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7326" w:rsidRDefault="00301CBA" w:rsidP="00654ADA">
      <w:pPr>
        <w:jc w:val="center"/>
      </w:pPr>
      <w:r>
        <w:t>23</w:t>
      </w:r>
      <w:bookmarkStart w:id="0" w:name="_GoBack"/>
      <w:bookmarkEnd w:id="0"/>
      <w:r w:rsidR="00C40E48">
        <w:t xml:space="preserve"> March</w:t>
      </w:r>
      <w:r w:rsidR="005462FD">
        <w:t xml:space="preserve"> 2014</w:t>
      </w:r>
    </w:p>
    <w:p w:rsidR="002C29BA" w:rsidRDefault="002C29BA" w:rsidP="00654ADA">
      <w:pPr>
        <w:jc w:val="center"/>
      </w:pPr>
    </w:p>
    <w:p w:rsidR="008E5D5E" w:rsidRDefault="008E5D5E" w:rsidP="00654ADA">
      <w:pPr>
        <w:jc w:val="center"/>
      </w:pPr>
    </w:p>
    <w:p w:rsidR="00097326" w:rsidRDefault="00097326" w:rsidP="00654ADA">
      <w:pPr>
        <w:jc w:val="center"/>
      </w:pPr>
    </w:p>
    <w:p w:rsidR="00097326" w:rsidRDefault="00097326" w:rsidP="00654ADA">
      <w:pPr>
        <w:jc w:val="center"/>
      </w:pPr>
    </w:p>
    <w:p w:rsidR="00097326" w:rsidRDefault="00097326" w:rsidP="00654ADA">
      <w:pPr>
        <w:jc w:val="center"/>
      </w:pPr>
    </w:p>
    <w:p w:rsidR="00097326" w:rsidRDefault="00097326" w:rsidP="00654ADA">
      <w:pPr>
        <w:jc w:val="center"/>
      </w:pPr>
    </w:p>
    <w:p w:rsidR="0067684F" w:rsidRDefault="00654ADA" w:rsidP="00654ADA">
      <w:pPr>
        <w:jc w:val="center"/>
        <w:rPr>
          <w:b/>
          <w:sz w:val="40"/>
          <w:szCs w:val="40"/>
        </w:rPr>
      </w:pPr>
      <w:r w:rsidRPr="00097326">
        <w:rPr>
          <w:b/>
          <w:sz w:val="40"/>
          <w:szCs w:val="40"/>
        </w:rPr>
        <w:t>A population</w:t>
      </w:r>
      <w:r w:rsidR="00097326">
        <w:rPr>
          <w:b/>
          <w:sz w:val="40"/>
          <w:szCs w:val="40"/>
        </w:rPr>
        <w:t xml:space="preserve">-based survey for prevalence of </w:t>
      </w:r>
    </w:p>
    <w:p w:rsidR="00AB62DB" w:rsidRPr="00097326" w:rsidRDefault="00097326" w:rsidP="00654ADA">
      <w:pPr>
        <w:jc w:val="center"/>
        <w:rPr>
          <w:b/>
          <w:sz w:val="40"/>
          <w:szCs w:val="40"/>
        </w:rPr>
      </w:pPr>
      <w:proofErr w:type="gramStart"/>
      <w:r>
        <w:rPr>
          <w:b/>
          <w:sz w:val="40"/>
          <w:szCs w:val="40"/>
        </w:rPr>
        <w:t>h</w:t>
      </w:r>
      <w:r w:rsidR="00654ADA" w:rsidRPr="00097326">
        <w:rPr>
          <w:b/>
          <w:sz w:val="40"/>
          <w:szCs w:val="40"/>
        </w:rPr>
        <w:t>epatitis</w:t>
      </w:r>
      <w:proofErr w:type="gramEnd"/>
      <w:r w:rsidR="00654ADA" w:rsidRPr="00097326">
        <w:rPr>
          <w:b/>
          <w:sz w:val="40"/>
          <w:szCs w:val="40"/>
        </w:rPr>
        <w:t xml:space="preserve"> C virus infec</w:t>
      </w:r>
      <w:r w:rsidR="0067684F">
        <w:rPr>
          <w:b/>
          <w:sz w:val="40"/>
          <w:szCs w:val="40"/>
        </w:rPr>
        <w:t xml:space="preserve">tion in </w:t>
      </w:r>
      <w:r w:rsidR="00866E2B">
        <w:rPr>
          <w:b/>
          <w:sz w:val="40"/>
          <w:szCs w:val="40"/>
        </w:rPr>
        <w:t>Georgia</w:t>
      </w:r>
      <w:r w:rsidR="00654ADA" w:rsidRPr="00097326">
        <w:rPr>
          <w:b/>
          <w:sz w:val="40"/>
          <w:szCs w:val="40"/>
        </w:rPr>
        <w:t xml:space="preserve"> </w:t>
      </w:r>
    </w:p>
    <w:p w:rsidR="00BA3420" w:rsidRPr="00097326" w:rsidRDefault="00654ADA" w:rsidP="00654ADA">
      <w:pPr>
        <w:jc w:val="center"/>
        <w:rPr>
          <w:b/>
          <w:sz w:val="40"/>
          <w:szCs w:val="40"/>
        </w:rPr>
      </w:pPr>
      <w:r w:rsidRPr="00097326">
        <w:rPr>
          <w:b/>
          <w:sz w:val="40"/>
          <w:szCs w:val="40"/>
        </w:rPr>
        <w:t>2013 – 2014</w:t>
      </w:r>
    </w:p>
    <w:p w:rsidR="00097326" w:rsidRPr="00D533C9" w:rsidRDefault="00097326" w:rsidP="00654ADA">
      <w:pPr>
        <w:jc w:val="center"/>
        <w:rPr>
          <w:b/>
          <w:sz w:val="24"/>
          <w:szCs w:val="24"/>
        </w:rPr>
      </w:pPr>
    </w:p>
    <w:p w:rsidR="00097326" w:rsidRDefault="00097326" w:rsidP="00654ADA">
      <w:pPr>
        <w:jc w:val="center"/>
      </w:pPr>
    </w:p>
    <w:p w:rsidR="00097326" w:rsidRDefault="00097326" w:rsidP="00654ADA">
      <w:pPr>
        <w:jc w:val="center"/>
      </w:pPr>
    </w:p>
    <w:p w:rsidR="00097326" w:rsidRDefault="00097326" w:rsidP="00654ADA">
      <w:pPr>
        <w:jc w:val="center"/>
      </w:pPr>
      <w:r>
        <w:rPr>
          <w:noProof/>
          <w:lang w:val="ru-RU" w:eastAsia="ru-RU"/>
        </w:rPr>
        <w:drawing>
          <wp:inline distT="0" distB="0" distL="0" distR="0">
            <wp:extent cx="3086100" cy="2057400"/>
            <wp:effectExtent l="0" t="0" r="0" b="0"/>
            <wp:docPr id="1" name="Picture 1" descr="http://www.crwflags.com/fotw/images/g/g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rwflags.com/fotw/images/g/ge.gif"/>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86100" cy="2057400"/>
                    </a:xfrm>
                    <a:prstGeom prst="rect">
                      <a:avLst/>
                    </a:prstGeom>
                    <a:noFill/>
                    <a:ln>
                      <a:noFill/>
                    </a:ln>
                  </pic:spPr>
                </pic:pic>
              </a:graphicData>
            </a:graphic>
          </wp:inline>
        </w:drawing>
      </w:r>
    </w:p>
    <w:p w:rsidR="00097326" w:rsidRDefault="00097326" w:rsidP="00654ADA">
      <w:pPr>
        <w:jc w:val="center"/>
      </w:pPr>
    </w:p>
    <w:p w:rsidR="00097326" w:rsidRDefault="00097326" w:rsidP="00654ADA">
      <w:pPr>
        <w:jc w:val="center"/>
      </w:pPr>
    </w:p>
    <w:p w:rsidR="00097326" w:rsidRDefault="00097326" w:rsidP="00654ADA">
      <w:pPr>
        <w:jc w:val="center"/>
      </w:pPr>
    </w:p>
    <w:p w:rsidR="00097326" w:rsidRDefault="00097326" w:rsidP="00654ADA">
      <w:pPr>
        <w:jc w:val="center"/>
      </w:pPr>
    </w:p>
    <w:p w:rsidR="00D533C9" w:rsidRPr="00D533C9" w:rsidRDefault="00D533C9" w:rsidP="00097326">
      <w:pPr>
        <w:spacing w:after="0"/>
        <w:rPr>
          <w:color w:val="4F81BD" w:themeColor="accent1"/>
          <w:sz w:val="40"/>
          <w:szCs w:val="40"/>
        </w:rPr>
      </w:pPr>
      <w:r w:rsidRPr="00D533C9">
        <w:rPr>
          <w:color w:val="4F81BD" w:themeColor="accent1"/>
          <w:sz w:val="40"/>
          <w:szCs w:val="40"/>
        </w:rPr>
        <w:lastRenderedPageBreak/>
        <w:t xml:space="preserve">Table of Contents </w:t>
      </w:r>
    </w:p>
    <w:p w:rsidR="00D533C9" w:rsidRDefault="00D533C9" w:rsidP="00097326">
      <w:pPr>
        <w:spacing w:after="0"/>
      </w:pPr>
    </w:p>
    <w:p w:rsidR="00097326" w:rsidRDefault="00097326" w:rsidP="00097326">
      <w:pPr>
        <w:spacing w:after="0"/>
      </w:pPr>
      <w:r>
        <w:t xml:space="preserve">Sponsor Contact Information </w:t>
      </w:r>
    </w:p>
    <w:p w:rsidR="00561172" w:rsidRDefault="00561172" w:rsidP="00097326">
      <w:pPr>
        <w:spacing w:after="0"/>
      </w:pPr>
      <w:r>
        <w:t>Stakeholders</w:t>
      </w:r>
    </w:p>
    <w:p w:rsidR="00097326" w:rsidRDefault="00097326" w:rsidP="00097326">
      <w:pPr>
        <w:spacing w:after="0"/>
      </w:pPr>
      <w:r>
        <w:t>Table of Abbreviations</w:t>
      </w:r>
    </w:p>
    <w:p w:rsidR="00097326" w:rsidRDefault="00097326" w:rsidP="00097326">
      <w:pPr>
        <w:spacing w:after="0"/>
      </w:pPr>
      <w:r>
        <w:t>Table of Definitions</w:t>
      </w:r>
    </w:p>
    <w:p w:rsidR="00097326" w:rsidRDefault="00097326" w:rsidP="00097326">
      <w:pPr>
        <w:spacing w:after="0"/>
      </w:pPr>
      <w:r>
        <w:t xml:space="preserve">Protocol Summary </w:t>
      </w:r>
    </w:p>
    <w:p w:rsidR="00097326" w:rsidRDefault="00A32889" w:rsidP="00097326">
      <w:pPr>
        <w:pStyle w:val="ListParagraph"/>
        <w:numPr>
          <w:ilvl w:val="0"/>
          <w:numId w:val="2"/>
        </w:numPr>
        <w:spacing w:after="0"/>
      </w:pPr>
      <w:r>
        <w:t>Introduction</w:t>
      </w:r>
      <w:r w:rsidR="00097326">
        <w:t xml:space="preserve"> </w:t>
      </w:r>
    </w:p>
    <w:p w:rsidR="00A8230A" w:rsidRDefault="00A8230A" w:rsidP="00A8230A">
      <w:pPr>
        <w:pStyle w:val="ListParagraph"/>
        <w:numPr>
          <w:ilvl w:val="1"/>
          <w:numId w:val="2"/>
        </w:numPr>
        <w:spacing w:after="0"/>
      </w:pPr>
      <w:r>
        <w:t xml:space="preserve">Background </w:t>
      </w:r>
    </w:p>
    <w:p w:rsidR="00244424" w:rsidRDefault="00A32889" w:rsidP="00A32889">
      <w:pPr>
        <w:pStyle w:val="ListParagraph"/>
        <w:numPr>
          <w:ilvl w:val="1"/>
          <w:numId w:val="2"/>
        </w:numPr>
        <w:spacing w:after="0"/>
      </w:pPr>
      <w:r>
        <w:t>Hepatitis C Prevention and Control in Republic of Georgia</w:t>
      </w:r>
    </w:p>
    <w:p w:rsidR="00097326" w:rsidRDefault="00244424" w:rsidP="00A32889">
      <w:pPr>
        <w:pStyle w:val="ListParagraph"/>
        <w:numPr>
          <w:ilvl w:val="1"/>
          <w:numId w:val="2"/>
        </w:numPr>
        <w:spacing w:after="0"/>
      </w:pPr>
      <w:r>
        <w:t xml:space="preserve">Rationale </w:t>
      </w:r>
      <w:r w:rsidR="00A32889">
        <w:t xml:space="preserve"> </w:t>
      </w:r>
      <w:r w:rsidR="00A8230A">
        <w:t xml:space="preserve"> </w:t>
      </w:r>
    </w:p>
    <w:p w:rsidR="00097326" w:rsidRDefault="00097326" w:rsidP="00097326">
      <w:pPr>
        <w:pStyle w:val="ListParagraph"/>
        <w:numPr>
          <w:ilvl w:val="0"/>
          <w:numId w:val="2"/>
        </w:numPr>
        <w:spacing w:after="0"/>
      </w:pPr>
      <w:r>
        <w:t xml:space="preserve">Objectives </w:t>
      </w:r>
    </w:p>
    <w:p w:rsidR="00097326" w:rsidRDefault="00097326" w:rsidP="00097326">
      <w:pPr>
        <w:pStyle w:val="ListParagraph"/>
        <w:numPr>
          <w:ilvl w:val="1"/>
          <w:numId w:val="2"/>
        </w:numPr>
        <w:spacing w:after="0"/>
      </w:pPr>
      <w:r>
        <w:t>Primary Objective</w:t>
      </w:r>
    </w:p>
    <w:p w:rsidR="00097326" w:rsidRDefault="00097326" w:rsidP="00097326">
      <w:pPr>
        <w:pStyle w:val="ListParagraph"/>
        <w:numPr>
          <w:ilvl w:val="1"/>
          <w:numId w:val="2"/>
        </w:numPr>
        <w:spacing w:after="0"/>
      </w:pPr>
      <w:r>
        <w:t>Secondary Objectives</w:t>
      </w:r>
    </w:p>
    <w:p w:rsidR="00097326" w:rsidRDefault="00097326" w:rsidP="00097326">
      <w:pPr>
        <w:pStyle w:val="ListParagraph"/>
        <w:numPr>
          <w:ilvl w:val="1"/>
          <w:numId w:val="2"/>
        </w:numPr>
        <w:spacing w:after="0"/>
      </w:pPr>
      <w:r>
        <w:t>Survey Population</w:t>
      </w:r>
    </w:p>
    <w:p w:rsidR="00097326" w:rsidRDefault="00097326" w:rsidP="00097326">
      <w:pPr>
        <w:pStyle w:val="ListParagraph"/>
        <w:numPr>
          <w:ilvl w:val="1"/>
          <w:numId w:val="2"/>
        </w:numPr>
        <w:spacing w:after="0"/>
      </w:pPr>
      <w:r>
        <w:t>Inclusion Criteria</w:t>
      </w:r>
    </w:p>
    <w:p w:rsidR="00097326" w:rsidRDefault="00097326" w:rsidP="00097326">
      <w:pPr>
        <w:pStyle w:val="ListParagraph"/>
        <w:numPr>
          <w:ilvl w:val="1"/>
          <w:numId w:val="2"/>
        </w:numPr>
        <w:spacing w:after="0"/>
      </w:pPr>
      <w:r>
        <w:t xml:space="preserve">Exclusion Criteria </w:t>
      </w:r>
    </w:p>
    <w:p w:rsidR="000D7A4A" w:rsidRDefault="000D7A4A" w:rsidP="00097326">
      <w:pPr>
        <w:pStyle w:val="ListParagraph"/>
        <w:numPr>
          <w:ilvl w:val="1"/>
          <w:numId w:val="2"/>
        </w:numPr>
        <w:spacing w:after="0"/>
      </w:pPr>
      <w:r>
        <w:t>Target Population</w:t>
      </w:r>
    </w:p>
    <w:p w:rsidR="00097326" w:rsidRDefault="00097326" w:rsidP="00097326">
      <w:pPr>
        <w:pStyle w:val="ListParagraph"/>
        <w:numPr>
          <w:ilvl w:val="0"/>
          <w:numId w:val="2"/>
        </w:numPr>
        <w:spacing w:after="0"/>
      </w:pPr>
      <w:r>
        <w:t>Methodology</w:t>
      </w:r>
    </w:p>
    <w:p w:rsidR="00097326" w:rsidRDefault="00244424" w:rsidP="00097326">
      <w:pPr>
        <w:pStyle w:val="ListParagraph"/>
        <w:numPr>
          <w:ilvl w:val="1"/>
          <w:numId w:val="2"/>
        </w:numPr>
        <w:spacing w:after="0"/>
      </w:pPr>
      <w:r>
        <w:t>Research</w:t>
      </w:r>
      <w:r w:rsidR="00097326">
        <w:t xml:space="preserve"> Design </w:t>
      </w:r>
    </w:p>
    <w:p w:rsidR="00244424" w:rsidRDefault="00244424" w:rsidP="00097326">
      <w:pPr>
        <w:pStyle w:val="ListParagraph"/>
        <w:numPr>
          <w:ilvl w:val="1"/>
          <w:numId w:val="2"/>
        </w:numPr>
        <w:spacing w:after="0"/>
      </w:pPr>
      <w:r>
        <w:t>Sample Size and Power</w:t>
      </w:r>
    </w:p>
    <w:p w:rsidR="00244424" w:rsidRDefault="00244424" w:rsidP="00097326">
      <w:pPr>
        <w:pStyle w:val="ListParagraph"/>
        <w:numPr>
          <w:ilvl w:val="1"/>
          <w:numId w:val="2"/>
        </w:numPr>
        <w:spacing w:after="0"/>
      </w:pPr>
      <w:r>
        <w:t>Sample Selection</w:t>
      </w:r>
    </w:p>
    <w:p w:rsidR="00097326" w:rsidRDefault="00244424" w:rsidP="00812EC4">
      <w:pPr>
        <w:pStyle w:val="ListParagraph"/>
        <w:numPr>
          <w:ilvl w:val="1"/>
          <w:numId w:val="2"/>
        </w:numPr>
        <w:spacing w:after="0"/>
      </w:pPr>
      <w:r>
        <w:t>In</w:t>
      </w:r>
      <w:r w:rsidR="00391912">
        <w:t xml:space="preserve">forming regions, </w:t>
      </w:r>
      <w:proofErr w:type="spellStart"/>
      <w:r w:rsidR="00391912">
        <w:t>rayons</w:t>
      </w:r>
      <w:proofErr w:type="spellEnd"/>
      <w:r w:rsidR="00391912">
        <w:t>, settlements/villages of survey</w:t>
      </w:r>
    </w:p>
    <w:p w:rsidR="00BD166D" w:rsidRDefault="00097326" w:rsidP="00812EC4">
      <w:pPr>
        <w:pStyle w:val="ListParagraph"/>
        <w:numPr>
          <w:ilvl w:val="1"/>
          <w:numId w:val="2"/>
        </w:numPr>
        <w:spacing w:after="0"/>
      </w:pPr>
      <w:r>
        <w:t xml:space="preserve">Survey Instrument </w:t>
      </w:r>
    </w:p>
    <w:p w:rsidR="00244424" w:rsidRDefault="00BD166D" w:rsidP="00BD166D">
      <w:pPr>
        <w:pStyle w:val="ListParagraph"/>
        <w:spacing w:after="0"/>
        <w:ind w:left="1440"/>
      </w:pPr>
      <w:r>
        <w:t>3.5a Survey</w:t>
      </w:r>
      <w:r w:rsidR="000D7A4A">
        <w:t xml:space="preserve"> Validation</w:t>
      </w:r>
    </w:p>
    <w:p w:rsidR="004F7CDF" w:rsidRDefault="004F7CDF" w:rsidP="00BD166D">
      <w:pPr>
        <w:pStyle w:val="ListParagraph"/>
        <w:spacing w:after="0"/>
        <w:ind w:left="1440"/>
      </w:pPr>
      <w:r>
        <w:t xml:space="preserve">3.5b Non-Response Forms </w:t>
      </w:r>
    </w:p>
    <w:p w:rsidR="00BD166D" w:rsidRDefault="000F4C2A" w:rsidP="00244424">
      <w:pPr>
        <w:spacing w:after="0"/>
        <w:ind w:left="1080"/>
      </w:pPr>
      <w:r>
        <w:t>3.6</w:t>
      </w:r>
      <w:r w:rsidR="00244424">
        <w:t xml:space="preserve"> Methods for collecting blood and testing</w:t>
      </w:r>
    </w:p>
    <w:p w:rsidR="00BD166D" w:rsidRDefault="005C596B" w:rsidP="00244424">
      <w:pPr>
        <w:spacing w:after="0"/>
        <w:ind w:left="1080"/>
      </w:pPr>
      <w:r>
        <w:tab/>
        <w:t xml:space="preserve">3.6a </w:t>
      </w:r>
      <w:proofErr w:type="gramStart"/>
      <w:r>
        <w:t>Venou</w:t>
      </w:r>
      <w:r w:rsidR="00BD166D">
        <w:t>s</w:t>
      </w:r>
      <w:proofErr w:type="gramEnd"/>
      <w:r w:rsidR="00BD166D">
        <w:t xml:space="preserve"> blood testing </w:t>
      </w:r>
    </w:p>
    <w:p w:rsidR="00BD166D" w:rsidRDefault="00545B9A" w:rsidP="00244424">
      <w:pPr>
        <w:spacing w:after="0"/>
        <w:ind w:left="1080"/>
      </w:pPr>
      <w:r>
        <w:tab/>
        <w:t>3.6b</w:t>
      </w:r>
      <w:r w:rsidR="00BD166D">
        <w:t xml:space="preserve"> Labeling of specimens </w:t>
      </w:r>
    </w:p>
    <w:p w:rsidR="00244424" w:rsidRDefault="000F4C2A" w:rsidP="00244424">
      <w:pPr>
        <w:spacing w:after="0"/>
        <w:ind w:left="1080"/>
      </w:pPr>
      <w:r>
        <w:t>3.7</w:t>
      </w:r>
      <w:r w:rsidR="00244424">
        <w:t xml:space="preserve"> Processing</w:t>
      </w:r>
      <w:r w:rsidR="00812EC4">
        <w:t>, storage,</w:t>
      </w:r>
      <w:r w:rsidR="00244424">
        <w:t xml:space="preserve"> and transport of blood specimens</w:t>
      </w:r>
    </w:p>
    <w:p w:rsidR="00244424" w:rsidRDefault="000F4C2A" w:rsidP="00244424">
      <w:pPr>
        <w:spacing w:after="0"/>
        <w:ind w:left="1080"/>
      </w:pPr>
      <w:r>
        <w:t>3.8</w:t>
      </w:r>
      <w:r w:rsidR="00244424">
        <w:t xml:space="preserve"> Laboratory Testing</w:t>
      </w:r>
    </w:p>
    <w:p w:rsidR="00BD166D" w:rsidRDefault="00BD166D" w:rsidP="00244424">
      <w:pPr>
        <w:spacing w:after="0"/>
        <w:ind w:left="1080"/>
      </w:pPr>
      <w:r>
        <w:tab/>
        <w:t xml:space="preserve">3.8a Algorithm for HCV Testing </w:t>
      </w:r>
    </w:p>
    <w:p w:rsidR="00204585" w:rsidRDefault="00204585" w:rsidP="00244424">
      <w:pPr>
        <w:spacing w:after="0"/>
        <w:ind w:left="1080"/>
      </w:pPr>
      <w:r>
        <w:tab/>
        <w:t xml:space="preserve">3.8b Algorithm for HBV Testing </w:t>
      </w:r>
    </w:p>
    <w:p w:rsidR="00BD166D" w:rsidRDefault="00204585" w:rsidP="00244424">
      <w:pPr>
        <w:spacing w:after="0"/>
        <w:ind w:left="1080"/>
      </w:pPr>
      <w:r>
        <w:tab/>
        <w:t>3.8c</w:t>
      </w:r>
      <w:r w:rsidR="004F7CDF">
        <w:t xml:space="preserve"> </w:t>
      </w:r>
      <w:r w:rsidR="00BD166D">
        <w:t xml:space="preserve">Laboratory Analysis </w:t>
      </w:r>
    </w:p>
    <w:p w:rsidR="00812EC4" w:rsidRDefault="000F4C2A" w:rsidP="00244424">
      <w:pPr>
        <w:spacing w:after="0"/>
        <w:ind w:left="1080"/>
      </w:pPr>
      <w:r>
        <w:t>3.9</w:t>
      </w:r>
      <w:r w:rsidR="00244424">
        <w:t xml:space="preserve"> Laboratory quality control measures </w:t>
      </w:r>
    </w:p>
    <w:p w:rsidR="00812EC4" w:rsidRDefault="00812EC4" w:rsidP="00812EC4">
      <w:pPr>
        <w:pStyle w:val="ListParagraph"/>
        <w:numPr>
          <w:ilvl w:val="0"/>
          <w:numId w:val="2"/>
        </w:numPr>
        <w:spacing w:after="0"/>
      </w:pPr>
      <w:r>
        <w:t>Data collection</w:t>
      </w:r>
    </w:p>
    <w:p w:rsidR="00BD166D" w:rsidRDefault="00812EC4" w:rsidP="00812EC4">
      <w:pPr>
        <w:pStyle w:val="ListParagraph"/>
        <w:numPr>
          <w:ilvl w:val="1"/>
          <w:numId w:val="2"/>
        </w:numPr>
        <w:spacing w:after="0"/>
      </w:pPr>
      <w:r>
        <w:t xml:space="preserve">Data Collection Team </w:t>
      </w:r>
    </w:p>
    <w:p w:rsidR="00812EC4" w:rsidRDefault="00BD166D" w:rsidP="00BD166D">
      <w:pPr>
        <w:pStyle w:val="ListParagraph"/>
        <w:spacing w:after="0"/>
        <w:ind w:left="1440"/>
      </w:pPr>
      <w:r>
        <w:t xml:space="preserve">4.1a Training </w:t>
      </w:r>
      <w:r w:rsidR="00812EC4">
        <w:t xml:space="preserve"> </w:t>
      </w:r>
    </w:p>
    <w:p w:rsidR="00812EC4" w:rsidRDefault="00812EC4" w:rsidP="00812EC4">
      <w:pPr>
        <w:pStyle w:val="ListParagraph"/>
        <w:numPr>
          <w:ilvl w:val="1"/>
          <w:numId w:val="2"/>
        </w:numPr>
        <w:spacing w:after="0"/>
      </w:pPr>
      <w:r>
        <w:t>Informed consent</w:t>
      </w:r>
    </w:p>
    <w:p w:rsidR="00812EC4" w:rsidRDefault="00812EC4" w:rsidP="000D7A4A">
      <w:pPr>
        <w:pStyle w:val="ListParagraph"/>
        <w:numPr>
          <w:ilvl w:val="1"/>
          <w:numId w:val="2"/>
        </w:numPr>
        <w:spacing w:after="0"/>
      </w:pPr>
      <w:r>
        <w:t>Subject participation</w:t>
      </w:r>
    </w:p>
    <w:p w:rsidR="000D7A4A" w:rsidRDefault="001C5217" w:rsidP="00812EC4">
      <w:pPr>
        <w:pStyle w:val="ListParagraph"/>
        <w:numPr>
          <w:ilvl w:val="1"/>
          <w:numId w:val="2"/>
        </w:numPr>
        <w:spacing w:after="0"/>
      </w:pPr>
      <w:r>
        <w:t xml:space="preserve">Piloting of Survey </w:t>
      </w:r>
    </w:p>
    <w:p w:rsidR="000D70DC" w:rsidRDefault="000D70DC" w:rsidP="000D70DC">
      <w:pPr>
        <w:pStyle w:val="ListParagraph"/>
        <w:numPr>
          <w:ilvl w:val="0"/>
          <w:numId w:val="2"/>
        </w:numPr>
        <w:spacing w:after="0"/>
      </w:pPr>
      <w:r>
        <w:lastRenderedPageBreak/>
        <w:t>Ethical Considerations</w:t>
      </w:r>
    </w:p>
    <w:p w:rsidR="00BD166D" w:rsidRDefault="00BD166D" w:rsidP="00DF6A51">
      <w:pPr>
        <w:pStyle w:val="ListParagraph"/>
        <w:numPr>
          <w:ilvl w:val="1"/>
          <w:numId w:val="2"/>
        </w:numPr>
        <w:spacing w:after="0"/>
      </w:pPr>
      <w:r>
        <w:t xml:space="preserve">IRB Approval </w:t>
      </w:r>
    </w:p>
    <w:p w:rsidR="00BD166D" w:rsidRDefault="00BD166D" w:rsidP="00DF6A51">
      <w:pPr>
        <w:pStyle w:val="ListParagraph"/>
        <w:numPr>
          <w:ilvl w:val="1"/>
          <w:numId w:val="2"/>
        </w:numPr>
        <w:spacing w:after="0"/>
      </w:pPr>
      <w:r>
        <w:t xml:space="preserve">Subject Participation and Confidentiality </w:t>
      </w:r>
    </w:p>
    <w:p w:rsidR="00DF6A51" w:rsidRDefault="00DF6A51" w:rsidP="00DF6A51">
      <w:pPr>
        <w:pStyle w:val="ListParagraph"/>
        <w:numPr>
          <w:ilvl w:val="1"/>
          <w:numId w:val="2"/>
        </w:numPr>
        <w:spacing w:after="0"/>
      </w:pPr>
      <w:r>
        <w:t xml:space="preserve">Reporting of results to participants </w:t>
      </w:r>
    </w:p>
    <w:p w:rsidR="00DF6A51" w:rsidRDefault="00BD166D" w:rsidP="00DF6A51">
      <w:pPr>
        <w:pStyle w:val="ListParagraph"/>
        <w:numPr>
          <w:ilvl w:val="1"/>
          <w:numId w:val="2"/>
        </w:numPr>
        <w:spacing w:after="0"/>
      </w:pPr>
      <w:r>
        <w:t xml:space="preserve">Linkage to care and treatment </w:t>
      </w:r>
      <w:r w:rsidR="00DF6A51">
        <w:t xml:space="preserve"> </w:t>
      </w:r>
    </w:p>
    <w:p w:rsidR="000D70DC" w:rsidRDefault="000D70DC" w:rsidP="000D70DC">
      <w:pPr>
        <w:pStyle w:val="ListParagraph"/>
        <w:numPr>
          <w:ilvl w:val="0"/>
          <w:numId w:val="2"/>
        </w:numPr>
        <w:spacing w:after="0"/>
      </w:pPr>
      <w:r>
        <w:t xml:space="preserve">Safety </w:t>
      </w:r>
      <w:r w:rsidR="00EA607D">
        <w:t xml:space="preserve">and Monitoring </w:t>
      </w:r>
    </w:p>
    <w:p w:rsidR="0042053F" w:rsidRDefault="0042053F" w:rsidP="0042053F">
      <w:pPr>
        <w:pStyle w:val="ListParagraph"/>
        <w:numPr>
          <w:ilvl w:val="1"/>
          <w:numId w:val="2"/>
        </w:numPr>
        <w:spacing w:after="0"/>
      </w:pPr>
      <w:r>
        <w:t xml:space="preserve">Definition of Adverse Event(s) </w:t>
      </w:r>
    </w:p>
    <w:p w:rsidR="00EA607D" w:rsidRDefault="0042053F" w:rsidP="0042053F">
      <w:pPr>
        <w:pStyle w:val="ListParagraph"/>
        <w:numPr>
          <w:ilvl w:val="1"/>
          <w:numId w:val="2"/>
        </w:numPr>
        <w:spacing w:after="0"/>
      </w:pPr>
      <w:r>
        <w:t xml:space="preserve">Definition of Serious Adverse Event(s)  </w:t>
      </w:r>
      <w:r w:rsidR="00EA607D">
        <w:t xml:space="preserve"> </w:t>
      </w:r>
    </w:p>
    <w:p w:rsidR="00EA607D" w:rsidRDefault="00EA607D" w:rsidP="00EA607D">
      <w:pPr>
        <w:pStyle w:val="ListParagraph"/>
        <w:numPr>
          <w:ilvl w:val="1"/>
          <w:numId w:val="2"/>
        </w:numPr>
        <w:spacing w:after="0"/>
      </w:pPr>
      <w:r>
        <w:t xml:space="preserve">Reporting of </w:t>
      </w:r>
      <w:r w:rsidR="0042053F">
        <w:t xml:space="preserve">Serious </w:t>
      </w:r>
      <w:r>
        <w:t xml:space="preserve">Adverse Events </w:t>
      </w:r>
    </w:p>
    <w:p w:rsidR="00EA607D" w:rsidRDefault="00EA607D" w:rsidP="00EA607D">
      <w:pPr>
        <w:pStyle w:val="ListParagraph"/>
        <w:numPr>
          <w:ilvl w:val="0"/>
          <w:numId w:val="2"/>
        </w:numPr>
        <w:spacing w:after="0"/>
      </w:pPr>
      <w:r>
        <w:t xml:space="preserve">Statistical </w:t>
      </w:r>
      <w:r w:rsidR="00812EC4">
        <w:t xml:space="preserve">Considerations and </w:t>
      </w:r>
      <w:r>
        <w:t xml:space="preserve">Analysis Plan </w:t>
      </w:r>
    </w:p>
    <w:p w:rsidR="00EA607D" w:rsidRDefault="00EA607D" w:rsidP="00EA607D">
      <w:pPr>
        <w:pStyle w:val="ListParagraph"/>
        <w:numPr>
          <w:ilvl w:val="1"/>
          <w:numId w:val="2"/>
        </w:numPr>
        <w:spacing w:after="0"/>
      </w:pPr>
      <w:r>
        <w:t>Statistical Methods</w:t>
      </w:r>
    </w:p>
    <w:p w:rsidR="00EA607D" w:rsidRDefault="00EA607D" w:rsidP="00EA607D">
      <w:pPr>
        <w:pStyle w:val="ListParagraph"/>
        <w:numPr>
          <w:ilvl w:val="1"/>
          <w:numId w:val="2"/>
        </w:numPr>
        <w:spacing w:after="0"/>
      </w:pPr>
      <w:r>
        <w:t>Objective</w:t>
      </w:r>
      <w:r w:rsidR="004F7CDF">
        <w:t>s</w:t>
      </w:r>
      <w:r w:rsidR="00812EC4">
        <w:t xml:space="preserve"> </w:t>
      </w:r>
    </w:p>
    <w:p w:rsidR="00EA607D" w:rsidRDefault="00EA607D" w:rsidP="004F7CDF">
      <w:pPr>
        <w:pStyle w:val="ListParagraph"/>
        <w:numPr>
          <w:ilvl w:val="1"/>
          <w:numId w:val="2"/>
        </w:numPr>
        <w:spacing w:after="0"/>
      </w:pPr>
      <w:r>
        <w:t>Bias</w:t>
      </w:r>
    </w:p>
    <w:p w:rsidR="00EA607D" w:rsidRDefault="00EA607D" w:rsidP="00244424">
      <w:pPr>
        <w:pStyle w:val="ListParagraph"/>
        <w:numPr>
          <w:ilvl w:val="1"/>
          <w:numId w:val="2"/>
        </w:numPr>
        <w:spacing w:after="0"/>
      </w:pPr>
      <w:r>
        <w:t>Limitations</w:t>
      </w:r>
    </w:p>
    <w:p w:rsidR="00EA607D" w:rsidRDefault="00EA607D" w:rsidP="00EA607D">
      <w:pPr>
        <w:pStyle w:val="ListParagraph"/>
        <w:numPr>
          <w:ilvl w:val="0"/>
          <w:numId w:val="2"/>
        </w:numPr>
        <w:spacing w:after="0"/>
      </w:pPr>
      <w:r>
        <w:t xml:space="preserve">Administration and Logistics </w:t>
      </w:r>
    </w:p>
    <w:p w:rsidR="00EA607D" w:rsidRDefault="00EA607D" w:rsidP="00EA607D">
      <w:pPr>
        <w:pStyle w:val="ListParagraph"/>
        <w:numPr>
          <w:ilvl w:val="1"/>
          <w:numId w:val="2"/>
        </w:numPr>
        <w:spacing w:after="0"/>
      </w:pPr>
      <w:r>
        <w:t xml:space="preserve">Confidentiality </w:t>
      </w:r>
    </w:p>
    <w:p w:rsidR="00DF6A51" w:rsidRDefault="004F7CDF" w:rsidP="00DF6A51">
      <w:pPr>
        <w:pStyle w:val="ListParagraph"/>
        <w:numPr>
          <w:ilvl w:val="1"/>
          <w:numId w:val="2"/>
        </w:numPr>
        <w:spacing w:after="0"/>
      </w:pPr>
      <w:r>
        <w:t>S</w:t>
      </w:r>
      <w:r w:rsidR="00EA607D">
        <w:t xml:space="preserve">tudy reporting and publications </w:t>
      </w:r>
    </w:p>
    <w:p w:rsidR="00DF6A51" w:rsidRDefault="00DF6A51" w:rsidP="00EA607D">
      <w:pPr>
        <w:pStyle w:val="ListParagraph"/>
        <w:numPr>
          <w:ilvl w:val="0"/>
          <w:numId w:val="2"/>
        </w:numPr>
        <w:spacing w:after="0"/>
      </w:pPr>
      <w:r>
        <w:t xml:space="preserve">Implementation Plan </w:t>
      </w:r>
    </w:p>
    <w:p w:rsidR="00DF6A51" w:rsidRDefault="00DF6A51" w:rsidP="00DF6A51">
      <w:pPr>
        <w:pStyle w:val="ListParagraph"/>
        <w:numPr>
          <w:ilvl w:val="1"/>
          <w:numId w:val="2"/>
        </w:numPr>
        <w:spacing w:after="0"/>
      </w:pPr>
      <w:r>
        <w:t xml:space="preserve">Preparation before survey </w:t>
      </w:r>
    </w:p>
    <w:p w:rsidR="00FA458C" w:rsidRDefault="004F7CDF" w:rsidP="00FA458C">
      <w:pPr>
        <w:pStyle w:val="ListParagraph"/>
        <w:numPr>
          <w:ilvl w:val="1"/>
          <w:numId w:val="2"/>
        </w:numPr>
        <w:spacing w:after="0"/>
      </w:pPr>
      <w:r>
        <w:t>Role</w:t>
      </w:r>
      <w:r w:rsidR="00DF6A51">
        <w:t>s and Responsibilities of Stakeholders</w:t>
      </w:r>
      <w:r w:rsidR="00FA458C">
        <w:t xml:space="preserve"> </w:t>
      </w:r>
    </w:p>
    <w:p w:rsidR="00EA607D" w:rsidRDefault="00EA607D" w:rsidP="00EA607D">
      <w:pPr>
        <w:pStyle w:val="ListParagraph"/>
        <w:numPr>
          <w:ilvl w:val="0"/>
          <w:numId w:val="2"/>
        </w:numPr>
        <w:spacing w:after="0"/>
      </w:pPr>
      <w:r>
        <w:t>References</w:t>
      </w:r>
    </w:p>
    <w:p w:rsidR="00EA607D" w:rsidRDefault="00EA607D" w:rsidP="00EA607D">
      <w:pPr>
        <w:pStyle w:val="ListParagraph"/>
        <w:numPr>
          <w:ilvl w:val="0"/>
          <w:numId w:val="2"/>
        </w:numPr>
        <w:spacing w:after="0"/>
      </w:pPr>
      <w:r>
        <w:t>Appendices</w:t>
      </w:r>
    </w:p>
    <w:p w:rsidR="00DF6A51" w:rsidRDefault="00DF6A51" w:rsidP="00DF6A51">
      <w:pPr>
        <w:spacing w:after="0"/>
        <w:ind w:left="1080"/>
      </w:pPr>
      <w:r>
        <w:t xml:space="preserve">11.1 Algorithm for HCV </w:t>
      </w:r>
    </w:p>
    <w:p w:rsidR="00204585" w:rsidRDefault="00204585" w:rsidP="00DF6A51">
      <w:pPr>
        <w:spacing w:after="0"/>
        <w:ind w:left="1080"/>
      </w:pPr>
      <w:r>
        <w:t xml:space="preserve">11.2 Algorithm for HBV </w:t>
      </w:r>
    </w:p>
    <w:p w:rsidR="00967738" w:rsidRDefault="00F44378" w:rsidP="007D3EBA">
      <w:pPr>
        <w:spacing w:after="0"/>
        <w:ind w:left="1080"/>
      </w:pPr>
      <w:r>
        <w:t>11.3</w:t>
      </w:r>
      <w:r w:rsidR="00DF6A51">
        <w:t xml:space="preserve"> Laboratory Test Kit Details</w:t>
      </w:r>
    </w:p>
    <w:p w:rsidR="007D3EBA" w:rsidRDefault="00F44378" w:rsidP="007D3EBA">
      <w:pPr>
        <w:spacing w:after="0"/>
        <w:ind w:left="1080"/>
      </w:pPr>
      <w:r>
        <w:t>11.4</w:t>
      </w:r>
      <w:r w:rsidR="004F7CDF">
        <w:t xml:space="preserve"> Blood Collection Protocol </w:t>
      </w:r>
      <w:r w:rsidR="00967738">
        <w:t xml:space="preserve"> </w:t>
      </w:r>
      <w:r w:rsidR="00DF6A51">
        <w:t xml:space="preserve"> </w:t>
      </w:r>
    </w:p>
    <w:p w:rsidR="00202F50" w:rsidRPr="004F7CDF" w:rsidRDefault="00EA607D" w:rsidP="007D3EBA">
      <w:pPr>
        <w:pStyle w:val="ListParagraph"/>
        <w:numPr>
          <w:ilvl w:val="0"/>
          <w:numId w:val="2"/>
        </w:numPr>
        <w:spacing w:after="0"/>
      </w:pPr>
      <w:r w:rsidRPr="004F7CDF">
        <w:t>Attachments</w:t>
      </w:r>
      <w:r w:rsidR="00202F50" w:rsidRPr="004F7CDF">
        <w:t xml:space="preserve"> </w:t>
      </w:r>
    </w:p>
    <w:p w:rsidR="00DF6A51" w:rsidRDefault="00202F50" w:rsidP="00202F50">
      <w:pPr>
        <w:spacing w:after="0"/>
        <w:ind w:left="1080"/>
      </w:pPr>
      <w:r>
        <w:t xml:space="preserve">12.1 </w:t>
      </w:r>
      <w:r w:rsidR="00DF6A51">
        <w:t xml:space="preserve">Adult Survey Tool  </w:t>
      </w:r>
    </w:p>
    <w:p w:rsidR="00A852CB" w:rsidRDefault="00202F50" w:rsidP="00202F50">
      <w:pPr>
        <w:spacing w:after="0"/>
        <w:ind w:left="1080"/>
      </w:pPr>
      <w:r>
        <w:t xml:space="preserve">12.2 </w:t>
      </w:r>
      <w:r w:rsidR="00A36C9D">
        <w:t>N</w:t>
      </w:r>
      <w:r w:rsidR="00A852CB">
        <w:t xml:space="preserve">on-Response Form </w:t>
      </w:r>
    </w:p>
    <w:p w:rsidR="00202F50" w:rsidRDefault="00A36C9D" w:rsidP="00202F50">
      <w:pPr>
        <w:spacing w:after="0"/>
        <w:ind w:left="1080"/>
      </w:pPr>
      <w:r>
        <w:t>12.3</w:t>
      </w:r>
      <w:r w:rsidR="00A852CB">
        <w:t xml:space="preserve"> </w:t>
      </w:r>
      <w:r w:rsidR="00202F50">
        <w:t xml:space="preserve">Informed Consent Form </w:t>
      </w:r>
    </w:p>
    <w:p w:rsidR="00202F50" w:rsidRDefault="00BD63D3" w:rsidP="00202F50">
      <w:pPr>
        <w:spacing w:after="0"/>
        <w:ind w:left="1080"/>
      </w:pPr>
      <w:r>
        <w:t>12.4</w:t>
      </w:r>
      <w:r w:rsidR="00202F50">
        <w:t xml:space="preserve"> Letter to Persons infected with Hepatitis C Virus Infection</w:t>
      </w:r>
    </w:p>
    <w:p w:rsidR="00202F50" w:rsidRDefault="00BD63D3" w:rsidP="00202F50">
      <w:pPr>
        <w:spacing w:after="0"/>
        <w:ind w:left="1080"/>
      </w:pPr>
      <w:r>
        <w:t>12.5</w:t>
      </w:r>
      <w:r w:rsidR="00202F50">
        <w:t xml:space="preserve"> Letter to Persons with no evidence of Hepatitis C Virus Infection </w:t>
      </w:r>
    </w:p>
    <w:p w:rsidR="00BD63D3" w:rsidRPr="00BD63D3" w:rsidRDefault="00BD63D3" w:rsidP="00202F50">
      <w:pPr>
        <w:spacing w:after="0"/>
        <w:ind w:left="1080"/>
      </w:pPr>
      <w:r>
        <w:t>12.</w:t>
      </w:r>
      <w:r w:rsidRPr="00BD63D3">
        <w:t>6</w:t>
      </w:r>
      <w:r w:rsidR="00204585" w:rsidRPr="00BD63D3">
        <w:t xml:space="preserve"> Letter to Persons infected with Hepatitis B Virus Infection </w:t>
      </w:r>
    </w:p>
    <w:p w:rsidR="00BD63D3" w:rsidRPr="00BD63D3" w:rsidRDefault="00BD63D3" w:rsidP="00202F50">
      <w:pPr>
        <w:spacing w:after="0"/>
        <w:ind w:left="1080"/>
      </w:pPr>
      <w:r w:rsidRPr="00BD63D3">
        <w:t>12.7</w:t>
      </w:r>
      <w:r w:rsidR="00204585" w:rsidRPr="00BD63D3">
        <w:t xml:space="preserve"> </w:t>
      </w:r>
      <w:r w:rsidRPr="00BD63D3">
        <w:t>Letter to Persons with isolated Hepatitis B Core Antibody Positive</w:t>
      </w:r>
    </w:p>
    <w:p w:rsidR="00204585" w:rsidRPr="00BD63D3" w:rsidRDefault="00BD63D3" w:rsidP="00202F50">
      <w:pPr>
        <w:spacing w:after="0"/>
        <w:ind w:left="1080"/>
      </w:pPr>
      <w:r w:rsidRPr="00BD63D3">
        <w:t xml:space="preserve">12.8 </w:t>
      </w:r>
      <w:r w:rsidR="00204585" w:rsidRPr="00BD63D3">
        <w:t xml:space="preserve">Letter to Persons with no Evidence of Hepatitis B Virus Infection </w:t>
      </w:r>
    </w:p>
    <w:p w:rsidR="00C25BC9" w:rsidRPr="00E9437D" w:rsidRDefault="00BD63D3" w:rsidP="00202F50">
      <w:pPr>
        <w:spacing w:after="0"/>
        <w:ind w:left="1080"/>
      </w:pPr>
      <w:r>
        <w:t>12.9</w:t>
      </w:r>
      <w:r w:rsidR="00202F50" w:rsidRPr="00E9437D">
        <w:t xml:space="preserve"> </w:t>
      </w:r>
      <w:r w:rsidR="00816542">
        <w:t xml:space="preserve">Brochure on HCV and HBV </w:t>
      </w:r>
      <w:r w:rsidR="00C25BC9" w:rsidRPr="00E9437D">
        <w:t xml:space="preserve"> </w:t>
      </w:r>
    </w:p>
    <w:p w:rsidR="00C25BC9" w:rsidRDefault="00BD63D3" w:rsidP="00202F50">
      <w:pPr>
        <w:spacing w:after="0"/>
        <w:ind w:left="1080"/>
      </w:pPr>
      <w:r>
        <w:t>12.10</w:t>
      </w:r>
      <w:r w:rsidR="004F7CDF">
        <w:t xml:space="preserve"> Country Map</w:t>
      </w:r>
    </w:p>
    <w:p w:rsidR="00202F50" w:rsidRPr="00202F50" w:rsidRDefault="00202F50" w:rsidP="00202F50">
      <w:pPr>
        <w:spacing w:after="0"/>
        <w:ind w:left="1080"/>
        <w:rPr>
          <w:highlight w:val="yellow"/>
        </w:rPr>
      </w:pPr>
      <w:r w:rsidRPr="00FA458C">
        <w:t xml:space="preserve">   </w:t>
      </w:r>
    </w:p>
    <w:p w:rsidR="00EA607D" w:rsidRDefault="00EA607D" w:rsidP="00202F50">
      <w:pPr>
        <w:pStyle w:val="ListParagraph"/>
        <w:spacing w:after="0"/>
        <w:ind w:left="375"/>
      </w:pPr>
    </w:p>
    <w:p w:rsidR="00192A9F" w:rsidRDefault="00192A9F" w:rsidP="00202F50">
      <w:pPr>
        <w:pStyle w:val="ListParagraph"/>
        <w:spacing w:after="0"/>
        <w:ind w:left="375"/>
      </w:pPr>
    </w:p>
    <w:p w:rsidR="00CF6017" w:rsidRDefault="00CF6017" w:rsidP="00202F50">
      <w:pPr>
        <w:pStyle w:val="ListParagraph"/>
        <w:spacing w:after="0"/>
        <w:ind w:left="375"/>
      </w:pPr>
    </w:p>
    <w:p w:rsidR="00CF6017" w:rsidRDefault="00CF6017" w:rsidP="00202F50">
      <w:pPr>
        <w:pStyle w:val="ListParagraph"/>
        <w:spacing w:after="0"/>
        <w:ind w:left="375"/>
      </w:pPr>
    </w:p>
    <w:p w:rsidR="00A32889" w:rsidRDefault="00FA458C" w:rsidP="00561172">
      <w:pPr>
        <w:rPr>
          <w:color w:val="4F81BD" w:themeColor="accent1"/>
          <w:sz w:val="40"/>
          <w:szCs w:val="40"/>
        </w:rPr>
      </w:pPr>
      <w:r>
        <w:rPr>
          <w:color w:val="4F81BD" w:themeColor="accent1"/>
          <w:sz w:val="40"/>
          <w:szCs w:val="40"/>
        </w:rPr>
        <w:lastRenderedPageBreak/>
        <w:t>S</w:t>
      </w:r>
      <w:r w:rsidR="00A32889">
        <w:rPr>
          <w:color w:val="4F81BD" w:themeColor="accent1"/>
          <w:sz w:val="40"/>
          <w:szCs w:val="40"/>
        </w:rPr>
        <w:t>ponsor Contact Information</w:t>
      </w:r>
    </w:p>
    <w:tbl>
      <w:tblPr>
        <w:tblW w:w="9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781"/>
        <w:gridCol w:w="6840"/>
      </w:tblGrid>
      <w:tr w:rsidR="00192A9F" w:rsidRPr="00FB1226" w:rsidTr="00450DA0">
        <w:trPr>
          <w:trHeight w:val="139"/>
        </w:trPr>
        <w:tc>
          <w:tcPr>
            <w:tcW w:w="2781" w:type="dxa"/>
          </w:tcPr>
          <w:p w:rsidR="00192A9F" w:rsidRPr="00FB1226" w:rsidRDefault="00192A9F" w:rsidP="008B7BDC">
            <w:pPr>
              <w:pStyle w:val="Default"/>
              <w:spacing w:after="120"/>
              <w:rPr>
                <w:rFonts w:ascii="Cambria" w:hAnsi="Cambria"/>
              </w:rPr>
            </w:pPr>
            <w:r w:rsidRPr="00FB1226">
              <w:rPr>
                <w:rFonts w:ascii="Cambria" w:hAnsi="Cambria"/>
              </w:rPr>
              <w:t>Principal Investigator</w:t>
            </w:r>
            <w:r w:rsidR="004C6B87">
              <w:rPr>
                <w:rFonts w:ascii="Cambria" w:hAnsi="Cambria"/>
              </w:rPr>
              <w:t>s</w:t>
            </w:r>
          </w:p>
        </w:tc>
        <w:tc>
          <w:tcPr>
            <w:tcW w:w="6840" w:type="dxa"/>
          </w:tcPr>
          <w:p w:rsidR="00D24004" w:rsidRDefault="00497DDA" w:rsidP="00D24004">
            <w:pPr>
              <w:autoSpaceDE w:val="0"/>
              <w:autoSpaceDN w:val="0"/>
              <w:adjustRightInd w:val="0"/>
              <w:rPr>
                <w:b/>
                <w:bCs/>
                <w:caps/>
              </w:rPr>
            </w:pPr>
            <w:r>
              <w:rPr>
                <w:b/>
                <w:bCs/>
                <w:caps/>
              </w:rPr>
              <w:t>dr</w:t>
            </w:r>
            <w:r w:rsidR="00D24004">
              <w:rPr>
                <w:b/>
                <w:bCs/>
                <w:caps/>
              </w:rPr>
              <w:t xml:space="preserve">. </w:t>
            </w:r>
            <w:r w:rsidR="00DD2C68">
              <w:rPr>
                <w:b/>
                <w:bCs/>
                <w:caps/>
              </w:rPr>
              <w:t>paata imnadze</w:t>
            </w:r>
          </w:p>
          <w:p w:rsidR="000062A9" w:rsidRDefault="00565005" w:rsidP="00D24004">
            <w:r>
              <w:t xml:space="preserve">Director of Science </w:t>
            </w:r>
          </w:p>
          <w:p w:rsidR="004C6B87" w:rsidRDefault="004C6B87" w:rsidP="00D24004">
            <w:r>
              <w:t xml:space="preserve">Georgia National Center for Disease Control and Public Health  </w:t>
            </w:r>
          </w:p>
          <w:p w:rsidR="004C6B87" w:rsidRDefault="004C6B87" w:rsidP="004C6B87">
            <w:r>
              <w:t xml:space="preserve">9 M. </w:t>
            </w:r>
            <w:proofErr w:type="spellStart"/>
            <w:r>
              <w:t>Asatiani</w:t>
            </w:r>
            <w:proofErr w:type="spellEnd"/>
            <w:r>
              <w:t xml:space="preserve"> Street</w:t>
            </w:r>
          </w:p>
          <w:p w:rsidR="004C6B87" w:rsidRDefault="001704BA" w:rsidP="004C6B87">
            <w:r>
              <w:t>Tbilisi, Georgia</w:t>
            </w:r>
            <w:r w:rsidR="004C6B87">
              <w:t xml:space="preserve"> 0177</w:t>
            </w:r>
          </w:p>
          <w:p w:rsidR="00D24004" w:rsidRDefault="00D24004" w:rsidP="00D24004">
            <w:pPr>
              <w:spacing w:line="480" w:lineRule="auto"/>
            </w:pPr>
            <w:r>
              <w:t xml:space="preserve">E-mail: </w:t>
            </w:r>
            <w:hyperlink r:id="rId9" w:history="1">
              <w:r w:rsidR="00DD2C68">
                <w:rPr>
                  <w:rStyle w:val="Hyperlink"/>
                </w:rPr>
                <w:t>pimnadze@yahoo.com</w:t>
              </w:r>
            </w:hyperlink>
          </w:p>
          <w:p w:rsidR="004C6B87" w:rsidRPr="00C27A8F" w:rsidRDefault="004C6B87" w:rsidP="004C6B87">
            <w:pPr>
              <w:autoSpaceDE w:val="0"/>
              <w:autoSpaceDN w:val="0"/>
              <w:adjustRightInd w:val="0"/>
              <w:rPr>
                <w:b/>
                <w:bCs/>
                <w:caps/>
              </w:rPr>
            </w:pPr>
            <w:r>
              <w:rPr>
                <w:b/>
                <w:bCs/>
                <w:caps/>
              </w:rPr>
              <w:t xml:space="preserve">Dr. </w:t>
            </w:r>
            <w:r w:rsidRPr="00C27A8F">
              <w:rPr>
                <w:b/>
                <w:bCs/>
                <w:caps/>
              </w:rPr>
              <w:t>Francisco Averhoff</w:t>
            </w:r>
          </w:p>
          <w:p w:rsidR="004C6B87" w:rsidRPr="00C27A8F" w:rsidRDefault="004C6B87" w:rsidP="004C6B87">
            <w:r w:rsidRPr="00C27A8F">
              <w:t>Associate Director, Global Activities</w:t>
            </w:r>
          </w:p>
          <w:p w:rsidR="004C6B87" w:rsidRPr="00C27A8F" w:rsidRDefault="004C6B87" w:rsidP="004C6B87">
            <w:r w:rsidRPr="00C27A8F">
              <w:t>Division of Viral Hepatitis</w:t>
            </w:r>
          </w:p>
          <w:p w:rsidR="004C6B87" w:rsidRPr="00C27A8F" w:rsidRDefault="004C6B87" w:rsidP="004C6B87">
            <w:r>
              <w:t>Cent</w:t>
            </w:r>
            <w:r w:rsidRPr="00C27A8F">
              <w:t>e</w:t>
            </w:r>
            <w:r>
              <w:t>rs for Disease C</w:t>
            </w:r>
            <w:r w:rsidRPr="00C27A8F">
              <w:t>ontrol and Prevention, NCHHSTP</w:t>
            </w:r>
          </w:p>
          <w:p w:rsidR="004C6B87" w:rsidRPr="00C27A8F" w:rsidRDefault="004C6B87" w:rsidP="004C6B87">
            <w:r w:rsidRPr="00C27A8F">
              <w:t>1600 Clifton Road, NE, M</w:t>
            </w:r>
            <w:r>
              <w:t>ail-</w:t>
            </w:r>
            <w:r w:rsidRPr="00C27A8F">
              <w:t>Stop G-37</w:t>
            </w:r>
          </w:p>
          <w:p w:rsidR="004C6B87" w:rsidRPr="00C27A8F" w:rsidRDefault="004C6B87" w:rsidP="004C6B87">
            <w:r w:rsidRPr="00C27A8F">
              <w:t>Atlanta, GA, USA-30333</w:t>
            </w:r>
          </w:p>
          <w:p w:rsidR="004C6B87" w:rsidRDefault="004C6B87" w:rsidP="004C6B87">
            <w:pPr>
              <w:spacing w:line="480" w:lineRule="auto"/>
            </w:pPr>
            <w:r>
              <w:t xml:space="preserve">E-mail: </w:t>
            </w:r>
            <w:hyperlink r:id="rId10" w:history="1">
              <w:r w:rsidRPr="00F86205">
                <w:rPr>
                  <w:rStyle w:val="Hyperlink"/>
                </w:rPr>
                <w:t>faverhoff@cdc.gov</w:t>
              </w:r>
            </w:hyperlink>
          </w:p>
          <w:p w:rsidR="00D24004" w:rsidRDefault="003343F2" w:rsidP="00D24004">
            <w:pPr>
              <w:autoSpaceDE w:val="0"/>
              <w:autoSpaceDN w:val="0"/>
              <w:adjustRightInd w:val="0"/>
              <w:rPr>
                <w:b/>
                <w:bCs/>
                <w:caps/>
              </w:rPr>
            </w:pPr>
            <w:r>
              <w:rPr>
                <w:b/>
                <w:bCs/>
                <w:caps/>
              </w:rPr>
              <w:t xml:space="preserve">Dr. carlos del rio </w:t>
            </w:r>
          </w:p>
          <w:p w:rsidR="003343F2" w:rsidRDefault="003343F2" w:rsidP="00D24004">
            <w:r>
              <w:t xml:space="preserve">Hubert Professor of Medicine and Infectious Diseases </w:t>
            </w:r>
          </w:p>
          <w:p w:rsidR="00D24004" w:rsidRPr="00C27A8F" w:rsidRDefault="003343F2" w:rsidP="00D24004">
            <w:r>
              <w:t>Chair, Department of Global Health</w:t>
            </w:r>
            <w:r w:rsidR="00D24004">
              <w:t xml:space="preserve"> </w:t>
            </w:r>
          </w:p>
          <w:p w:rsidR="003343F2" w:rsidRDefault="00D24004" w:rsidP="00D24004">
            <w:r>
              <w:t>Emory University School of Medicine</w:t>
            </w:r>
          </w:p>
          <w:p w:rsidR="003343F2" w:rsidRDefault="003343F2" w:rsidP="00D24004">
            <w:r>
              <w:t>Claudia Rollins Building 7</w:t>
            </w:r>
          </w:p>
          <w:p w:rsidR="00D24004" w:rsidRPr="00C27A8F" w:rsidRDefault="003343F2" w:rsidP="00D24004">
            <w:r>
              <w:t xml:space="preserve">MS 1518-002-7BB </w:t>
            </w:r>
            <w:r w:rsidR="00D24004">
              <w:t xml:space="preserve"> </w:t>
            </w:r>
          </w:p>
          <w:p w:rsidR="00D24004" w:rsidRPr="00C27A8F" w:rsidRDefault="00D24004" w:rsidP="00D24004">
            <w:r>
              <w:t>Atlanta, GA, USA-30322</w:t>
            </w:r>
          </w:p>
          <w:p w:rsidR="00450DA0" w:rsidRDefault="00D24004" w:rsidP="004C6B87">
            <w:pPr>
              <w:spacing w:line="480" w:lineRule="auto"/>
              <w:rPr>
                <w:rStyle w:val="Hyperlink"/>
                <w:rFonts w:ascii="Verdana" w:hAnsi="Verdana"/>
                <w:sz w:val="17"/>
                <w:szCs w:val="17"/>
              </w:rPr>
            </w:pPr>
            <w:r>
              <w:t xml:space="preserve">E-mail: </w:t>
            </w:r>
            <w:hyperlink r:id="rId11" w:history="1">
              <w:r w:rsidR="003343F2">
                <w:rPr>
                  <w:rStyle w:val="Hyperlink"/>
                  <w:rFonts w:ascii="Verdana" w:hAnsi="Verdana"/>
                  <w:sz w:val="17"/>
                  <w:szCs w:val="17"/>
                </w:rPr>
                <w:t>cdelrio@emory.edu</w:t>
              </w:r>
            </w:hyperlink>
          </w:p>
          <w:p w:rsidR="009977BF" w:rsidRDefault="009977BF" w:rsidP="004C6B87">
            <w:pPr>
              <w:spacing w:line="480" w:lineRule="auto"/>
            </w:pPr>
          </w:p>
          <w:p w:rsidR="009977BF" w:rsidRPr="00241ED4" w:rsidRDefault="009977BF" w:rsidP="009977BF">
            <w:pPr>
              <w:autoSpaceDE w:val="0"/>
              <w:autoSpaceDN w:val="0"/>
              <w:adjustRightInd w:val="0"/>
              <w:rPr>
                <w:b/>
                <w:bCs/>
                <w:caps/>
              </w:rPr>
            </w:pPr>
            <w:r>
              <w:rPr>
                <w:b/>
                <w:bCs/>
                <w:caps/>
              </w:rPr>
              <w:lastRenderedPageBreak/>
              <w:t>DR. jULLIETTE mORGAN</w:t>
            </w:r>
          </w:p>
          <w:p w:rsidR="009977BF" w:rsidRPr="00C27A8F" w:rsidRDefault="009977BF" w:rsidP="009977BF">
            <w:r>
              <w:t>Medical Epidemiologist</w:t>
            </w:r>
          </w:p>
          <w:p w:rsidR="009977BF" w:rsidRDefault="009977BF" w:rsidP="009977BF">
            <w:r>
              <w:t xml:space="preserve">Emerging Infections Program </w:t>
            </w:r>
          </w:p>
          <w:p w:rsidR="009977BF" w:rsidRPr="00C27A8F" w:rsidRDefault="009977BF" w:rsidP="009977BF">
            <w:r>
              <w:t xml:space="preserve">South Caucasus Global Disease Detection Program </w:t>
            </w:r>
          </w:p>
          <w:p w:rsidR="009977BF" w:rsidRDefault="009977BF" w:rsidP="009977BF">
            <w:r>
              <w:t>US Cent</w:t>
            </w:r>
            <w:r w:rsidRPr="00C27A8F">
              <w:t>e</w:t>
            </w:r>
            <w:r>
              <w:t>rs for Disease Control and Prevention</w:t>
            </w:r>
          </w:p>
          <w:p w:rsidR="009977BF" w:rsidRDefault="009977BF" w:rsidP="009977BF">
            <w:r>
              <w:t xml:space="preserve">9 M. </w:t>
            </w:r>
            <w:proofErr w:type="spellStart"/>
            <w:r>
              <w:t>Asatiani</w:t>
            </w:r>
            <w:proofErr w:type="spellEnd"/>
            <w:r>
              <w:t xml:space="preserve"> Street</w:t>
            </w:r>
          </w:p>
          <w:p w:rsidR="009977BF" w:rsidRDefault="009977BF" w:rsidP="009977BF">
            <w:r>
              <w:t>Tbilisi, Georgia 0177</w:t>
            </w:r>
          </w:p>
          <w:p w:rsidR="009977BF" w:rsidRPr="00C27A8F" w:rsidRDefault="009977BF" w:rsidP="009977BF">
            <w:pPr>
              <w:spacing w:line="480" w:lineRule="auto"/>
            </w:pPr>
            <w:r>
              <w:t xml:space="preserve">E-mail: </w:t>
            </w:r>
            <w:hyperlink r:id="rId12" w:history="1">
              <w:r w:rsidRPr="00AF2416">
                <w:rPr>
                  <w:rStyle w:val="Hyperlink"/>
                </w:rPr>
                <w:t>jtm7@cdc.gov</w:t>
              </w:r>
            </w:hyperlink>
            <w:r>
              <w:t xml:space="preserve"> </w:t>
            </w:r>
          </w:p>
          <w:p w:rsidR="00717C42" w:rsidRPr="00FB1226" w:rsidRDefault="00717C42" w:rsidP="004C6B87">
            <w:pPr>
              <w:spacing w:line="480" w:lineRule="auto"/>
              <w:rPr>
                <w:rFonts w:ascii="Cambria" w:hAnsi="Cambria"/>
              </w:rPr>
            </w:pPr>
          </w:p>
        </w:tc>
      </w:tr>
      <w:tr w:rsidR="00192A9F" w:rsidRPr="00FB1226" w:rsidTr="00450DA0">
        <w:trPr>
          <w:trHeight w:val="139"/>
        </w:trPr>
        <w:tc>
          <w:tcPr>
            <w:tcW w:w="2781" w:type="dxa"/>
          </w:tcPr>
          <w:p w:rsidR="00192A9F" w:rsidRPr="00FB1226" w:rsidRDefault="00192A9F" w:rsidP="008B7BDC">
            <w:pPr>
              <w:pStyle w:val="Default"/>
              <w:rPr>
                <w:rFonts w:ascii="Cambria" w:hAnsi="Cambria"/>
              </w:rPr>
            </w:pPr>
            <w:r w:rsidRPr="00FB1226">
              <w:rPr>
                <w:rFonts w:ascii="Cambria" w:hAnsi="Cambria"/>
              </w:rPr>
              <w:lastRenderedPageBreak/>
              <w:t>Co-investigators</w:t>
            </w:r>
          </w:p>
        </w:tc>
        <w:tc>
          <w:tcPr>
            <w:tcW w:w="6840" w:type="dxa"/>
          </w:tcPr>
          <w:p w:rsidR="003343F2" w:rsidRDefault="003343F2" w:rsidP="003343F2">
            <w:pPr>
              <w:autoSpaceDE w:val="0"/>
              <w:autoSpaceDN w:val="0"/>
              <w:adjustRightInd w:val="0"/>
              <w:rPr>
                <w:b/>
                <w:bCs/>
                <w:caps/>
              </w:rPr>
            </w:pPr>
            <w:r>
              <w:rPr>
                <w:b/>
                <w:bCs/>
                <w:caps/>
              </w:rPr>
              <w:t>Dr. Raymond f. Schinazi</w:t>
            </w:r>
          </w:p>
          <w:p w:rsidR="003343F2" w:rsidRDefault="003343F2" w:rsidP="003343F2">
            <w:r>
              <w:t xml:space="preserve">Frances </w:t>
            </w:r>
            <w:proofErr w:type="spellStart"/>
            <w:r>
              <w:t>Winship</w:t>
            </w:r>
            <w:proofErr w:type="spellEnd"/>
            <w:r>
              <w:t xml:space="preserve"> Walters Professor of Pediatrics </w:t>
            </w:r>
          </w:p>
          <w:p w:rsidR="003343F2" w:rsidRDefault="003343F2" w:rsidP="003343F2">
            <w:r>
              <w:t xml:space="preserve">Director, Laboratory of Biochemical Pharmacology </w:t>
            </w:r>
          </w:p>
          <w:p w:rsidR="003343F2" w:rsidRPr="00C27A8F" w:rsidRDefault="003343F2" w:rsidP="003343F2">
            <w:r>
              <w:t xml:space="preserve">Department of Pediatrics </w:t>
            </w:r>
          </w:p>
          <w:p w:rsidR="003343F2" w:rsidRPr="00C27A8F" w:rsidRDefault="003343F2" w:rsidP="003343F2">
            <w:r>
              <w:t xml:space="preserve">Emory University School of Medicine </w:t>
            </w:r>
          </w:p>
          <w:p w:rsidR="003343F2" w:rsidRPr="00C27A8F" w:rsidRDefault="003343F2" w:rsidP="003343F2">
            <w:r>
              <w:t xml:space="preserve">1760 </w:t>
            </w:r>
            <w:proofErr w:type="spellStart"/>
            <w:r>
              <w:t>Haygood</w:t>
            </w:r>
            <w:proofErr w:type="spellEnd"/>
            <w:r>
              <w:t xml:space="preserve"> Drive, Room E-148</w:t>
            </w:r>
          </w:p>
          <w:p w:rsidR="003343F2" w:rsidRPr="00C27A8F" w:rsidRDefault="003343F2" w:rsidP="003343F2">
            <w:r>
              <w:t>Atlanta, GA, USA-30322</w:t>
            </w:r>
          </w:p>
          <w:p w:rsidR="003343F2" w:rsidRDefault="003343F2" w:rsidP="003343F2">
            <w:pPr>
              <w:spacing w:line="480" w:lineRule="auto"/>
            </w:pPr>
            <w:r>
              <w:t xml:space="preserve">E-mail: </w:t>
            </w:r>
            <w:hyperlink r:id="rId13" w:history="1">
              <w:r w:rsidRPr="00F86205">
                <w:rPr>
                  <w:rStyle w:val="Hyperlink"/>
                </w:rPr>
                <w:t>rschina@emory.edu</w:t>
              </w:r>
            </w:hyperlink>
            <w:r>
              <w:t xml:space="preserve"> </w:t>
            </w:r>
          </w:p>
          <w:p w:rsidR="00450DA0" w:rsidRPr="00C27A8F" w:rsidRDefault="00450DA0" w:rsidP="00450DA0">
            <w:pPr>
              <w:autoSpaceDE w:val="0"/>
              <w:autoSpaceDN w:val="0"/>
              <w:adjustRightInd w:val="0"/>
              <w:rPr>
                <w:b/>
                <w:bCs/>
                <w:caps/>
              </w:rPr>
            </w:pPr>
            <w:r w:rsidRPr="00C27A8F">
              <w:rPr>
                <w:b/>
                <w:bCs/>
                <w:caps/>
              </w:rPr>
              <w:t>Dr</w:t>
            </w:r>
            <w:r>
              <w:rPr>
                <w:b/>
                <w:bCs/>
                <w:caps/>
              </w:rPr>
              <w:t>.</w:t>
            </w:r>
            <w:r w:rsidRPr="00C27A8F">
              <w:rPr>
                <w:b/>
                <w:bCs/>
                <w:caps/>
              </w:rPr>
              <w:t xml:space="preserve"> Saleem Kamili</w:t>
            </w:r>
          </w:p>
          <w:p w:rsidR="00450DA0" w:rsidRPr="00C27A8F" w:rsidRDefault="00450DA0" w:rsidP="00450DA0">
            <w:r w:rsidRPr="00C27A8F">
              <w:t>Chief , Assay Development and Diagnostic Reference Laboratory</w:t>
            </w:r>
          </w:p>
          <w:p w:rsidR="00450DA0" w:rsidRPr="00C27A8F" w:rsidRDefault="00450DA0" w:rsidP="00450DA0">
            <w:r w:rsidRPr="00C27A8F">
              <w:t>Laboratory Branch</w:t>
            </w:r>
          </w:p>
          <w:p w:rsidR="00450DA0" w:rsidRPr="00C27A8F" w:rsidRDefault="00450DA0" w:rsidP="00450DA0">
            <w:r w:rsidRPr="00C27A8F">
              <w:t>Division of Viral Hepatitis</w:t>
            </w:r>
          </w:p>
          <w:p w:rsidR="00450DA0" w:rsidRPr="00C27A8F" w:rsidRDefault="00450DA0" w:rsidP="00450DA0">
            <w:r>
              <w:t>Cent</w:t>
            </w:r>
            <w:r w:rsidRPr="00C27A8F">
              <w:t>e</w:t>
            </w:r>
            <w:r>
              <w:t>rs for Disease C</w:t>
            </w:r>
            <w:r w:rsidRPr="00C27A8F">
              <w:t>ontrol and Prevention, NCHHSTP</w:t>
            </w:r>
          </w:p>
          <w:p w:rsidR="00450DA0" w:rsidRPr="00C27A8F" w:rsidRDefault="00450DA0" w:rsidP="00450DA0">
            <w:r w:rsidRPr="00C27A8F">
              <w:t>1600 Clifton Road, NE, M</w:t>
            </w:r>
            <w:r>
              <w:t>ail-</w:t>
            </w:r>
            <w:r w:rsidRPr="00C27A8F">
              <w:t>Stop A-33</w:t>
            </w:r>
          </w:p>
          <w:p w:rsidR="00450DA0" w:rsidRPr="00C27A8F" w:rsidRDefault="00450DA0" w:rsidP="00450DA0">
            <w:r w:rsidRPr="00C27A8F">
              <w:t>Atlanta, GA, USA-30333</w:t>
            </w:r>
          </w:p>
          <w:p w:rsidR="00450DA0" w:rsidRDefault="00450DA0" w:rsidP="00450DA0">
            <w:pPr>
              <w:spacing w:line="480" w:lineRule="auto"/>
            </w:pPr>
            <w:r>
              <w:lastRenderedPageBreak/>
              <w:t xml:space="preserve">E-mail: </w:t>
            </w:r>
            <w:hyperlink r:id="rId14" w:history="1">
              <w:r w:rsidRPr="00F86205">
                <w:rPr>
                  <w:rStyle w:val="Hyperlink"/>
                </w:rPr>
                <w:t>skamili@cdc.gov</w:t>
              </w:r>
            </w:hyperlink>
          </w:p>
          <w:p w:rsidR="00450DA0" w:rsidRPr="00C27A8F" w:rsidRDefault="00450DA0" w:rsidP="00450DA0">
            <w:pPr>
              <w:autoSpaceDE w:val="0"/>
              <w:autoSpaceDN w:val="0"/>
              <w:adjustRightInd w:val="0"/>
              <w:rPr>
                <w:b/>
                <w:bCs/>
                <w:caps/>
              </w:rPr>
            </w:pPr>
            <w:r>
              <w:rPr>
                <w:b/>
                <w:bCs/>
                <w:caps/>
              </w:rPr>
              <w:t xml:space="preserve">Dr. h. Kenneth walker </w:t>
            </w:r>
          </w:p>
          <w:p w:rsidR="00204585" w:rsidRDefault="00450DA0" w:rsidP="00450DA0">
            <w:r>
              <w:t>Professor</w:t>
            </w:r>
            <w:r w:rsidR="00204585">
              <w:t xml:space="preserve"> of Medicine and Global Health</w:t>
            </w:r>
          </w:p>
          <w:p w:rsidR="00450DA0" w:rsidRDefault="00204585" w:rsidP="00450DA0">
            <w:r>
              <w:t xml:space="preserve">Associate Vice Chair for Grady Hospital  </w:t>
            </w:r>
          </w:p>
          <w:p w:rsidR="00450DA0" w:rsidRDefault="00450DA0" w:rsidP="00450DA0">
            <w:r>
              <w:t xml:space="preserve">Department of Medicine </w:t>
            </w:r>
          </w:p>
          <w:p w:rsidR="00450DA0" w:rsidRDefault="00450DA0" w:rsidP="00450DA0">
            <w:r>
              <w:t xml:space="preserve">Emory University School of Medicine </w:t>
            </w:r>
          </w:p>
          <w:p w:rsidR="00450DA0" w:rsidRPr="00C27A8F" w:rsidRDefault="00204585" w:rsidP="00450DA0">
            <w:r>
              <w:t>69 Jesse Hill Drive</w:t>
            </w:r>
          </w:p>
          <w:p w:rsidR="00450DA0" w:rsidRPr="00C27A8F" w:rsidRDefault="00450DA0" w:rsidP="00450DA0">
            <w:r w:rsidRPr="00C27A8F">
              <w:t>Atlanta, GA, USA-30333</w:t>
            </w:r>
          </w:p>
          <w:p w:rsidR="00450DA0" w:rsidRDefault="00450DA0" w:rsidP="00450DA0">
            <w:pPr>
              <w:spacing w:line="480" w:lineRule="auto"/>
            </w:pPr>
            <w:r>
              <w:t xml:space="preserve">E-mail: </w:t>
            </w:r>
            <w:hyperlink r:id="rId15" w:history="1">
              <w:r w:rsidRPr="00F86205">
                <w:rPr>
                  <w:rStyle w:val="Hyperlink"/>
                </w:rPr>
                <w:t>kwalk04@emory.edu</w:t>
              </w:r>
            </w:hyperlink>
            <w:r>
              <w:t xml:space="preserve"> </w:t>
            </w:r>
          </w:p>
          <w:p w:rsidR="00E37B6D" w:rsidRPr="00C27A8F" w:rsidRDefault="00E37B6D" w:rsidP="00E37B6D">
            <w:pPr>
              <w:autoSpaceDE w:val="0"/>
              <w:autoSpaceDN w:val="0"/>
              <w:adjustRightInd w:val="0"/>
              <w:rPr>
                <w:b/>
                <w:bCs/>
                <w:caps/>
              </w:rPr>
            </w:pPr>
            <w:r>
              <w:rPr>
                <w:b/>
                <w:bCs/>
                <w:caps/>
              </w:rPr>
              <w:t>paul weiss</w:t>
            </w:r>
          </w:p>
          <w:p w:rsidR="00E37B6D" w:rsidRDefault="00E37B6D" w:rsidP="00E37B6D">
            <w:r>
              <w:t>Senior Associate</w:t>
            </w:r>
          </w:p>
          <w:p w:rsidR="00E37B6D" w:rsidRDefault="00965F0A" w:rsidP="00E37B6D">
            <w:r>
              <w:t xml:space="preserve">Department of Biostatistics and Bioinformatics </w:t>
            </w:r>
            <w:r w:rsidR="00E37B6D">
              <w:t xml:space="preserve"> </w:t>
            </w:r>
          </w:p>
          <w:p w:rsidR="00E37B6D" w:rsidRDefault="00965F0A" w:rsidP="00E37B6D">
            <w:r>
              <w:t>Rollins School of Public Health</w:t>
            </w:r>
          </w:p>
          <w:p w:rsidR="00E37B6D" w:rsidRPr="00C27A8F" w:rsidRDefault="00965F0A" w:rsidP="00E37B6D">
            <w:r>
              <w:t>1518 Clifton Road, NE</w:t>
            </w:r>
          </w:p>
          <w:p w:rsidR="00E37B6D" w:rsidRPr="00C27A8F" w:rsidRDefault="00965F0A" w:rsidP="00E37B6D">
            <w:r>
              <w:t>Atlanta, GA 30322</w:t>
            </w:r>
          </w:p>
          <w:p w:rsidR="00E37B6D" w:rsidRDefault="00E37B6D" w:rsidP="00E37B6D">
            <w:pPr>
              <w:spacing w:line="480" w:lineRule="auto"/>
            </w:pPr>
            <w:r>
              <w:t xml:space="preserve">E-mail: </w:t>
            </w:r>
            <w:hyperlink r:id="rId16" w:history="1">
              <w:r w:rsidR="00965F0A" w:rsidRPr="00632455">
                <w:rPr>
                  <w:rStyle w:val="Hyperlink"/>
                </w:rPr>
                <w:t>pweiss2@sph.emory.edu</w:t>
              </w:r>
            </w:hyperlink>
            <w:r>
              <w:t xml:space="preserve"> </w:t>
            </w:r>
          </w:p>
          <w:p w:rsidR="00EF4511" w:rsidRPr="00C27A8F" w:rsidRDefault="00EF4511" w:rsidP="00EF4511">
            <w:pPr>
              <w:autoSpaceDE w:val="0"/>
              <w:autoSpaceDN w:val="0"/>
              <w:adjustRightInd w:val="0"/>
              <w:rPr>
                <w:b/>
                <w:bCs/>
                <w:caps/>
              </w:rPr>
            </w:pPr>
            <w:r>
              <w:rPr>
                <w:b/>
                <w:bCs/>
                <w:caps/>
              </w:rPr>
              <w:t xml:space="preserve">liesl hagan </w:t>
            </w:r>
          </w:p>
          <w:p w:rsidR="00EF4511" w:rsidRDefault="00EF4511" w:rsidP="00EF4511">
            <w:r>
              <w:t xml:space="preserve">Senior Associate Director </w:t>
            </w:r>
          </w:p>
          <w:p w:rsidR="00EF4511" w:rsidRDefault="00EF4511" w:rsidP="00EF4511">
            <w:r>
              <w:t xml:space="preserve">Laboratory of Biochemical Pharmacology  </w:t>
            </w:r>
          </w:p>
          <w:p w:rsidR="00EF4511" w:rsidRPr="00C27A8F" w:rsidRDefault="00EF4511" w:rsidP="00EF4511">
            <w:r>
              <w:t xml:space="preserve">1760 </w:t>
            </w:r>
            <w:proofErr w:type="spellStart"/>
            <w:r>
              <w:t>Haygood</w:t>
            </w:r>
            <w:proofErr w:type="spellEnd"/>
            <w:r>
              <w:t xml:space="preserve"> Drive, Room E-148</w:t>
            </w:r>
          </w:p>
          <w:p w:rsidR="00EF4511" w:rsidRPr="00C27A8F" w:rsidRDefault="00EF4511" w:rsidP="00EF4511">
            <w:r>
              <w:t>Atlanta, GA, USA-30322</w:t>
            </w:r>
          </w:p>
          <w:p w:rsidR="00EF4511" w:rsidRDefault="00EF4511" w:rsidP="00EF4511">
            <w:pPr>
              <w:spacing w:line="480" w:lineRule="auto"/>
            </w:pPr>
            <w:r>
              <w:t xml:space="preserve">E-mail: </w:t>
            </w:r>
            <w:hyperlink r:id="rId17" w:history="1">
              <w:r w:rsidRPr="00632455">
                <w:rPr>
                  <w:rStyle w:val="Hyperlink"/>
                </w:rPr>
                <w:t>pweiss2@sph.emory.edu</w:t>
              </w:r>
            </w:hyperlink>
            <w:r>
              <w:t xml:space="preserve"> </w:t>
            </w:r>
          </w:p>
          <w:p w:rsidR="00EF4511" w:rsidRDefault="00EF4511" w:rsidP="00D24004">
            <w:pPr>
              <w:spacing w:line="480" w:lineRule="auto"/>
              <w:rPr>
                <w:b/>
                <w:bCs/>
                <w:caps/>
              </w:rPr>
            </w:pPr>
          </w:p>
          <w:p w:rsidR="00565005" w:rsidRDefault="00565005" w:rsidP="00EF4511">
            <w:pPr>
              <w:spacing w:after="0" w:line="480" w:lineRule="auto"/>
              <w:rPr>
                <w:b/>
                <w:bCs/>
                <w:caps/>
              </w:rPr>
            </w:pPr>
            <w:r>
              <w:rPr>
                <w:b/>
                <w:bCs/>
                <w:caps/>
              </w:rPr>
              <w:lastRenderedPageBreak/>
              <w:t>dr. Ana Kasradze</w:t>
            </w:r>
          </w:p>
          <w:p w:rsidR="00565005" w:rsidRPr="00C27A8F" w:rsidRDefault="00565005" w:rsidP="00565005">
            <w:pPr>
              <w:spacing w:after="0" w:line="480" w:lineRule="auto"/>
            </w:pPr>
            <w:r>
              <w:t xml:space="preserve">Surveillance Division Specialist </w:t>
            </w:r>
          </w:p>
          <w:p w:rsidR="00565005" w:rsidRDefault="00565005" w:rsidP="00565005">
            <w:r>
              <w:t xml:space="preserve">Georgia National Center for Disease Control and Public Health  </w:t>
            </w:r>
          </w:p>
          <w:p w:rsidR="00565005" w:rsidRDefault="00565005" w:rsidP="00565005">
            <w:r>
              <w:t xml:space="preserve">9 M. </w:t>
            </w:r>
            <w:proofErr w:type="spellStart"/>
            <w:r>
              <w:t>Asatiani</w:t>
            </w:r>
            <w:proofErr w:type="spellEnd"/>
            <w:r>
              <w:t xml:space="preserve"> Street</w:t>
            </w:r>
          </w:p>
          <w:p w:rsidR="00565005" w:rsidRDefault="00565005" w:rsidP="00565005">
            <w:r>
              <w:t>Tbilisi, Georgia 0177</w:t>
            </w:r>
          </w:p>
          <w:p w:rsidR="00565005" w:rsidRDefault="00565005" w:rsidP="00565005">
            <w:pPr>
              <w:spacing w:line="480" w:lineRule="auto"/>
            </w:pPr>
            <w:r>
              <w:t>E-mail: anakasradze@gmail.com</w:t>
            </w:r>
          </w:p>
          <w:p w:rsidR="00CF078D" w:rsidRDefault="00565005" w:rsidP="00EF4511">
            <w:pPr>
              <w:spacing w:after="0" w:line="480" w:lineRule="auto"/>
              <w:rPr>
                <w:b/>
                <w:bCs/>
                <w:caps/>
              </w:rPr>
            </w:pPr>
            <w:r>
              <w:rPr>
                <w:b/>
                <w:bCs/>
                <w:caps/>
              </w:rPr>
              <w:t>dr. s</w:t>
            </w:r>
            <w:r w:rsidR="00CF078D">
              <w:rPr>
                <w:b/>
                <w:bCs/>
                <w:caps/>
              </w:rPr>
              <w:t>tephen Ko</w:t>
            </w:r>
          </w:p>
          <w:p w:rsidR="00CF078D" w:rsidRPr="00C27A8F" w:rsidRDefault="00CF078D" w:rsidP="00EF4511">
            <w:pPr>
              <w:spacing w:after="0" w:line="480" w:lineRule="auto"/>
            </w:pPr>
            <w:r>
              <w:t xml:space="preserve">Epidemic Intelligence Service Officer </w:t>
            </w:r>
          </w:p>
          <w:p w:rsidR="00CF078D" w:rsidRPr="00C27A8F" w:rsidRDefault="00CF078D" w:rsidP="00EF4511">
            <w:pPr>
              <w:spacing w:after="0" w:line="480" w:lineRule="auto"/>
            </w:pPr>
            <w:r>
              <w:t xml:space="preserve">Vaccine Research and Policy </w:t>
            </w:r>
            <w:r w:rsidRPr="00C27A8F">
              <w:t xml:space="preserve"> </w:t>
            </w:r>
          </w:p>
          <w:p w:rsidR="00CF078D" w:rsidRPr="00C27A8F" w:rsidRDefault="00CF078D" w:rsidP="00CF078D">
            <w:r w:rsidRPr="00C27A8F">
              <w:t>Division of Viral Hepatitis</w:t>
            </w:r>
          </w:p>
          <w:p w:rsidR="00CF078D" w:rsidRPr="00C27A8F" w:rsidRDefault="00CF078D" w:rsidP="00CF078D">
            <w:r>
              <w:t>Cent</w:t>
            </w:r>
            <w:r w:rsidRPr="00C27A8F">
              <w:t>e</w:t>
            </w:r>
            <w:r>
              <w:t>rs for Disease C</w:t>
            </w:r>
            <w:r w:rsidRPr="00C27A8F">
              <w:t>ontrol and Prevention, NCHHSTP</w:t>
            </w:r>
          </w:p>
          <w:p w:rsidR="00CF078D" w:rsidRPr="00C27A8F" w:rsidRDefault="00CF078D" w:rsidP="00CF078D">
            <w:r w:rsidRPr="00C27A8F">
              <w:t>1600 Clifton Road, NE, M</w:t>
            </w:r>
            <w:r>
              <w:t>ail-</w:t>
            </w:r>
            <w:r w:rsidRPr="00C27A8F">
              <w:t>Stop G-37</w:t>
            </w:r>
          </w:p>
          <w:p w:rsidR="00CF078D" w:rsidRPr="00C27A8F" w:rsidRDefault="00CF078D" w:rsidP="00CF078D">
            <w:r w:rsidRPr="00C27A8F">
              <w:t>Atlanta, GA, USA-30333</w:t>
            </w:r>
          </w:p>
          <w:p w:rsidR="00CF078D" w:rsidRDefault="00CF078D" w:rsidP="00CF078D">
            <w:pPr>
              <w:spacing w:line="480" w:lineRule="auto"/>
              <w:rPr>
                <w:rStyle w:val="Hyperlink"/>
              </w:rPr>
            </w:pPr>
            <w:r>
              <w:t xml:space="preserve">E-mail: </w:t>
            </w:r>
            <w:hyperlink r:id="rId18" w:history="1">
              <w:r w:rsidRPr="00AF2416">
                <w:rPr>
                  <w:rStyle w:val="Hyperlink"/>
                </w:rPr>
                <w:t>shk3@cdc.gov</w:t>
              </w:r>
            </w:hyperlink>
          </w:p>
          <w:p w:rsidR="00717C42" w:rsidRPr="00241ED4" w:rsidRDefault="00717C42" w:rsidP="008B7BDC">
            <w:pPr>
              <w:pStyle w:val="Default"/>
              <w:spacing w:after="120"/>
              <w:rPr>
                <w:rFonts w:asciiTheme="minorHAnsi" w:hAnsiTheme="minorHAnsi"/>
                <w:sz w:val="22"/>
                <w:szCs w:val="22"/>
              </w:rPr>
            </w:pPr>
          </w:p>
        </w:tc>
      </w:tr>
      <w:tr w:rsidR="00192A9F" w:rsidRPr="00FB1226" w:rsidTr="00450DA0">
        <w:trPr>
          <w:trHeight w:val="139"/>
        </w:trPr>
        <w:tc>
          <w:tcPr>
            <w:tcW w:w="2781" w:type="dxa"/>
          </w:tcPr>
          <w:p w:rsidR="00192A9F" w:rsidRPr="00FB1226" w:rsidRDefault="00192A9F" w:rsidP="008B7BDC">
            <w:pPr>
              <w:pStyle w:val="Default"/>
              <w:spacing w:before="2" w:after="2"/>
              <w:rPr>
                <w:rFonts w:ascii="Cambria" w:hAnsi="Cambria"/>
              </w:rPr>
            </w:pPr>
            <w:r w:rsidRPr="00FB1226">
              <w:rPr>
                <w:rFonts w:ascii="Cambria" w:hAnsi="Cambria"/>
              </w:rPr>
              <w:lastRenderedPageBreak/>
              <w:t>Statistician/</w:t>
            </w:r>
          </w:p>
          <w:p w:rsidR="00192A9F" w:rsidRPr="00FB1226" w:rsidRDefault="00192A9F" w:rsidP="008B7BDC">
            <w:pPr>
              <w:pStyle w:val="Default"/>
              <w:rPr>
                <w:rFonts w:ascii="Cambria" w:hAnsi="Cambria"/>
              </w:rPr>
            </w:pPr>
            <w:r w:rsidRPr="00FB1226">
              <w:rPr>
                <w:rFonts w:ascii="Cambria" w:hAnsi="Cambria"/>
              </w:rPr>
              <w:t>Epidemiologist</w:t>
            </w:r>
          </w:p>
        </w:tc>
        <w:tc>
          <w:tcPr>
            <w:tcW w:w="6840" w:type="dxa"/>
          </w:tcPr>
          <w:p w:rsidR="00192A9F" w:rsidRPr="00FB1226" w:rsidRDefault="00EA6A4D" w:rsidP="008B7BDC">
            <w:pPr>
              <w:pStyle w:val="Default"/>
              <w:spacing w:after="120"/>
              <w:rPr>
                <w:rFonts w:ascii="Cambria" w:hAnsi="Cambria"/>
              </w:rPr>
            </w:pPr>
            <w:r>
              <w:rPr>
                <w:rFonts w:ascii="Cambria" w:hAnsi="Cambria"/>
              </w:rPr>
              <w:t xml:space="preserve">Paul Weiss </w:t>
            </w:r>
          </w:p>
        </w:tc>
      </w:tr>
      <w:tr w:rsidR="00192A9F" w:rsidRPr="00FB1226" w:rsidTr="00450DA0">
        <w:trPr>
          <w:trHeight w:val="139"/>
        </w:trPr>
        <w:tc>
          <w:tcPr>
            <w:tcW w:w="2781" w:type="dxa"/>
          </w:tcPr>
          <w:p w:rsidR="00192A9F" w:rsidRPr="00FB1226" w:rsidRDefault="00192A9F" w:rsidP="008B7BDC">
            <w:pPr>
              <w:pStyle w:val="Default"/>
              <w:rPr>
                <w:rFonts w:ascii="Cambria" w:hAnsi="Cambria"/>
              </w:rPr>
            </w:pPr>
            <w:r w:rsidRPr="00FB1226">
              <w:rPr>
                <w:rFonts w:ascii="Cambria" w:hAnsi="Cambria"/>
              </w:rPr>
              <w:t>Data Management</w:t>
            </w:r>
          </w:p>
        </w:tc>
        <w:tc>
          <w:tcPr>
            <w:tcW w:w="6840" w:type="dxa"/>
          </w:tcPr>
          <w:p w:rsidR="00192A9F" w:rsidRPr="00FB1226" w:rsidRDefault="000062A9" w:rsidP="008B7BDC">
            <w:pPr>
              <w:pStyle w:val="Default"/>
              <w:spacing w:after="120"/>
              <w:rPr>
                <w:rFonts w:ascii="Cambria" w:hAnsi="Cambria"/>
              </w:rPr>
            </w:pPr>
            <w:r>
              <w:rPr>
                <w:rFonts w:ascii="Cambria" w:hAnsi="Cambria"/>
              </w:rPr>
              <w:t>TBD</w:t>
            </w:r>
          </w:p>
        </w:tc>
      </w:tr>
    </w:tbl>
    <w:p w:rsidR="00816542" w:rsidRDefault="00816542" w:rsidP="00561172">
      <w:pPr>
        <w:rPr>
          <w:color w:val="4F81BD" w:themeColor="accent1"/>
          <w:sz w:val="40"/>
          <w:szCs w:val="40"/>
        </w:rPr>
      </w:pPr>
    </w:p>
    <w:p w:rsidR="00097326" w:rsidRDefault="00561172" w:rsidP="00561172">
      <w:pPr>
        <w:rPr>
          <w:color w:val="4F81BD" w:themeColor="accent1"/>
          <w:sz w:val="40"/>
          <w:szCs w:val="40"/>
        </w:rPr>
      </w:pPr>
      <w:r>
        <w:rPr>
          <w:color w:val="4F81BD" w:themeColor="accent1"/>
          <w:sz w:val="40"/>
          <w:szCs w:val="40"/>
        </w:rPr>
        <w:t>Stakeholders</w:t>
      </w:r>
    </w:p>
    <w:p w:rsidR="00561172" w:rsidRDefault="001704BA" w:rsidP="00561172">
      <w:pPr>
        <w:spacing w:line="240" w:lineRule="auto"/>
        <w:rPr>
          <w:b/>
          <w:sz w:val="32"/>
          <w:szCs w:val="32"/>
        </w:rPr>
      </w:pPr>
      <w:r>
        <w:rPr>
          <w:b/>
          <w:sz w:val="32"/>
          <w:szCs w:val="32"/>
        </w:rPr>
        <w:t xml:space="preserve">Georgia </w:t>
      </w:r>
      <w:r w:rsidR="00561172" w:rsidRPr="006E7CE5">
        <w:rPr>
          <w:b/>
          <w:sz w:val="32"/>
          <w:szCs w:val="32"/>
        </w:rPr>
        <w:t>N</w:t>
      </w:r>
      <w:r w:rsidR="006E7CE5">
        <w:rPr>
          <w:b/>
          <w:sz w:val="32"/>
          <w:szCs w:val="32"/>
        </w:rPr>
        <w:t xml:space="preserve">ational </w:t>
      </w:r>
      <w:r w:rsidR="00561172" w:rsidRPr="006E7CE5">
        <w:rPr>
          <w:b/>
          <w:sz w:val="32"/>
          <w:szCs w:val="32"/>
        </w:rPr>
        <w:t>C</w:t>
      </w:r>
      <w:r w:rsidR="006E7CE5">
        <w:rPr>
          <w:b/>
          <w:sz w:val="32"/>
          <w:szCs w:val="32"/>
        </w:rPr>
        <w:t xml:space="preserve">enters for </w:t>
      </w:r>
      <w:r w:rsidR="00561172" w:rsidRPr="006E7CE5">
        <w:rPr>
          <w:b/>
          <w:sz w:val="32"/>
          <w:szCs w:val="32"/>
        </w:rPr>
        <w:t>D</w:t>
      </w:r>
      <w:r w:rsidR="006E7CE5">
        <w:rPr>
          <w:b/>
          <w:sz w:val="32"/>
          <w:szCs w:val="32"/>
        </w:rPr>
        <w:t xml:space="preserve">isease Control </w:t>
      </w:r>
      <w:r w:rsidR="00D546A7">
        <w:rPr>
          <w:b/>
          <w:sz w:val="32"/>
          <w:szCs w:val="32"/>
        </w:rPr>
        <w:t xml:space="preserve">and Public Health </w:t>
      </w:r>
      <w:r w:rsidR="006E7CE5">
        <w:rPr>
          <w:b/>
          <w:sz w:val="32"/>
          <w:szCs w:val="32"/>
        </w:rPr>
        <w:t xml:space="preserve"> </w:t>
      </w:r>
    </w:p>
    <w:p w:rsidR="004A727D" w:rsidRDefault="001704BA" w:rsidP="00561172">
      <w:pPr>
        <w:spacing w:line="240" w:lineRule="auto"/>
        <w:rPr>
          <w:b/>
          <w:sz w:val="32"/>
          <w:szCs w:val="32"/>
        </w:rPr>
      </w:pPr>
      <w:r>
        <w:rPr>
          <w:b/>
          <w:sz w:val="32"/>
          <w:szCs w:val="32"/>
        </w:rPr>
        <w:t xml:space="preserve">Georgia </w:t>
      </w:r>
      <w:r w:rsidR="004A727D">
        <w:rPr>
          <w:b/>
          <w:sz w:val="32"/>
          <w:szCs w:val="32"/>
        </w:rPr>
        <w:t>Infectious Diseases, AIDS, and Clinical Immunolo</w:t>
      </w:r>
      <w:r>
        <w:rPr>
          <w:b/>
          <w:sz w:val="32"/>
          <w:szCs w:val="32"/>
        </w:rPr>
        <w:t xml:space="preserve">gy Research Center </w:t>
      </w:r>
    </w:p>
    <w:p w:rsidR="004A727D" w:rsidRPr="006E7CE5" w:rsidRDefault="001704BA" w:rsidP="00561172">
      <w:pPr>
        <w:spacing w:line="240" w:lineRule="auto"/>
        <w:rPr>
          <w:b/>
          <w:sz w:val="32"/>
          <w:szCs w:val="32"/>
        </w:rPr>
      </w:pPr>
      <w:r>
        <w:rPr>
          <w:b/>
          <w:sz w:val="32"/>
          <w:szCs w:val="32"/>
        </w:rPr>
        <w:t xml:space="preserve">Georgia </w:t>
      </w:r>
      <w:r w:rsidR="004A727D">
        <w:rPr>
          <w:b/>
          <w:sz w:val="32"/>
          <w:szCs w:val="32"/>
        </w:rPr>
        <w:t>Ministry of Health</w:t>
      </w:r>
      <w:r w:rsidR="00D546A7">
        <w:rPr>
          <w:b/>
          <w:sz w:val="32"/>
          <w:szCs w:val="32"/>
        </w:rPr>
        <w:t xml:space="preserve">  </w:t>
      </w:r>
      <w:r w:rsidR="004A727D">
        <w:rPr>
          <w:b/>
          <w:sz w:val="32"/>
          <w:szCs w:val="32"/>
        </w:rPr>
        <w:t xml:space="preserve"> </w:t>
      </w:r>
    </w:p>
    <w:p w:rsidR="00561172" w:rsidRPr="006E7CE5" w:rsidRDefault="00D546A7" w:rsidP="00561172">
      <w:pPr>
        <w:spacing w:line="240" w:lineRule="auto"/>
        <w:rPr>
          <w:b/>
          <w:sz w:val="32"/>
          <w:szCs w:val="32"/>
        </w:rPr>
      </w:pPr>
      <w:r>
        <w:rPr>
          <w:b/>
          <w:sz w:val="32"/>
          <w:szCs w:val="32"/>
        </w:rPr>
        <w:lastRenderedPageBreak/>
        <w:t>C</w:t>
      </w:r>
      <w:r w:rsidR="006E7CE5">
        <w:rPr>
          <w:b/>
          <w:sz w:val="32"/>
          <w:szCs w:val="32"/>
        </w:rPr>
        <w:t>enters for Disease Control and Prevention</w:t>
      </w:r>
      <w:r>
        <w:rPr>
          <w:b/>
          <w:sz w:val="32"/>
          <w:szCs w:val="32"/>
        </w:rPr>
        <w:t xml:space="preserve"> (United States) </w:t>
      </w:r>
      <w:r w:rsidR="006E7CE5">
        <w:rPr>
          <w:b/>
          <w:sz w:val="32"/>
          <w:szCs w:val="32"/>
        </w:rPr>
        <w:t xml:space="preserve"> </w:t>
      </w:r>
    </w:p>
    <w:p w:rsidR="00561172" w:rsidRDefault="00561172" w:rsidP="00561172">
      <w:pPr>
        <w:spacing w:line="240" w:lineRule="auto"/>
        <w:rPr>
          <w:b/>
          <w:sz w:val="32"/>
          <w:szCs w:val="32"/>
        </w:rPr>
      </w:pPr>
      <w:r w:rsidRPr="006E7CE5">
        <w:rPr>
          <w:b/>
          <w:sz w:val="32"/>
          <w:szCs w:val="32"/>
        </w:rPr>
        <w:t>Emory University</w:t>
      </w:r>
      <w:r w:rsidR="006E7CE5">
        <w:rPr>
          <w:b/>
          <w:sz w:val="32"/>
          <w:szCs w:val="32"/>
        </w:rPr>
        <w:t xml:space="preserve"> School of Public Health </w:t>
      </w:r>
    </w:p>
    <w:p w:rsidR="00A32889" w:rsidRDefault="00A32889" w:rsidP="00561172">
      <w:pPr>
        <w:spacing w:line="240" w:lineRule="auto"/>
        <w:rPr>
          <w:b/>
          <w:sz w:val="32"/>
          <w:szCs w:val="32"/>
        </w:rPr>
      </w:pPr>
      <w:r>
        <w:rPr>
          <w:b/>
          <w:sz w:val="32"/>
          <w:szCs w:val="32"/>
        </w:rPr>
        <w:t xml:space="preserve">Emory University School of Medicine </w:t>
      </w:r>
    </w:p>
    <w:p w:rsidR="001704BA" w:rsidRPr="006E7CE5" w:rsidRDefault="001704BA" w:rsidP="00561172">
      <w:pPr>
        <w:spacing w:line="240" w:lineRule="auto"/>
        <w:rPr>
          <w:b/>
          <w:sz w:val="32"/>
          <w:szCs w:val="32"/>
        </w:rPr>
      </w:pPr>
      <w:r>
        <w:rPr>
          <w:b/>
          <w:sz w:val="32"/>
          <w:szCs w:val="32"/>
        </w:rPr>
        <w:t>University of Bristol</w:t>
      </w:r>
    </w:p>
    <w:p w:rsidR="00561172" w:rsidRDefault="00561172" w:rsidP="00654ADA">
      <w:pPr>
        <w:jc w:val="center"/>
      </w:pPr>
    </w:p>
    <w:p w:rsidR="00630E8F" w:rsidRPr="00D533C9" w:rsidRDefault="00A32889" w:rsidP="00EA607D">
      <w:pPr>
        <w:pStyle w:val="Heading1"/>
        <w:spacing w:after="240"/>
        <w:rPr>
          <w:rFonts w:asciiTheme="minorHAnsi" w:hAnsiTheme="minorHAnsi" w:cs="Times New Roman"/>
          <w:b w:val="0"/>
          <w:bCs w:val="0"/>
          <w:color w:val="4F81BD" w:themeColor="accent1"/>
          <w:sz w:val="40"/>
          <w:szCs w:val="40"/>
        </w:rPr>
      </w:pPr>
      <w:bookmarkStart w:id="1" w:name="_Toc327353018"/>
      <w:r>
        <w:rPr>
          <w:rFonts w:asciiTheme="minorHAnsi" w:hAnsiTheme="minorHAnsi" w:cs="Times New Roman"/>
          <w:b w:val="0"/>
          <w:bCs w:val="0"/>
          <w:color w:val="4F81BD" w:themeColor="accent1"/>
          <w:sz w:val="40"/>
          <w:szCs w:val="40"/>
        </w:rPr>
        <w:t>Ta</w:t>
      </w:r>
      <w:r w:rsidR="00630E8F" w:rsidRPr="00D533C9">
        <w:rPr>
          <w:rFonts w:asciiTheme="minorHAnsi" w:hAnsiTheme="minorHAnsi" w:cs="Times New Roman"/>
          <w:b w:val="0"/>
          <w:bCs w:val="0"/>
          <w:color w:val="4F81BD" w:themeColor="accent1"/>
          <w:sz w:val="40"/>
          <w:szCs w:val="40"/>
        </w:rPr>
        <w:t>ble of Abbreviations</w:t>
      </w:r>
    </w:p>
    <w:p w:rsidR="00630E8F" w:rsidRDefault="00630E8F" w:rsidP="00630E8F">
      <w:pPr>
        <w:spacing w:after="0" w:line="240" w:lineRule="auto"/>
      </w:pPr>
      <w:r>
        <w:t>AE</w:t>
      </w:r>
      <w:r>
        <w:tab/>
      </w:r>
      <w:r>
        <w:tab/>
      </w:r>
      <w:r>
        <w:tab/>
        <w:t>Adverse Event</w:t>
      </w:r>
    </w:p>
    <w:p w:rsidR="00450DA0" w:rsidRDefault="00630E8F" w:rsidP="00630E8F">
      <w:pPr>
        <w:spacing w:after="0" w:line="240" w:lineRule="auto"/>
      </w:pPr>
      <w:r>
        <w:t xml:space="preserve">ALT </w:t>
      </w:r>
      <w:r>
        <w:tab/>
      </w:r>
      <w:r w:rsidR="00450DA0">
        <w:tab/>
      </w:r>
      <w:r w:rsidR="00450DA0">
        <w:tab/>
      </w:r>
      <w:proofErr w:type="spellStart"/>
      <w:r w:rsidR="00450DA0">
        <w:t>Alanine</w:t>
      </w:r>
      <w:proofErr w:type="spellEnd"/>
      <w:r w:rsidR="00450DA0">
        <w:t xml:space="preserve"> </w:t>
      </w:r>
      <w:proofErr w:type="spellStart"/>
      <w:r w:rsidR="00450DA0">
        <w:t>aminotransaminase</w:t>
      </w:r>
      <w:proofErr w:type="spellEnd"/>
      <w:r w:rsidR="00450DA0">
        <w:t xml:space="preserve"> </w:t>
      </w:r>
    </w:p>
    <w:p w:rsidR="00630E8F" w:rsidRDefault="00630E8F" w:rsidP="00630E8F">
      <w:pPr>
        <w:spacing w:after="0" w:line="240" w:lineRule="auto"/>
      </w:pPr>
      <w:r>
        <w:t>Anti-HCV</w:t>
      </w:r>
      <w:r>
        <w:tab/>
      </w:r>
      <w:r>
        <w:tab/>
        <w:t>Antibody to Hepatitis C Virus</w:t>
      </w:r>
    </w:p>
    <w:p w:rsidR="00630E8F" w:rsidRDefault="00630E8F" w:rsidP="00630E8F">
      <w:pPr>
        <w:spacing w:after="0" w:line="240" w:lineRule="auto"/>
      </w:pPr>
      <w:r>
        <w:t>AST</w:t>
      </w:r>
      <w:r>
        <w:tab/>
      </w:r>
      <w:r>
        <w:tab/>
      </w:r>
      <w:r>
        <w:tab/>
      </w:r>
      <w:proofErr w:type="spellStart"/>
      <w:r>
        <w:t>As</w:t>
      </w:r>
      <w:r w:rsidR="00450DA0">
        <w:t>partate</w:t>
      </w:r>
      <w:proofErr w:type="spellEnd"/>
      <w:r w:rsidR="00450DA0">
        <w:t xml:space="preserve"> </w:t>
      </w:r>
      <w:proofErr w:type="spellStart"/>
      <w:r w:rsidR="00450DA0">
        <w:t>aminotransaminase</w:t>
      </w:r>
      <w:proofErr w:type="spellEnd"/>
      <w:r w:rsidR="00450DA0">
        <w:t xml:space="preserve"> </w:t>
      </w:r>
    </w:p>
    <w:p w:rsidR="00630E8F" w:rsidRDefault="00630E8F" w:rsidP="00630E8F">
      <w:pPr>
        <w:spacing w:after="0" w:line="240" w:lineRule="auto"/>
      </w:pPr>
      <w:r>
        <w:t>BSU</w:t>
      </w:r>
      <w:r>
        <w:tab/>
      </w:r>
      <w:r>
        <w:tab/>
      </w:r>
      <w:r>
        <w:tab/>
        <w:t xml:space="preserve">Basic Sampling Units </w:t>
      </w:r>
    </w:p>
    <w:p w:rsidR="00630E8F" w:rsidRDefault="00FA458C" w:rsidP="00630E8F">
      <w:pPr>
        <w:spacing w:after="0" w:line="240" w:lineRule="auto"/>
      </w:pPr>
      <w:r>
        <w:t>CDC</w:t>
      </w:r>
      <w:r>
        <w:tab/>
      </w:r>
      <w:r>
        <w:tab/>
      </w:r>
      <w:r>
        <w:tab/>
        <w:t>US Centers for</w:t>
      </w:r>
      <w:r w:rsidR="00A26EEB">
        <w:t xml:space="preserve"> Disease Control and Prevention</w:t>
      </w:r>
    </w:p>
    <w:p w:rsidR="00630E8F" w:rsidRDefault="00630E8F" w:rsidP="00630E8F">
      <w:pPr>
        <w:spacing w:after="0" w:line="240" w:lineRule="auto"/>
      </w:pPr>
      <w:r>
        <w:t>CI</w:t>
      </w:r>
      <w:r>
        <w:tab/>
      </w:r>
      <w:r>
        <w:tab/>
      </w:r>
      <w:r>
        <w:tab/>
        <w:t>Confidence Intervals</w:t>
      </w:r>
    </w:p>
    <w:p w:rsidR="00FA458C" w:rsidRDefault="00FA458C" w:rsidP="00630E8F">
      <w:pPr>
        <w:spacing w:after="0" w:line="240" w:lineRule="auto"/>
      </w:pPr>
      <w:r>
        <w:t>ELISA</w:t>
      </w:r>
      <w:r>
        <w:tab/>
      </w:r>
      <w:r>
        <w:tab/>
      </w:r>
      <w:r>
        <w:tab/>
        <w:t xml:space="preserve">Enzyme-Linked </w:t>
      </w:r>
      <w:proofErr w:type="spellStart"/>
      <w:r>
        <w:t>Immunosorbent</w:t>
      </w:r>
      <w:proofErr w:type="spellEnd"/>
      <w:r>
        <w:t xml:space="preserve"> Assay </w:t>
      </w:r>
    </w:p>
    <w:p w:rsidR="00FA458C" w:rsidRDefault="00FA458C" w:rsidP="00630E8F">
      <w:pPr>
        <w:spacing w:after="0" w:line="240" w:lineRule="auto"/>
      </w:pPr>
      <w:r>
        <w:t>HBV</w:t>
      </w:r>
      <w:r>
        <w:tab/>
      </w:r>
      <w:r>
        <w:tab/>
      </w:r>
      <w:r>
        <w:tab/>
        <w:t xml:space="preserve">Hepatitis B Virus </w:t>
      </w:r>
    </w:p>
    <w:p w:rsidR="00630E8F" w:rsidRDefault="00630E8F" w:rsidP="00630E8F">
      <w:pPr>
        <w:spacing w:after="0" w:line="240" w:lineRule="auto"/>
      </w:pPr>
      <w:r>
        <w:t>HCC</w:t>
      </w:r>
      <w:r>
        <w:tab/>
      </w:r>
      <w:r>
        <w:tab/>
      </w:r>
      <w:r>
        <w:tab/>
      </w:r>
      <w:proofErr w:type="spellStart"/>
      <w:r>
        <w:t>Hepatocellular</w:t>
      </w:r>
      <w:proofErr w:type="spellEnd"/>
      <w:r>
        <w:t xml:space="preserve"> Carcinoma</w:t>
      </w:r>
    </w:p>
    <w:p w:rsidR="00630E8F" w:rsidRDefault="00630E8F" w:rsidP="00630E8F">
      <w:pPr>
        <w:spacing w:after="0" w:line="240" w:lineRule="auto"/>
      </w:pPr>
      <w:r>
        <w:t>HCV</w:t>
      </w:r>
      <w:r>
        <w:tab/>
      </w:r>
      <w:r>
        <w:tab/>
      </w:r>
      <w:r>
        <w:tab/>
        <w:t>Hepatitis C Virus</w:t>
      </w:r>
    </w:p>
    <w:p w:rsidR="00FA458C" w:rsidRDefault="00FA458C" w:rsidP="00630E8F">
      <w:pPr>
        <w:spacing w:after="0" w:line="240" w:lineRule="auto"/>
      </w:pPr>
      <w:r>
        <w:t>HIV</w:t>
      </w:r>
      <w:r>
        <w:tab/>
      </w:r>
      <w:r>
        <w:tab/>
      </w:r>
      <w:r>
        <w:tab/>
        <w:t xml:space="preserve">Human Immunodeficiency Virus </w:t>
      </w:r>
    </w:p>
    <w:p w:rsidR="00630E8F" w:rsidRDefault="00630E8F" w:rsidP="00630E8F">
      <w:pPr>
        <w:spacing w:after="0" w:line="240" w:lineRule="auto"/>
      </w:pPr>
      <w:r>
        <w:t>RNA</w:t>
      </w:r>
      <w:r>
        <w:tab/>
      </w:r>
      <w:r>
        <w:tab/>
      </w:r>
      <w:r>
        <w:tab/>
        <w:t>Ribonucleic Acid</w:t>
      </w:r>
    </w:p>
    <w:p w:rsidR="00630E8F" w:rsidRDefault="00630E8F" w:rsidP="00630E8F">
      <w:pPr>
        <w:spacing w:after="0" w:line="240" w:lineRule="auto"/>
      </w:pPr>
      <w:r>
        <w:t>IC</w:t>
      </w:r>
      <w:r>
        <w:tab/>
      </w:r>
      <w:r>
        <w:tab/>
      </w:r>
      <w:r>
        <w:tab/>
        <w:t xml:space="preserve">Informed Consent </w:t>
      </w:r>
    </w:p>
    <w:p w:rsidR="007D3EBA" w:rsidRDefault="007D3EBA" w:rsidP="00630E8F">
      <w:pPr>
        <w:spacing w:after="0" w:line="240" w:lineRule="auto"/>
      </w:pPr>
      <w:r>
        <w:t>ICF</w:t>
      </w:r>
      <w:r>
        <w:tab/>
      </w:r>
      <w:r>
        <w:tab/>
      </w:r>
      <w:r>
        <w:tab/>
        <w:t xml:space="preserve">Informed Consent Form </w:t>
      </w:r>
    </w:p>
    <w:p w:rsidR="002C2E0D" w:rsidRDefault="002C2E0D" w:rsidP="00630E8F">
      <w:pPr>
        <w:spacing w:after="0" w:line="240" w:lineRule="auto"/>
      </w:pPr>
      <w:r>
        <w:t>IDU</w:t>
      </w:r>
      <w:r>
        <w:tab/>
      </w:r>
      <w:r>
        <w:tab/>
      </w:r>
      <w:r>
        <w:tab/>
        <w:t xml:space="preserve">Injection Drug Users </w:t>
      </w:r>
    </w:p>
    <w:p w:rsidR="00630E8F" w:rsidRDefault="00630E8F" w:rsidP="00630E8F">
      <w:pPr>
        <w:spacing w:after="0" w:line="240" w:lineRule="auto"/>
      </w:pPr>
      <w:r>
        <w:t>I</w:t>
      </w:r>
      <w:r w:rsidR="00B472BC">
        <w:t>RB</w:t>
      </w:r>
      <w:r w:rsidR="00B472BC">
        <w:tab/>
      </w:r>
      <w:r w:rsidR="00B472BC">
        <w:tab/>
      </w:r>
      <w:r w:rsidR="00B472BC">
        <w:tab/>
        <w:t xml:space="preserve">Institutional Review Board </w:t>
      </w:r>
    </w:p>
    <w:p w:rsidR="00FA458C" w:rsidRDefault="00FA458C" w:rsidP="00630E8F">
      <w:pPr>
        <w:spacing w:after="0" w:line="240" w:lineRule="auto"/>
      </w:pPr>
      <w:r>
        <w:t>NCDC</w:t>
      </w:r>
      <w:r>
        <w:tab/>
      </w:r>
      <w:r>
        <w:tab/>
      </w:r>
      <w:r>
        <w:tab/>
        <w:t>National Centers for Diseas</w:t>
      </w:r>
      <w:r w:rsidR="00A26EEB">
        <w:t>e Control</w:t>
      </w:r>
    </w:p>
    <w:p w:rsidR="002270FB" w:rsidRDefault="002270FB" w:rsidP="00630E8F">
      <w:pPr>
        <w:spacing w:after="0" w:line="240" w:lineRule="auto"/>
      </w:pPr>
      <w:r>
        <w:t>NFHS</w:t>
      </w:r>
      <w:r>
        <w:tab/>
      </w:r>
      <w:r>
        <w:tab/>
      </w:r>
      <w:r>
        <w:tab/>
        <w:t>National Family and Health Survey</w:t>
      </w:r>
    </w:p>
    <w:p w:rsidR="00630E8F" w:rsidRDefault="00630E8F" w:rsidP="00630E8F">
      <w:pPr>
        <w:spacing w:after="0" w:line="240" w:lineRule="auto"/>
      </w:pPr>
      <w:r>
        <w:t>OR</w:t>
      </w:r>
      <w:r>
        <w:tab/>
      </w:r>
      <w:r>
        <w:tab/>
      </w:r>
      <w:r>
        <w:tab/>
        <w:t>Odds Ratio</w:t>
      </w:r>
    </w:p>
    <w:p w:rsidR="00630E8F" w:rsidRDefault="00630E8F" w:rsidP="00630E8F">
      <w:pPr>
        <w:spacing w:after="0" w:line="240" w:lineRule="auto"/>
      </w:pPr>
      <w:r>
        <w:t>PCR</w:t>
      </w:r>
      <w:r>
        <w:tab/>
      </w:r>
      <w:r>
        <w:tab/>
      </w:r>
      <w:r>
        <w:tab/>
        <w:t>Polymerase Chain Reaction</w:t>
      </w:r>
    </w:p>
    <w:p w:rsidR="00630E8F" w:rsidRDefault="00630E8F" w:rsidP="00630E8F">
      <w:pPr>
        <w:spacing w:after="0" w:line="240" w:lineRule="auto"/>
      </w:pPr>
      <w:r>
        <w:t>PPS</w:t>
      </w:r>
      <w:r>
        <w:tab/>
      </w:r>
      <w:r>
        <w:tab/>
      </w:r>
      <w:r>
        <w:tab/>
        <w:t>Probability Proportional to Size</w:t>
      </w:r>
    </w:p>
    <w:p w:rsidR="00630E8F" w:rsidRDefault="00630E8F" w:rsidP="00630E8F">
      <w:pPr>
        <w:spacing w:after="0" w:line="240" w:lineRule="auto"/>
      </w:pPr>
      <w:r>
        <w:t>PSU</w:t>
      </w:r>
      <w:r>
        <w:tab/>
      </w:r>
      <w:r>
        <w:tab/>
      </w:r>
      <w:r>
        <w:tab/>
        <w:t xml:space="preserve">Primary Sampling Units  </w:t>
      </w:r>
    </w:p>
    <w:p w:rsidR="002C2E0D" w:rsidRDefault="002C2E0D" w:rsidP="00630E8F">
      <w:pPr>
        <w:spacing w:after="0" w:line="240" w:lineRule="auto"/>
      </w:pPr>
      <w:r>
        <w:t>PWID</w:t>
      </w:r>
      <w:r>
        <w:tab/>
      </w:r>
      <w:r>
        <w:tab/>
      </w:r>
      <w:r>
        <w:tab/>
        <w:t xml:space="preserve">People who inject drugs </w:t>
      </w:r>
    </w:p>
    <w:p w:rsidR="00630E8F" w:rsidRDefault="00630E8F" w:rsidP="00630E8F">
      <w:pPr>
        <w:spacing w:after="0" w:line="240" w:lineRule="auto"/>
      </w:pPr>
      <w:r>
        <w:t>RIBA</w:t>
      </w:r>
      <w:r>
        <w:tab/>
      </w:r>
      <w:r>
        <w:tab/>
      </w:r>
      <w:r>
        <w:tab/>
        <w:t xml:space="preserve">Recombinant </w:t>
      </w:r>
      <w:proofErr w:type="spellStart"/>
      <w:r>
        <w:t>Immunoblot</w:t>
      </w:r>
      <w:proofErr w:type="spellEnd"/>
      <w:r>
        <w:t xml:space="preserve"> Assay</w:t>
      </w:r>
    </w:p>
    <w:p w:rsidR="00630E8F" w:rsidRDefault="00630E8F" w:rsidP="00630E8F">
      <w:pPr>
        <w:spacing w:after="0" w:line="240" w:lineRule="auto"/>
      </w:pPr>
      <w:r>
        <w:t>SAE</w:t>
      </w:r>
      <w:r>
        <w:tab/>
      </w:r>
      <w:r>
        <w:tab/>
      </w:r>
      <w:r>
        <w:tab/>
        <w:t xml:space="preserve">Severe Adverse Event </w:t>
      </w:r>
    </w:p>
    <w:p w:rsidR="00630E8F" w:rsidRDefault="00630E8F" w:rsidP="00630E8F">
      <w:pPr>
        <w:spacing w:after="0" w:line="240" w:lineRule="auto"/>
      </w:pPr>
      <w:r>
        <w:t>SD</w:t>
      </w:r>
      <w:r>
        <w:tab/>
      </w:r>
      <w:r>
        <w:tab/>
      </w:r>
      <w:r>
        <w:tab/>
        <w:t>Standard Deviation</w:t>
      </w:r>
    </w:p>
    <w:p w:rsidR="00295A84" w:rsidRDefault="00295A84" w:rsidP="00630E8F">
      <w:pPr>
        <w:spacing w:after="0" w:line="240" w:lineRule="auto"/>
      </w:pPr>
      <w:r>
        <w:t>SVR</w:t>
      </w:r>
      <w:r>
        <w:tab/>
      </w:r>
      <w:r>
        <w:tab/>
      </w:r>
      <w:r>
        <w:tab/>
        <w:t xml:space="preserve">Sustained </w:t>
      </w:r>
      <w:proofErr w:type="spellStart"/>
      <w:r>
        <w:t>Virologic</w:t>
      </w:r>
      <w:proofErr w:type="spellEnd"/>
      <w:r>
        <w:t xml:space="preserve"> Response </w:t>
      </w:r>
    </w:p>
    <w:p w:rsidR="00630E8F" w:rsidRDefault="00630E8F" w:rsidP="00630E8F">
      <w:pPr>
        <w:spacing w:after="0" w:line="240" w:lineRule="auto"/>
      </w:pPr>
      <w:r>
        <w:t>TRF</w:t>
      </w:r>
      <w:r>
        <w:tab/>
      </w:r>
      <w:r>
        <w:tab/>
      </w:r>
      <w:r>
        <w:tab/>
        <w:t xml:space="preserve">Test Report Form </w:t>
      </w:r>
    </w:p>
    <w:p w:rsidR="00630E8F" w:rsidRPr="00630E8F" w:rsidRDefault="00630E8F" w:rsidP="00630E8F">
      <w:pPr>
        <w:spacing w:after="0" w:line="240" w:lineRule="auto"/>
      </w:pPr>
    </w:p>
    <w:p w:rsidR="00EA607D" w:rsidRPr="00820777" w:rsidRDefault="00EA607D" w:rsidP="00EA607D">
      <w:pPr>
        <w:pStyle w:val="Heading1"/>
        <w:spacing w:after="240"/>
        <w:rPr>
          <w:rFonts w:asciiTheme="minorHAnsi" w:hAnsiTheme="minorHAnsi" w:cs="Times New Roman"/>
          <w:b w:val="0"/>
          <w:bCs w:val="0"/>
          <w:color w:val="4F81BD" w:themeColor="accent1"/>
          <w:sz w:val="40"/>
          <w:szCs w:val="40"/>
        </w:rPr>
      </w:pPr>
      <w:r w:rsidRPr="00820777">
        <w:rPr>
          <w:rFonts w:asciiTheme="minorHAnsi" w:hAnsiTheme="minorHAnsi" w:cs="Times New Roman"/>
          <w:b w:val="0"/>
          <w:bCs w:val="0"/>
          <w:color w:val="4F81BD" w:themeColor="accent1"/>
          <w:sz w:val="40"/>
          <w:szCs w:val="40"/>
        </w:rPr>
        <w:lastRenderedPageBreak/>
        <w:t>Table of Definitions</w:t>
      </w:r>
      <w:bookmarkEnd w:id="1"/>
    </w:p>
    <w:tbl>
      <w:tblPr>
        <w:tblW w:w="8640" w:type="dxa"/>
        <w:tblInd w:w="468" w:type="dxa"/>
        <w:tblBorders>
          <w:top w:val="double" w:sz="4" w:space="0" w:color="auto"/>
          <w:bottom w:val="double" w:sz="4" w:space="0" w:color="auto"/>
        </w:tblBorders>
        <w:tblLook w:val="01E0"/>
      </w:tblPr>
      <w:tblGrid>
        <w:gridCol w:w="2880"/>
        <w:gridCol w:w="5760"/>
      </w:tblGrid>
      <w:tr w:rsidR="00EA607D" w:rsidRPr="00C27A8F" w:rsidTr="00FD7B15">
        <w:tc>
          <w:tcPr>
            <w:tcW w:w="2880" w:type="dxa"/>
            <w:tcBorders>
              <w:top w:val="double" w:sz="4" w:space="0" w:color="auto"/>
            </w:tcBorders>
          </w:tcPr>
          <w:p w:rsidR="00EA607D" w:rsidRPr="00C27A8F" w:rsidRDefault="00EA607D" w:rsidP="00FD7B15">
            <w:pPr>
              <w:tabs>
                <w:tab w:val="center" w:pos="4950"/>
              </w:tabs>
              <w:spacing w:after="60"/>
              <w:rPr>
                <w:i/>
              </w:rPr>
            </w:pPr>
            <w:r w:rsidRPr="00C27A8F">
              <w:rPr>
                <w:i/>
              </w:rPr>
              <w:t>Cluster Sampling</w:t>
            </w:r>
          </w:p>
        </w:tc>
        <w:tc>
          <w:tcPr>
            <w:tcW w:w="5760" w:type="dxa"/>
            <w:tcBorders>
              <w:top w:val="double" w:sz="4" w:space="0" w:color="auto"/>
            </w:tcBorders>
          </w:tcPr>
          <w:p w:rsidR="00EA607D" w:rsidRPr="00C27A8F" w:rsidRDefault="00EA607D" w:rsidP="0028549A">
            <w:pPr>
              <w:tabs>
                <w:tab w:val="center" w:pos="4950"/>
              </w:tabs>
              <w:spacing w:after="60"/>
              <w:rPr>
                <w:i/>
              </w:rPr>
            </w:pPr>
            <w:r w:rsidRPr="00C27A8F">
              <w:rPr>
                <w:i/>
              </w:rPr>
              <w:t>A random sampling plan in which the population i</w:t>
            </w:r>
            <w:r w:rsidR="0028549A">
              <w:rPr>
                <w:i/>
              </w:rPr>
              <w:t>s sub</w:t>
            </w:r>
            <w:r w:rsidR="0028549A">
              <w:rPr>
                <w:i/>
              </w:rPr>
              <w:noBreakHyphen/>
            </w:r>
            <w:proofErr w:type="spellStart"/>
            <w:r w:rsidR="0028549A">
              <w:rPr>
                <w:i/>
              </w:rPr>
              <w:t>divided</w:t>
            </w:r>
            <w:proofErr w:type="spellEnd"/>
            <w:r w:rsidR="0028549A">
              <w:rPr>
                <w:i/>
              </w:rPr>
              <w:t xml:space="preserve"> into </w:t>
            </w:r>
            <w:r w:rsidRPr="00C27A8F">
              <w:rPr>
                <w:i/>
              </w:rPr>
              <w:t xml:space="preserve">clusters </w:t>
            </w:r>
            <w:r w:rsidR="0028549A">
              <w:rPr>
                <w:i/>
              </w:rPr>
              <w:t xml:space="preserve">with </w:t>
            </w:r>
            <w:r w:rsidRPr="00C27A8F">
              <w:rPr>
                <w:i/>
              </w:rPr>
              <w:t>small variability within the clusters and large variability between the clusters.</w:t>
            </w:r>
          </w:p>
        </w:tc>
      </w:tr>
      <w:tr w:rsidR="00EA607D" w:rsidRPr="00C27A8F" w:rsidTr="00FD7B15">
        <w:tc>
          <w:tcPr>
            <w:tcW w:w="2880" w:type="dxa"/>
          </w:tcPr>
          <w:p w:rsidR="00EA607D" w:rsidRPr="00C27A8F" w:rsidRDefault="00EA607D" w:rsidP="00FD7B15">
            <w:pPr>
              <w:tabs>
                <w:tab w:val="center" w:pos="4950"/>
              </w:tabs>
              <w:spacing w:after="60"/>
              <w:rPr>
                <w:i/>
              </w:rPr>
            </w:pPr>
            <w:r w:rsidRPr="00C27A8F">
              <w:rPr>
                <w:i/>
              </w:rPr>
              <w:t xml:space="preserve">Household </w:t>
            </w:r>
          </w:p>
        </w:tc>
        <w:tc>
          <w:tcPr>
            <w:tcW w:w="5760" w:type="dxa"/>
          </w:tcPr>
          <w:p w:rsidR="00EA607D" w:rsidRPr="00C27A8F" w:rsidRDefault="00EA607D" w:rsidP="00FD7B15">
            <w:pPr>
              <w:tabs>
                <w:tab w:val="center" w:pos="4950"/>
              </w:tabs>
              <w:spacing w:after="60"/>
              <w:rPr>
                <w:i/>
              </w:rPr>
            </w:pPr>
            <w:r w:rsidRPr="00C27A8F">
              <w:rPr>
                <w:i/>
              </w:rPr>
              <w:t xml:space="preserve">A household comprises either one person living alone or a group of people, who may or may not be related, living (or staying temporarily) at the same address, with common housekeeping, who either share at least one meal a day or share </w:t>
            </w:r>
            <w:r w:rsidR="00046EC4">
              <w:rPr>
                <w:i/>
              </w:rPr>
              <w:t>common living accommodation (</w:t>
            </w:r>
            <w:r w:rsidRPr="00C27A8F">
              <w:rPr>
                <w:i/>
              </w:rPr>
              <w:t>a living room or sitting room). Resident domestic servants are included. Members of a household are not necessarily related by blood or marriage</w:t>
            </w:r>
            <w:r w:rsidR="002C29BA">
              <w:rPr>
                <w:i/>
              </w:rPr>
              <w:t>, anyone who resided in the household the night before the survey is included as eligible for the survey</w:t>
            </w:r>
            <w:r w:rsidRPr="00C27A8F">
              <w:rPr>
                <w:i/>
              </w:rPr>
              <w:t>.</w:t>
            </w:r>
          </w:p>
        </w:tc>
      </w:tr>
      <w:tr w:rsidR="00EA607D" w:rsidRPr="00C27A8F" w:rsidTr="00FD7B15">
        <w:tc>
          <w:tcPr>
            <w:tcW w:w="2880" w:type="dxa"/>
            <w:tcBorders>
              <w:bottom w:val="double" w:sz="4" w:space="0" w:color="auto"/>
            </w:tcBorders>
          </w:tcPr>
          <w:p w:rsidR="00EA607D" w:rsidRPr="00C27A8F" w:rsidRDefault="00EA607D" w:rsidP="00FD7B15">
            <w:pPr>
              <w:tabs>
                <w:tab w:val="center" w:pos="4950"/>
              </w:tabs>
              <w:spacing w:after="60"/>
              <w:rPr>
                <w:i/>
              </w:rPr>
            </w:pPr>
            <w:r w:rsidRPr="00C27A8F">
              <w:rPr>
                <w:i/>
              </w:rPr>
              <w:t>Guest</w:t>
            </w:r>
          </w:p>
        </w:tc>
        <w:tc>
          <w:tcPr>
            <w:tcW w:w="5760" w:type="dxa"/>
            <w:tcBorders>
              <w:bottom w:val="double" w:sz="4" w:space="0" w:color="auto"/>
            </w:tcBorders>
          </w:tcPr>
          <w:p w:rsidR="00EA607D" w:rsidRPr="00C27A8F" w:rsidRDefault="00EA607D" w:rsidP="00FD7B15">
            <w:pPr>
              <w:tabs>
                <w:tab w:val="center" w:pos="4950"/>
              </w:tabs>
              <w:spacing w:after="60"/>
              <w:rPr>
                <w:i/>
              </w:rPr>
            </w:pPr>
            <w:r w:rsidRPr="00C27A8F">
              <w:rPr>
                <w:i/>
              </w:rPr>
              <w:t>A person (relative or visitor) who spends some time at another person's home in some social activity, as a visit, dinner, or party.</w:t>
            </w:r>
          </w:p>
        </w:tc>
      </w:tr>
    </w:tbl>
    <w:p w:rsidR="00EA607D" w:rsidRPr="00C27A8F" w:rsidRDefault="00EA607D" w:rsidP="00EA607D">
      <w:pPr>
        <w:rPr>
          <w:b/>
        </w:rPr>
      </w:pPr>
      <w:r w:rsidRPr="00C27A8F">
        <w:rPr>
          <w:b/>
        </w:rPr>
        <w:t xml:space="preserve">       </w:t>
      </w:r>
    </w:p>
    <w:p w:rsidR="00EA607D" w:rsidRPr="00C27A8F" w:rsidRDefault="00EA607D" w:rsidP="00EA607D">
      <w:pPr>
        <w:rPr>
          <w:b/>
          <w:i/>
        </w:rPr>
      </w:pPr>
      <w:r w:rsidRPr="00C27A8F">
        <w:rPr>
          <w:b/>
        </w:rPr>
        <w:t xml:space="preserve">       </w:t>
      </w:r>
      <w:r w:rsidR="00630E8F">
        <w:rPr>
          <w:b/>
          <w:i/>
        </w:rPr>
        <w:t>Serum</w:t>
      </w:r>
      <w:r w:rsidR="002C2E0D">
        <w:rPr>
          <w:b/>
          <w:i/>
        </w:rPr>
        <w:t xml:space="preserve"> markers </w:t>
      </w:r>
    </w:p>
    <w:p w:rsidR="00EA607D" w:rsidRPr="00C27A8F" w:rsidRDefault="00EA607D" w:rsidP="00EA607D">
      <w:pPr>
        <w:rPr>
          <w:i/>
        </w:rPr>
      </w:pP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240"/>
        <w:gridCol w:w="3420"/>
      </w:tblGrid>
      <w:tr w:rsidR="00EA607D" w:rsidRPr="00C27A8F" w:rsidTr="00FD7B15">
        <w:tc>
          <w:tcPr>
            <w:tcW w:w="3240" w:type="dxa"/>
            <w:shd w:val="clear" w:color="auto" w:fill="DBE5F1"/>
          </w:tcPr>
          <w:p w:rsidR="00EA607D" w:rsidRPr="00C27A8F" w:rsidRDefault="00EA607D" w:rsidP="00FD7B15">
            <w:pPr>
              <w:rPr>
                <w:i/>
              </w:rPr>
            </w:pPr>
            <w:r w:rsidRPr="00C27A8F">
              <w:rPr>
                <w:i/>
              </w:rPr>
              <w:t>Type of viral hepatitis</w:t>
            </w:r>
          </w:p>
        </w:tc>
        <w:tc>
          <w:tcPr>
            <w:tcW w:w="3420" w:type="dxa"/>
            <w:shd w:val="clear" w:color="auto" w:fill="DBE5F1"/>
          </w:tcPr>
          <w:p w:rsidR="00EA607D" w:rsidRPr="00C27A8F" w:rsidRDefault="00D533C9" w:rsidP="00FD7B15">
            <w:pPr>
              <w:rPr>
                <w:i/>
              </w:rPr>
            </w:pPr>
            <w:r>
              <w:rPr>
                <w:i/>
              </w:rPr>
              <w:t>M</w:t>
            </w:r>
            <w:r w:rsidR="00EA607D" w:rsidRPr="00C27A8F">
              <w:rPr>
                <w:i/>
              </w:rPr>
              <w:t>arkers</w:t>
            </w:r>
          </w:p>
        </w:tc>
      </w:tr>
      <w:tr w:rsidR="00EA607D" w:rsidRPr="00C27A8F" w:rsidTr="00FD7B15">
        <w:tc>
          <w:tcPr>
            <w:tcW w:w="3240" w:type="dxa"/>
          </w:tcPr>
          <w:p w:rsidR="00EA607D" w:rsidRPr="00C27A8F" w:rsidRDefault="00EA607D" w:rsidP="00FD7B15">
            <w:pPr>
              <w:rPr>
                <w:i/>
              </w:rPr>
            </w:pPr>
            <w:r w:rsidRPr="00C27A8F">
              <w:rPr>
                <w:i/>
              </w:rPr>
              <w:t xml:space="preserve">Chronic hepatitis C infection </w:t>
            </w:r>
          </w:p>
        </w:tc>
        <w:tc>
          <w:tcPr>
            <w:tcW w:w="3420" w:type="dxa"/>
          </w:tcPr>
          <w:p w:rsidR="00EA607D" w:rsidRPr="00C27A8F" w:rsidRDefault="00EA607D" w:rsidP="00FD7B15">
            <w:pPr>
              <w:rPr>
                <w:i/>
              </w:rPr>
            </w:pPr>
            <w:r w:rsidRPr="00C27A8F">
              <w:rPr>
                <w:i/>
              </w:rPr>
              <w:t xml:space="preserve">anti-HCV (+) and HCV RNA (+) </w:t>
            </w:r>
          </w:p>
          <w:p w:rsidR="00EA607D" w:rsidRPr="00C27A8F" w:rsidRDefault="00EA607D" w:rsidP="00FD7B15">
            <w:pPr>
              <w:rPr>
                <w:i/>
              </w:rPr>
            </w:pPr>
          </w:p>
        </w:tc>
      </w:tr>
      <w:tr w:rsidR="00EA607D" w:rsidRPr="00C27A8F" w:rsidTr="00FD7B15">
        <w:tc>
          <w:tcPr>
            <w:tcW w:w="3240" w:type="dxa"/>
          </w:tcPr>
          <w:p w:rsidR="00EA607D" w:rsidRPr="00C27A8F" w:rsidRDefault="00EA607D" w:rsidP="00FD7B15">
            <w:pPr>
              <w:rPr>
                <w:i/>
              </w:rPr>
            </w:pPr>
            <w:r w:rsidRPr="00C27A8F">
              <w:rPr>
                <w:i/>
              </w:rPr>
              <w:t>Hepatitis C infection resolved</w:t>
            </w:r>
          </w:p>
        </w:tc>
        <w:tc>
          <w:tcPr>
            <w:tcW w:w="3420" w:type="dxa"/>
          </w:tcPr>
          <w:p w:rsidR="00EA607D" w:rsidRPr="00C27A8F" w:rsidRDefault="00EA607D" w:rsidP="00FD7B15">
            <w:pPr>
              <w:rPr>
                <w:i/>
              </w:rPr>
            </w:pPr>
            <w:r w:rsidRPr="00C27A8F">
              <w:rPr>
                <w:i/>
              </w:rPr>
              <w:t>anti-HCV (+) and HCV RNA (-)</w:t>
            </w:r>
          </w:p>
        </w:tc>
      </w:tr>
      <w:tr w:rsidR="002441E5" w:rsidRPr="00C27A8F" w:rsidTr="002441E5">
        <w:tc>
          <w:tcPr>
            <w:tcW w:w="3240" w:type="dxa"/>
            <w:tcBorders>
              <w:top w:val="single" w:sz="4" w:space="0" w:color="auto"/>
              <w:left w:val="single" w:sz="4" w:space="0" w:color="auto"/>
              <w:bottom w:val="single" w:sz="4" w:space="0" w:color="auto"/>
              <w:right w:val="single" w:sz="4" w:space="0" w:color="auto"/>
            </w:tcBorders>
          </w:tcPr>
          <w:p w:rsidR="002441E5" w:rsidRPr="00C27A8F" w:rsidRDefault="002441E5" w:rsidP="004506D6">
            <w:pPr>
              <w:rPr>
                <w:i/>
              </w:rPr>
            </w:pPr>
            <w:r w:rsidRPr="00C27A8F">
              <w:rPr>
                <w:i/>
              </w:rPr>
              <w:t>Hepatitis B infection</w:t>
            </w:r>
          </w:p>
          <w:p w:rsidR="002441E5" w:rsidRPr="00C27A8F" w:rsidRDefault="002441E5" w:rsidP="004506D6">
            <w:pPr>
              <w:rPr>
                <w:i/>
              </w:rPr>
            </w:pPr>
          </w:p>
        </w:tc>
        <w:tc>
          <w:tcPr>
            <w:tcW w:w="3420" w:type="dxa"/>
            <w:tcBorders>
              <w:top w:val="single" w:sz="4" w:space="0" w:color="auto"/>
              <w:left w:val="single" w:sz="4" w:space="0" w:color="auto"/>
              <w:bottom w:val="single" w:sz="4" w:space="0" w:color="auto"/>
              <w:right w:val="single" w:sz="4" w:space="0" w:color="auto"/>
            </w:tcBorders>
          </w:tcPr>
          <w:p w:rsidR="002441E5" w:rsidRDefault="002441E5" w:rsidP="004506D6">
            <w:pPr>
              <w:rPr>
                <w:i/>
              </w:rPr>
            </w:pPr>
            <w:r>
              <w:rPr>
                <w:i/>
              </w:rPr>
              <w:t>Anti-</w:t>
            </w:r>
            <w:proofErr w:type="spellStart"/>
            <w:r>
              <w:rPr>
                <w:i/>
              </w:rPr>
              <w:t>HBc</w:t>
            </w:r>
            <w:proofErr w:type="spellEnd"/>
            <w:r>
              <w:rPr>
                <w:i/>
              </w:rPr>
              <w:t xml:space="preserve"> (+)</w:t>
            </w:r>
          </w:p>
          <w:p w:rsidR="002441E5" w:rsidRDefault="002441E5" w:rsidP="004506D6">
            <w:pPr>
              <w:rPr>
                <w:i/>
              </w:rPr>
            </w:pPr>
            <w:proofErr w:type="spellStart"/>
            <w:r w:rsidRPr="00C27A8F">
              <w:rPr>
                <w:i/>
              </w:rPr>
              <w:t>HBsAg</w:t>
            </w:r>
            <w:proofErr w:type="spellEnd"/>
            <w:r w:rsidRPr="00C27A8F">
              <w:rPr>
                <w:i/>
              </w:rPr>
              <w:t xml:space="preserve"> (+)</w:t>
            </w:r>
          </w:p>
          <w:p w:rsidR="002441E5" w:rsidRPr="00C27A8F" w:rsidRDefault="002441E5" w:rsidP="004506D6">
            <w:pPr>
              <w:rPr>
                <w:i/>
              </w:rPr>
            </w:pPr>
            <w:r>
              <w:rPr>
                <w:i/>
              </w:rPr>
              <w:t xml:space="preserve"> </w:t>
            </w:r>
          </w:p>
          <w:p w:rsidR="002441E5" w:rsidRPr="00C27A8F" w:rsidRDefault="002441E5" w:rsidP="004506D6">
            <w:pPr>
              <w:rPr>
                <w:i/>
              </w:rPr>
            </w:pPr>
          </w:p>
        </w:tc>
      </w:tr>
    </w:tbl>
    <w:p w:rsidR="00630E8F" w:rsidRPr="00820777" w:rsidRDefault="00FA458C" w:rsidP="002C2E0D">
      <w:pPr>
        <w:spacing w:before="120" w:after="120"/>
        <w:rPr>
          <w:rFonts w:cs="Times New Roman"/>
          <w:b/>
          <w:bCs/>
          <w:color w:val="4F81BD" w:themeColor="accent1"/>
          <w:sz w:val="40"/>
          <w:szCs w:val="40"/>
        </w:rPr>
      </w:pPr>
      <w:r w:rsidRPr="00C27A8F">
        <w:rPr>
          <w:rFonts w:ascii="Times New Roman" w:hAnsi="Times New Roman" w:cs="Times New Roman"/>
        </w:rPr>
        <w:br w:type="page"/>
      </w:r>
      <w:bookmarkStart w:id="2" w:name="_Toc327353019"/>
      <w:r w:rsidR="002C2E0D">
        <w:rPr>
          <w:rFonts w:cs="Times New Roman"/>
          <w:color w:val="4F81BD" w:themeColor="accent1"/>
          <w:sz w:val="40"/>
          <w:szCs w:val="40"/>
        </w:rPr>
        <w:lastRenderedPageBreak/>
        <w:t>PR</w:t>
      </w:r>
      <w:r w:rsidR="00630E8F" w:rsidRPr="00820777">
        <w:rPr>
          <w:rFonts w:cs="Times New Roman"/>
          <w:color w:val="4F81BD" w:themeColor="accent1"/>
          <w:sz w:val="40"/>
          <w:szCs w:val="40"/>
        </w:rPr>
        <w:t>OTOCOL SUMMARY</w:t>
      </w:r>
      <w:bookmarkEnd w:id="2"/>
    </w:p>
    <w:tbl>
      <w:tblPr>
        <w:tblW w:w="8820" w:type="dxa"/>
        <w:tblCellSpacing w:w="0" w:type="dxa"/>
        <w:tblInd w:w="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000"/>
      </w:tblPr>
      <w:tblGrid>
        <w:gridCol w:w="2700"/>
        <w:gridCol w:w="6120"/>
      </w:tblGrid>
      <w:tr w:rsidR="00630E8F" w:rsidRPr="00C27A8F" w:rsidTr="00FD7B15">
        <w:trPr>
          <w:trHeight w:val="555"/>
          <w:tblCellSpacing w:w="0" w:type="dxa"/>
        </w:trPr>
        <w:tc>
          <w:tcPr>
            <w:tcW w:w="2700" w:type="dxa"/>
          </w:tcPr>
          <w:p w:rsidR="00630E8F" w:rsidRPr="00C27A8F" w:rsidRDefault="00630E8F" w:rsidP="00FD7B15">
            <w:pPr>
              <w:ind w:left="165"/>
              <w:rPr>
                <w:color w:val="000000"/>
              </w:rPr>
            </w:pPr>
            <w:r w:rsidRPr="00C27A8F">
              <w:rPr>
                <w:bCs/>
                <w:color w:val="000000"/>
              </w:rPr>
              <w:t>Title</w:t>
            </w:r>
          </w:p>
        </w:tc>
        <w:tc>
          <w:tcPr>
            <w:tcW w:w="6120" w:type="dxa"/>
          </w:tcPr>
          <w:p w:rsidR="00630E8F" w:rsidRPr="00C27A8F" w:rsidRDefault="00630E8F" w:rsidP="00FD7B15">
            <w:pPr>
              <w:autoSpaceDE w:val="0"/>
              <w:autoSpaceDN w:val="0"/>
              <w:adjustRightInd w:val="0"/>
              <w:rPr>
                <w:i/>
                <w:color w:val="008000"/>
              </w:rPr>
            </w:pPr>
            <w:r w:rsidRPr="00C27A8F">
              <w:t xml:space="preserve">A population-based survey of </w:t>
            </w:r>
            <w:r w:rsidRPr="00C27A8F">
              <w:rPr>
                <w:bCs/>
              </w:rPr>
              <w:t xml:space="preserve">prevalence of Hepatitis C virus </w:t>
            </w:r>
            <w:r w:rsidR="002C2E0D">
              <w:rPr>
                <w:bCs/>
              </w:rPr>
              <w:t xml:space="preserve">infection in the Republic of Georgia </w:t>
            </w:r>
          </w:p>
        </w:tc>
      </w:tr>
      <w:tr w:rsidR="00450DA0" w:rsidRPr="00C27A8F" w:rsidTr="00FD7B15">
        <w:trPr>
          <w:trHeight w:val="285"/>
          <w:tblCellSpacing w:w="0" w:type="dxa"/>
        </w:trPr>
        <w:tc>
          <w:tcPr>
            <w:tcW w:w="2700" w:type="dxa"/>
          </w:tcPr>
          <w:p w:rsidR="00450DA0" w:rsidRPr="00C27A8F" w:rsidRDefault="00450DA0" w:rsidP="00FD7B15">
            <w:pPr>
              <w:ind w:left="165"/>
              <w:rPr>
                <w:bCs/>
              </w:rPr>
            </w:pPr>
            <w:r w:rsidRPr="00C27A8F">
              <w:rPr>
                <w:bCs/>
              </w:rPr>
              <w:t>Background and Rationale</w:t>
            </w:r>
          </w:p>
        </w:tc>
        <w:tc>
          <w:tcPr>
            <w:tcW w:w="6120" w:type="dxa"/>
          </w:tcPr>
          <w:p w:rsidR="00450DA0" w:rsidRPr="00C27A8F" w:rsidRDefault="00450DA0" w:rsidP="00FD7B15">
            <w:pPr>
              <w:rPr>
                <w:bCs/>
              </w:rPr>
            </w:pPr>
            <w:r w:rsidRPr="00C27A8F">
              <w:rPr>
                <w:bCs/>
              </w:rPr>
              <w:t xml:space="preserve">Hepatitis C virus (HCV) infection is endemic in many parts of the world with recent prevalence estimates from World Health Organization indicating that there are approximately 170 million infected people with HCV. </w:t>
            </w:r>
            <w:r w:rsidR="00256BE8">
              <w:rPr>
                <w:bCs/>
              </w:rPr>
              <w:t xml:space="preserve"> </w:t>
            </w:r>
            <w:r w:rsidRPr="00C27A8F">
              <w:rPr>
                <w:bCs/>
              </w:rPr>
              <w:t>A significant geographical and temporal variation has been observed in the prevalence patterns of HCV in different regions</w:t>
            </w:r>
            <w:r>
              <w:rPr>
                <w:bCs/>
              </w:rPr>
              <w:t xml:space="preserve"> of the world, including Republic of Georgia.  </w:t>
            </w:r>
          </w:p>
          <w:p w:rsidR="00450DA0" w:rsidRPr="00C27A8F" w:rsidRDefault="00450DA0" w:rsidP="00FD7B15">
            <w:pPr>
              <w:autoSpaceDE w:val="0"/>
              <w:autoSpaceDN w:val="0"/>
              <w:adjustRightInd w:val="0"/>
              <w:ind w:right="165"/>
              <w:rPr>
                <w:iCs/>
              </w:rPr>
            </w:pPr>
            <w:r w:rsidRPr="00C27A8F">
              <w:rPr>
                <w:bCs/>
              </w:rPr>
              <w:t>Anti</w:t>
            </w:r>
            <w:r w:rsidRPr="00C27A8F">
              <w:rPr>
                <w:bCs/>
              </w:rPr>
              <w:noBreakHyphen/>
              <w:t>HCV prevalence estimates reported among the healthy</w:t>
            </w:r>
            <w:r>
              <w:rPr>
                <w:bCs/>
              </w:rPr>
              <w:t xml:space="preserve"> blood donor population in Tbilisi, the capital of Georgia (estimated population=1.2 million),</w:t>
            </w:r>
            <w:r w:rsidRPr="00C27A8F">
              <w:rPr>
                <w:bCs/>
              </w:rPr>
              <w:t xml:space="preserve"> </w:t>
            </w:r>
            <w:r>
              <w:rPr>
                <w:bCs/>
              </w:rPr>
              <w:t xml:space="preserve">have been estimated &gt;6.5%.  Recent data among a high risk IDU population suggest </w:t>
            </w:r>
            <w:r w:rsidR="005C596B">
              <w:rPr>
                <w:bCs/>
              </w:rPr>
              <w:t>a high HCV prevalence among</w:t>
            </w:r>
            <w:r>
              <w:rPr>
                <w:bCs/>
              </w:rPr>
              <w:t xml:space="preserve"> this group. </w:t>
            </w:r>
            <w:r w:rsidR="00256BE8">
              <w:rPr>
                <w:bCs/>
              </w:rPr>
              <w:t xml:space="preserve"> </w:t>
            </w:r>
            <w:r>
              <w:rPr>
                <w:bCs/>
              </w:rPr>
              <w:t xml:space="preserve">National </w:t>
            </w:r>
            <w:proofErr w:type="spellStart"/>
            <w:r>
              <w:rPr>
                <w:bCs/>
              </w:rPr>
              <w:t>seroprevalence</w:t>
            </w:r>
            <w:proofErr w:type="spellEnd"/>
            <w:r>
              <w:rPr>
                <w:bCs/>
              </w:rPr>
              <w:t xml:space="preserve"> data is lacking </w:t>
            </w:r>
            <w:r w:rsidRPr="00C27A8F">
              <w:rPr>
                <w:bCs/>
              </w:rPr>
              <w:t xml:space="preserve">to estimate the burden of disease in order to guide treatment and prevention efforts. </w:t>
            </w:r>
            <w:r w:rsidR="00256BE8">
              <w:rPr>
                <w:bCs/>
              </w:rPr>
              <w:t xml:space="preserve"> </w:t>
            </w:r>
            <w:r w:rsidRPr="00C27A8F">
              <w:rPr>
                <w:bCs/>
              </w:rPr>
              <w:t>This population</w:t>
            </w:r>
            <w:r w:rsidRPr="00C27A8F">
              <w:rPr>
                <w:bCs/>
              </w:rPr>
              <w:noBreakHyphen/>
            </w:r>
            <w:proofErr w:type="spellStart"/>
            <w:r w:rsidRPr="00C27A8F">
              <w:rPr>
                <w:bCs/>
              </w:rPr>
              <w:t>based</w:t>
            </w:r>
            <w:proofErr w:type="spellEnd"/>
            <w:r w:rsidRPr="00C27A8F">
              <w:rPr>
                <w:bCs/>
              </w:rPr>
              <w:t xml:space="preserve"> cross-sectional household survey is undertaken to determine the preva</w:t>
            </w:r>
            <w:r>
              <w:rPr>
                <w:bCs/>
              </w:rPr>
              <w:t>lence of HCV infection in the Republic of Georgia</w:t>
            </w:r>
            <w:r w:rsidRPr="00C27A8F">
              <w:rPr>
                <w:bCs/>
              </w:rPr>
              <w:t>.</w:t>
            </w:r>
            <w:r>
              <w:rPr>
                <w:bCs/>
              </w:rPr>
              <w:t xml:space="preserve">  These data are necessary to define the burden of HCV and risk factors for transmission.  </w:t>
            </w:r>
          </w:p>
        </w:tc>
      </w:tr>
      <w:tr w:rsidR="00450DA0" w:rsidRPr="00C27A8F" w:rsidTr="00FD7B15">
        <w:trPr>
          <w:trHeight w:val="285"/>
          <w:tblCellSpacing w:w="0" w:type="dxa"/>
        </w:trPr>
        <w:tc>
          <w:tcPr>
            <w:tcW w:w="2700" w:type="dxa"/>
          </w:tcPr>
          <w:p w:rsidR="00450DA0" w:rsidRPr="00C27A8F" w:rsidRDefault="00450DA0" w:rsidP="00FD7B15">
            <w:pPr>
              <w:ind w:left="165"/>
            </w:pPr>
            <w:r w:rsidRPr="00C27A8F">
              <w:rPr>
                <w:bCs/>
              </w:rPr>
              <w:t>Primary Objective</w:t>
            </w:r>
          </w:p>
        </w:tc>
        <w:tc>
          <w:tcPr>
            <w:tcW w:w="6120" w:type="dxa"/>
          </w:tcPr>
          <w:p w:rsidR="00450DA0" w:rsidRPr="002C2E0D" w:rsidRDefault="00450DA0" w:rsidP="002C2E0D">
            <w:pPr>
              <w:rPr>
                <w:bCs/>
              </w:rPr>
            </w:pPr>
            <w:r w:rsidRPr="00C27A8F">
              <w:rPr>
                <w:bCs/>
              </w:rPr>
              <w:t>To assess the prevalenc</w:t>
            </w:r>
            <w:r>
              <w:rPr>
                <w:bCs/>
              </w:rPr>
              <w:t xml:space="preserve">e of HCV infection in the Republic of Georgia </w:t>
            </w:r>
          </w:p>
        </w:tc>
      </w:tr>
      <w:tr w:rsidR="00450DA0" w:rsidRPr="00C27A8F" w:rsidTr="00FD7B15">
        <w:trPr>
          <w:trHeight w:val="282"/>
          <w:tblCellSpacing w:w="0" w:type="dxa"/>
        </w:trPr>
        <w:tc>
          <w:tcPr>
            <w:tcW w:w="2700" w:type="dxa"/>
          </w:tcPr>
          <w:p w:rsidR="00450DA0" w:rsidRPr="00C27A8F" w:rsidRDefault="00450DA0" w:rsidP="00FD7B15">
            <w:pPr>
              <w:ind w:left="165"/>
            </w:pPr>
            <w:r w:rsidRPr="00C27A8F">
              <w:rPr>
                <w:bCs/>
              </w:rPr>
              <w:t>Secondary Objectives</w:t>
            </w:r>
          </w:p>
        </w:tc>
        <w:tc>
          <w:tcPr>
            <w:tcW w:w="6120" w:type="dxa"/>
          </w:tcPr>
          <w:p w:rsidR="00450DA0" w:rsidRPr="003D03D8" w:rsidRDefault="00450DA0" w:rsidP="00630E8F">
            <w:pPr>
              <w:pStyle w:val="ListParagraph"/>
              <w:numPr>
                <w:ilvl w:val="0"/>
                <w:numId w:val="6"/>
              </w:numPr>
              <w:spacing w:after="0" w:line="240" w:lineRule="auto"/>
            </w:pPr>
            <w:r w:rsidRPr="00C27A8F">
              <w:rPr>
                <w:bCs/>
                <w:iCs/>
              </w:rPr>
              <w:t>To identify the risk fac</w:t>
            </w:r>
            <w:r>
              <w:rPr>
                <w:bCs/>
                <w:iCs/>
              </w:rPr>
              <w:t>tors for HCV infection</w:t>
            </w:r>
          </w:p>
          <w:p w:rsidR="00450DA0" w:rsidRPr="00C27A8F" w:rsidRDefault="00450DA0" w:rsidP="003D03D8">
            <w:pPr>
              <w:pStyle w:val="ListParagraph"/>
              <w:numPr>
                <w:ilvl w:val="0"/>
                <w:numId w:val="6"/>
              </w:numPr>
              <w:spacing w:after="0" w:line="240" w:lineRule="auto"/>
            </w:pPr>
            <w:r>
              <w:t>To describe hepatitis C circulating genotypes in different population sub-groups</w:t>
            </w:r>
          </w:p>
          <w:p w:rsidR="00DF7436" w:rsidRDefault="00450DA0" w:rsidP="00217182">
            <w:pPr>
              <w:pStyle w:val="ListParagraph"/>
              <w:numPr>
                <w:ilvl w:val="0"/>
                <w:numId w:val="6"/>
              </w:numPr>
              <w:spacing w:after="0" w:line="240" w:lineRule="auto"/>
            </w:pPr>
            <w:r>
              <w:t>To identify knowledge and perceptions towards hepatitis and its prevention and treatment</w:t>
            </w:r>
          </w:p>
          <w:p w:rsidR="00450DA0" w:rsidRDefault="00DF7436" w:rsidP="00217182">
            <w:pPr>
              <w:pStyle w:val="ListParagraph"/>
              <w:numPr>
                <w:ilvl w:val="0"/>
                <w:numId w:val="6"/>
              </w:numPr>
              <w:spacing w:after="0" w:line="240" w:lineRule="auto"/>
            </w:pPr>
            <w:r>
              <w:t>To assess the prevalence of HBV infection in the Republic of Georgia</w:t>
            </w:r>
            <w:r w:rsidR="00450DA0">
              <w:t xml:space="preserve"> </w:t>
            </w:r>
          </w:p>
          <w:p w:rsidR="00450DA0" w:rsidRPr="005C596B" w:rsidRDefault="00450DA0" w:rsidP="005C596B">
            <w:pPr>
              <w:pStyle w:val="ListParagraph"/>
              <w:numPr>
                <w:ilvl w:val="0"/>
                <w:numId w:val="6"/>
              </w:numPr>
              <w:spacing w:after="0" w:line="240" w:lineRule="auto"/>
            </w:pPr>
            <w:r>
              <w:t>T</w:t>
            </w:r>
            <w:r w:rsidR="00DF7436">
              <w:t>o obtain consent for storing and</w:t>
            </w:r>
            <w:r w:rsidR="00215E35">
              <w:t xml:space="preserve"> future testing of</w:t>
            </w:r>
            <w:r w:rsidR="00DB227F">
              <w:t xml:space="preserve"> other </w:t>
            </w:r>
            <w:r>
              <w:t>viruses</w:t>
            </w:r>
            <w:r w:rsidR="002441E5">
              <w:t xml:space="preserve"> </w:t>
            </w:r>
            <w:r w:rsidR="00215E35">
              <w:t xml:space="preserve"> </w:t>
            </w:r>
          </w:p>
        </w:tc>
      </w:tr>
      <w:tr w:rsidR="00450DA0" w:rsidRPr="00C27A8F" w:rsidTr="00FD7B15">
        <w:trPr>
          <w:trHeight w:val="282"/>
          <w:tblCellSpacing w:w="0" w:type="dxa"/>
        </w:trPr>
        <w:tc>
          <w:tcPr>
            <w:tcW w:w="2700" w:type="dxa"/>
          </w:tcPr>
          <w:p w:rsidR="00450DA0" w:rsidRPr="00C27A8F" w:rsidRDefault="00450DA0" w:rsidP="00FD7B15">
            <w:pPr>
              <w:ind w:left="165"/>
              <w:rPr>
                <w:bCs/>
              </w:rPr>
            </w:pPr>
            <w:r w:rsidRPr="00C27A8F">
              <w:rPr>
                <w:bCs/>
              </w:rPr>
              <w:t>Survey Population</w:t>
            </w:r>
          </w:p>
        </w:tc>
        <w:tc>
          <w:tcPr>
            <w:tcW w:w="6120" w:type="dxa"/>
          </w:tcPr>
          <w:p w:rsidR="00450DA0" w:rsidRPr="00C27A8F" w:rsidRDefault="00450DA0" w:rsidP="00B017DA">
            <w:pPr>
              <w:pStyle w:val="ListParagraph"/>
              <w:spacing w:after="0" w:line="240" w:lineRule="auto"/>
              <w:ind w:left="-15" w:firstLine="15"/>
            </w:pPr>
            <w:r w:rsidRPr="00C27A8F">
              <w:rPr>
                <w:bCs/>
              </w:rPr>
              <w:t xml:space="preserve">All persons greater </w:t>
            </w:r>
            <w:r>
              <w:rPr>
                <w:bCs/>
              </w:rPr>
              <w:t xml:space="preserve">or equal to </w:t>
            </w:r>
            <w:r w:rsidR="00046EC4">
              <w:rPr>
                <w:bCs/>
              </w:rPr>
              <w:t>eighteen</w:t>
            </w:r>
            <w:r w:rsidRPr="00C27A8F">
              <w:rPr>
                <w:bCs/>
              </w:rPr>
              <w:t xml:space="preserve"> years of age and residing in randomly selected h</w:t>
            </w:r>
            <w:r>
              <w:rPr>
                <w:bCs/>
              </w:rPr>
              <w:t>ouseholds in Georgia</w:t>
            </w:r>
            <w:r w:rsidRPr="00C27A8F">
              <w:rPr>
                <w:bCs/>
              </w:rPr>
              <w:t xml:space="preserve"> will be considered for the survey. </w:t>
            </w:r>
            <w:r w:rsidR="00256BE8">
              <w:rPr>
                <w:bCs/>
              </w:rPr>
              <w:t xml:space="preserve"> </w:t>
            </w:r>
            <w:r w:rsidRPr="00C27A8F">
              <w:rPr>
                <w:bCs/>
              </w:rPr>
              <w:t>Sampling will be done using a multistage cluster random sampling design.</w:t>
            </w:r>
          </w:p>
        </w:tc>
      </w:tr>
      <w:tr w:rsidR="00450DA0" w:rsidRPr="00C27A8F" w:rsidTr="00FD7B15">
        <w:trPr>
          <w:trHeight w:val="282"/>
          <w:tblCellSpacing w:w="0" w:type="dxa"/>
        </w:trPr>
        <w:tc>
          <w:tcPr>
            <w:tcW w:w="2700" w:type="dxa"/>
          </w:tcPr>
          <w:p w:rsidR="00450DA0" w:rsidRPr="00C27A8F" w:rsidRDefault="00450DA0" w:rsidP="00FD7B15">
            <w:pPr>
              <w:ind w:left="165"/>
              <w:rPr>
                <w:bCs/>
              </w:rPr>
            </w:pPr>
            <w:r w:rsidRPr="00C27A8F">
              <w:t>Subject Selection Criteria</w:t>
            </w:r>
          </w:p>
        </w:tc>
        <w:tc>
          <w:tcPr>
            <w:tcW w:w="6120" w:type="dxa"/>
          </w:tcPr>
          <w:p w:rsidR="00450DA0" w:rsidRPr="00C27A8F" w:rsidRDefault="00450DA0" w:rsidP="00FD7B15">
            <w:pPr>
              <w:keepNext/>
              <w:keepLines/>
              <w:autoSpaceDE w:val="0"/>
              <w:autoSpaceDN w:val="0"/>
              <w:adjustRightInd w:val="0"/>
            </w:pPr>
            <w:r w:rsidRPr="00C27A8F">
              <w:t xml:space="preserve">Inclusion criteria: Household members greater than </w:t>
            </w:r>
            <w:r>
              <w:t xml:space="preserve">or equal to </w:t>
            </w:r>
            <w:r w:rsidR="00EF4511">
              <w:t xml:space="preserve">eighteen </w:t>
            </w:r>
            <w:r w:rsidRPr="00C27A8F">
              <w:t>years of age who have provided voluntary informed consent for par</w:t>
            </w:r>
            <w:r w:rsidR="00EF4511">
              <w:t xml:space="preserve">ticipation. </w:t>
            </w:r>
            <w:r>
              <w:t xml:space="preserve">For </w:t>
            </w:r>
            <w:r w:rsidR="00EF4511">
              <w:t xml:space="preserve">all </w:t>
            </w:r>
            <w:r>
              <w:t>adults aged ≥ 1</w:t>
            </w:r>
            <w:r w:rsidR="0028549A">
              <w:t>8</w:t>
            </w:r>
            <w:r w:rsidRPr="00C27A8F">
              <w:t xml:space="preserve"> years informed consent will be taken. </w:t>
            </w:r>
            <w:r w:rsidR="00256BE8">
              <w:t xml:space="preserve"> </w:t>
            </w:r>
          </w:p>
          <w:p w:rsidR="00450DA0" w:rsidRDefault="00450DA0" w:rsidP="00DB4E45">
            <w:pPr>
              <w:rPr>
                <w:rFonts w:eastAsia="Times New Roman" w:cs="Arial"/>
                <w:bCs/>
              </w:rPr>
            </w:pPr>
            <w:r w:rsidRPr="00C27A8F">
              <w:lastRenderedPageBreak/>
              <w:t>Excl</w:t>
            </w:r>
            <w:r w:rsidR="00EF4511">
              <w:t>usion criteria: Children and teenagers aged &lt;18</w:t>
            </w:r>
            <w:r w:rsidRPr="00C27A8F">
              <w:t xml:space="preserve"> years</w:t>
            </w:r>
            <w:r>
              <w:t xml:space="preserve">, </w:t>
            </w:r>
            <w:r w:rsidR="00EF4511">
              <w:t xml:space="preserve">adults </w:t>
            </w:r>
            <w:r w:rsidR="00BB37D8">
              <w:t>un</w:t>
            </w:r>
            <w:r>
              <w:t>able to give blood secondary to severe illness,</w:t>
            </w:r>
            <w:r w:rsidRPr="00C27A8F">
              <w:t xml:space="preserve"> and any participants refusing participation will be excluded.</w:t>
            </w:r>
            <w:r>
              <w:t xml:space="preserve">  </w:t>
            </w:r>
          </w:p>
          <w:p w:rsidR="00450DA0" w:rsidRPr="00C27A8F" w:rsidRDefault="00450DA0" w:rsidP="002C29BA">
            <w:pPr>
              <w:contextualSpacing/>
              <w:rPr>
                <w:bCs/>
                <w:iCs/>
              </w:rPr>
            </w:pPr>
          </w:p>
        </w:tc>
      </w:tr>
      <w:tr w:rsidR="00450DA0" w:rsidRPr="00C27A8F" w:rsidTr="00FD7B15">
        <w:trPr>
          <w:trHeight w:val="282"/>
          <w:tblCellSpacing w:w="0" w:type="dxa"/>
        </w:trPr>
        <w:tc>
          <w:tcPr>
            <w:tcW w:w="2700" w:type="dxa"/>
          </w:tcPr>
          <w:p w:rsidR="00450DA0" w:rsidRPr="00C27A8F" w:rsidRDefault="00450DA0" w:rsidP="00FD7B15">
            <w:pPr>
              <w:ind w:left="165"/>
              <w:rPr>
                <w:bCs/>
              </w:rPr>
            </w:pPr>
            <w:r w:rsidRPr="00C27A8F">
              <w:rPr>
                <w:bCs/>
              </w:rPr>
              <w:lastRenderedPageBreak/>
              <w:t>Sample Design</w:t>
            </w:r>
          </w:p>
        </w:tc>
        <w:tc>
          <w:tcPr>
            <w:tcW w:w="6120" w:type="dxa"/>
          </w:tcPr>
          <w:p w:rsidR="00450DA0" w:rsidRPr="00C27A8F" w:rsidRDefault="00450DA0" w:rsidP="00EA181C">
            <w:r w:rsidRPr="00B355B8">
              <w:rPr>
                <w:bCs/>
              </w:rPr>
              <w:t>A</w:t>
            </w:r>
            <w:r w:rsidR="009977BF" w:rsidRPr="00B355B8">
              <w:rPr>
                <w:bCs/>
              </w:rPr>
              <w:t xml:space="preserve"> stratified, multi-stage random</w:t>
            </w:r>
            <w:r w:rsidRPr="00B355B8">
              <w:rPr>
                <w:bCs/>
              </w:rPr>
              <w:t xml:space="preserve"> sampl</w:t>
            </w:r>
            <w:r w:rsidR="00EA181C" w:rsidRPr="00B355B8">
              <w:rPr>
                <w:bCs/>
              </w:rPr>
              <w:t>e</w:t>
            </w:r>
          </w:p>
        </w:tc>
      </w:tr>
      <w:tr w:rsidR="00450DA0" w:rsidRPr="00C27A8F" w:rsidTr="00FD7B15">
        <w:trPr>
          <w:trHeight w:val="262"/>
          <w:tblCellSpacing w:w="0" w:type="dxa"/>
        </w:trPr>
        <w:tc>
          <w:tcPr>
            <w:tcW w:w="2700" w:type="dxa"/>
          </w:tcPr>
          <w:p w:rsidR="00450DA0" w:rsidRPr="00C27A8F" w:rsidRDefault="00450DA0" w:rsidP="00FD7B15">
            <w:pPr>
              <w:ind w:left="165"/>
            </w:pPr>
            <w:r w:rsidRPr="00C27A8F">
              <w:rPr>
                <w:bCs/>
              </w:rPr>
              <w:t>Data Collection</w:t>
            </w:r>
          </w:p>
        </w:tc>
        <w:tc>
          <w:tcPr>
            <w:tcW w:w="6120" w:type="dxa"/>
          </w:tcPr>
          <w:p w:rsidR="00450DA0" w:rsidRPr="00C27A8F" w:rsidRDefault="00450DA0" w:rsidP="00FD7B15">
            <w:pPr>
              <w:rPr>
                <w:bCs/>
              </w:rPr>
            </w:pPr>
            <w:r w:rsidRPr="00C27A8F">
              <w:rPr>
                <w:bCs/>
              </w:rPr>
              <w:t xml:space="preserve">A structured questionnaire will be designed to collect data through face to face interview with each member of the household. </w:t>
            </w:r>
            <w:r w:rsidR="00256BE8">
              <w:rPr>
                <w:bCs/>
              </w:rPr>
              <w:t xml:space="preserve"> </w:t>
            </w:r>
            <w:r w:rsidRPr="00C27A8F">
              <w:rPr>
                <w:bCs/>
              </w:rPr>
              <w:t>The questionnaire will capture socio-demographic details, past and present medical history, and potential risk factors for HCV</w:t>
            </w:r>
            <w:r>
              <w:rPr>
                <w:bCs/>
              </w:rPr>
              <w:t xml:space="preserve"> </w:t>
            </w:r>
            <w:r w:rsidRPr="00C27A8F">
              <w:rPr>
                <w:bCs/>
              </w:rPr>
              <w:t>infection.</w:t>
            </w:r>
          </w:p>
          <w:p w:rsidR="00450DA0" w:rsidRPr="00C27A8F" w:rsidRDefault="00450DA0" w:rsidP="00FD7B15">
            <w:pPr>
              <w:rPr>
                <w:bCs/>
                <w:iCs/>
              </w:rPr>
            </w:pPr>
            <w:r w:rsidRPr="00C27A8F">
              <w:rPr>
                <w:bCs/>
              </w:rPr>
              <w:t>A voluntary written informed consent will b</w:t>
            </w:r>
            <w:r w:rsidR="00EF4511">
              <w:rPr>
                <w:bCs/>
              </w:rPr>
              <w:t>e obtained from each person</w:t>
            </w:r>
            <w:r w:rsidRPr="00C27A8F">
              <w:rPr>
                <w:bCs/>
              </w:rPr>
              <w:t xml:space="preserve"> on an Institutional Review Board (IRB) approved informed consent form (ICF).</w:t>
            </w:r>
            <w:r w:rsidR="00256BE8">
              <w:rPr>
                <w:bCs/>
              </w:rPr>
              <w:t xml:space="preserve"> </w:t>
            </w:r>
            <w:r w:rsidRPr="00C27A8F">
              <w:rPr>
                <w:bCs/>
              </w:rPr>
              <w:t xml:space="preserve"> </w:t>
            </w:r>
            <w:r w:rsidRPr="00C27A8F">
              <w:rPr>
                <w:bCs/>
                <w:iCs/>
              </w:rPr>
              <w:t>After obtaining the informed consent and completing the interview, a blood sample will be drawn.</w:t>
            </w:r>
          </w:p>
        </w:tc>
      </w:tr>
      <w:tr w:rsidR="00450DA0" w:rsidRPr="00C27A8F" w:rsidTr="00FD7B15">
        <w:trPr>
          <w:trHeight w:val="190"/>
          <w:tblCellSpacing w:w="0" w:type="dxa"/>
        </w:trPr>
        <w:tc>
          <w:tcPr>
            <w:tcW w:w="2700" w:type="dxa"/>
          </w:tcPr>
          <w:p w:rsidR="00450DA0" w:rsidRPr="00C27A8F" w:rsidRDefault="00450DA0" w:rsidP="00FD7B15">
            <w:pPr>
              <w:ind w:left="165"/>
              <w:rPr>
                <w:bCs/>
              </w:rPr>
            </w:pPr>
            <w:r w:rsidRPr="00C27A8F">
              <w:rPr>
                <w:bCs/>
              </w:rPr>
              <w:t>Laboratory Procedures</w:t>
            </w:r>
          </w:p>
        </w:tc>
        <w:tc>
          <w:tcPr>
            <w:tcW w:w="6120" w:type="dxa"/>
          </w:tcPr>
          <w:p w:rsidR="00450DA0" w:rsidRPr="00C27A8F" w:rsidRDefault="00450DA0" w:rsidP="005C596B">
            <w:pPr>
              <w:rPr>
                <w:bCs/>
              </w:rPr>
            </w:pPr>
            <w:r w:rsidRPr="00C27A8F">
              <w:rPr>
                <w:bCs/>
                <w:iCs/>
              </w:rPr>
              <w:t xml:space="preserve">Samples will be tested for markers of HCV </w:t>
            </w:r>
            <w:r w:rsidR="00BB37D8">
              <w:rPr>
                <w:bCs/>
                <w:iCs/>
              </w:rPr>
              <w:t xml:space="preserve">and HBV </w:t>
            </w:r>
            <w:r w:rsidRPr="00C27A8F">
              <w:rPr>
                <w:bCs/>
                <w:iCs/>
              </w:rPr>
              <w:t xml:space="preserve">infection. Positive samples will be further tested for characterization of viral isolates. </w:t>
            </w:r>
            <w:r w:rsidR="00256BE8">
              <w:rPr>
                <w:bCs/>
                <w:iCs/>
              </w:rPr>
              <w:t xml:space="preserve"> </w:t>
            </w:r>
            <w:r w:rsidR="00AA3077">
              <w:rPr>
                <w:bCs/>
                <w:iCs/>
              </w:rPr>
              <w:t xml:space="preserve">Blood typing will be provided as an incentive.  </w:t>
            </w:r>
            <w:r w:rsidR="005C596B">
              <w:rPr>
                <w:bCs/>
                <w:iCs/>
              </w:rPr>
              <w:t xml:space="preserve">Specimens will be stored </w:t>
            </w:r>
            <w:r w:rsidRPr="00635B4D">
              <w:rPr>
                <w:bCs/>
                <w:iCs/>
              </w:rPr>
              <w:t xml:space="preserve">for </w:t>
            </w:r>
            <w:r w:rsidR="005C596B">
              <w:rPr>
                <w:bCs/>
                <w:iCs/>
              </w:rPr>
              <w:t xml:space="preserve">future testing of </w:t>
            </w:r>
            <w:r w:rsidR="00DB227F">
              <w:rPr>
                <w:bCs/>
                <w:iCs/>
              </w:rPr>
              <w:t>other viruses.</w:t>
            </w:r>
            <w:r w:rsidR="005C596B">
              <w:rPr>
                <w:bCs/>
                <w:iCs/>
              </w:rPr>
              <w:t xml:space="preserve">  </w:t>
            </w:r>
            <w:r w:rsidRPr="00C27A8F">
              <w:rPr>
                <w:bCs/>
                <w:iCs/>
              </w:rPr>
              <w:t xml:space="preserve"> </w:t>
            </w:r>
          </w:p>
        </w:tc>
      </w:tr>
      <w:tr w:rsidR="00450DA0" w:rsidRPr="00C27A8F" w:rsidTr="00FD7B15">
        <w:trPr>
          <w:trHeight w:val="190"/>
          <w:tblCellSpacing w:w="0" w:type="dxa"/>
        </w:trPr>
        <w:tc>
          <w:tcPr>
            <w:tcW w:w="2700" w:type="dxa"/>
          </w:tcPr>
          <w:p w:rsidR="00450DA0" w:rsidRPr="00C27A8F" w:rsidRDefault="00450DA0" w:rsidP="00FD7B15">
            <w:pPr>
              <w:ind w:left="165"/>
              <w:rPr>
                <w:bCs/>
              </w:rPr>
            </w:pPr>
            <w:r w:rsidRPr="00C27A8F">
              <w:rPr>
                <w:bCs/>
              </w:rPr>
              <w:t>Survey Duration</w:t>
            </w:r>
          </w:p>
        </w:tc>
        <w:tc>
          <w:tcPr>
            <w:tcW w:w="6120" w:type="dxa"/>
          </w:tcPr>
          <w:p w:rsidR="00450DA0" w:rsidRPr="00C27A8F" w:rsidRDefault="00046EC4" w:rsidP="00FD7B15">
            <w:pPr>
              <w:rPr>
                <w:bCs/>
                <w:iCs/>
              </w:rPr>
            </w:pPr>
            <w:r>
              <w:t>S</w:t>
            </w:r>
            <w:r w:rsidR="00EF4511">
              <w:t>ix</w:t>
            </w:r>
            <w:r w:rsidR="00450DA0">
              <w:t xml:space="preserve"> months total </w:t>
            </w:r>
          </w:p>
        </w:tc>
      </w:tr>
      <w:tr w:rsidR="00450DA0" w:rsidRPr="00C27A8F" w:rsidTr="00FD7B15">
        <w:trPr>
          <w:trHeight w:val="246"/>
          <w:tblCellSpacing w:w="0" w:type="dxa"/>
        </w:trPr>
        <w:tc>
          <w:tcPr>
            <w:tcW w:w="2700" w:type="dxa"/>
          </w:tcPr>
          <w:p w:rsidR="00450DA0" w:rsidRPr="00C27A8F" w:rsidRDefault="00450DA0" w:rsidP="00FD7B15">
            <w:pPr>
              <w:ind w:left="165"/>
            </w:pPr>
            <w:r w:rsidRPr="00C27A8F">
              <w:rPr>
                <w:bCs/>
              </w:rPr>
              <w:t>Exposure and Outcome</w:t>
            </w:r>
          </w:p>
        </w:tc>
        <w:tc>
          <w:tcPr>
            <w:tcW w:w="6120" w:type="dxa"/>
          </w:tcPr>
          <w:p w:rsidR="00450DA0" w:rsidRPr="00C27A8F" w:rsidRDefault="00450DA0" w:rsidP="00FD7B15">
            <w:pPr>
              <w:ind w:right="165"/>
            </w:pPr>
            <w:r w:rsidRPr="00C27A8F">
              <w:t>The outcome being measured is presence of HCV infection. Covariates included in the survey are those determined to be confounders or risk factors and will be used for descriptive analysis</w:t>
            </w:r>
          </w:p>
        </w:tc>
      </w:tr>
      <w:tr w:rsidR="00450DA0" w:rsidRPr="00C27A8F" w:rsidTr="00FD7B15">
        <w:trPr>
          <w:trHeight w:val="154"/>
          <w:tblCellSpacing w:w="0" w:type="dxa"/>
        </w:trPr>
        <w:tc>
          <w:tcPr>
            <w:tcW w:w="2700" w:type="dxa"/>
          </w:tcPr>
          <w:p w:rsidR="00450DA0" w:rsidRPr="00C27A8F" w:rsidRDefault="00450DA0" w:rsidP="00FD7B15">
            <w:pPr>
              <w:ind w:left="165"/>
              <w:rPr>
                <w:bCs/>
              </w:rPr>
            </w:pPr>
            <w:r w:rsidRPr="00C27A8F">
              <w:rPr>
                <w:bCs/>
              </w:rPr>
              <w:t>Statistical Methods</w:t>
            </w:r>
          </w:p>
        </w:tc>
        <w:tc>
          <w:tcPr>
            <w:tcW w:w="6120" w:type="dxa"/>
          </w:tcPr>
          <w:p w:rsidR="00450DA0" w:rsidRPr="00C27A8F" w:rsidRDefault="00450DA0" w:rsidP="00215E35">
            <w:pPr>
              <w:ind w:right="165"/>
            </w:pPr>
            <w:r w:rsidRPr="00C27A8F">
              <w:t xml:space="preserve">Descriptive statistics of variables of the sampled population will be computed. </w:t>
            </w:r>
            <w:r w:rsidR="00256BE8">
              <w:t xml:space="preserve"> </w:t>
            </w:r>
            <w:r w:rsidRPr="00C27A8F">
              <w:t xml:space="preserve">For continuous variables, survey design–corrected </w:t>
            </w:r>
            <w:r w:rsidRPr="00C27A8F">
              <w:rPr>
                <w:i/>
                <w:iCs/>
              </w:rPr>
              <w:t>t</w:t>
            </w:r>
            <w:r w:rsidRPr="00C27A8F">
              <w:t xml:space="preserve">-tests will be performed. </w:t>
            </w:r>
            <w:r w:rsidR="00256BE8">
              <w:t xml:space="preserve"> </w:t>
            </w:r>
            <w:r w:rsidRPr="00C27A8F">
              <w:t xml:space="preserve">For categorical variables, two-way tabulations calculating Pearson chi-square statistic, corrected for complex survey design or clustered data will be used. </w:t>
            </w:r>
            <w:r w:rsidR="00256BE8">
              <w:t xml:space="preserve"> </w:t>
            </w:r>
            <w:r w:rsidRPr="00C27A8F">
              <w:t xml:space="preserve">Percentage with 95% confidence interval (CI) will be used to describe </w:t>
            </w:r>
            <w:r w:rsidR="00215E35">
              <w:t xml:space="preserve">the prevalence. </w:t>
            </w:r>
            <w:r w:rsidR="00256BE8">
              <w:t xml:space="preserve"> </w:t>
            </w:r>
            <w:proofErr w:type="spellStart"/>
            <w:r w:rsidR="00215E35">
              <w:t>Bivariate</w:t>
            </w:r>
            <w:proofErr w:type="spellEnd"/>
            <w:r w:rsidR="00215E35">
              <w:t xml:space="preserve"> analysis and m</w:t>
            </w:r>
            <w:r w:rsidRPr="00C27A8F">
              <w:t>ultivari</w:t>
            </w:r>
            <w:r w:rsidR="00215E35">
              <w:t>ate logistic regression modeling</w:t>
            </w:r>
            <w:r w:rsidRPr="00C27A8F">
              <w:t xml:space="preserve"> will be performed to measure the</w:t>
            </w:r>
            <w:r w:rsidR="00215E35">
              <w:t xml:space="preserve"> association of </w:t>
            </w:r>
            <w:r w:rsidRPr="00C27A8F">
              <w:t>HCV infection with each independent variable.</w:t>
            </w:r>
          </w:p>
        </w:tc>
      </w:tr>
      <w:tr w:rsidR="00450DA0" w:rsidRPr="00C27A8F" w:rsidTr="00FD7B15">
        <w:trPr>
          <w:trHeight w:val="181"/>
          <w:tblCellSpacing w:w="0" w:type="dxa"/>
        </w:trPr>
        <w:tc>
          <w:tcPr>
            <w:tcW w:w="2700" w:type="dxa"/>
          </w:tcPr>
          <w:p w:rsidR="00450DA0" w:rsidRPr="00C27A8F" w:rsidRDefault="00450DA0" w:rsidP="00FD7B15">
            <w:pPr>
              <w:ind w:left="165"/>
              <w:rPr>
                <w:bCs/>
              </w:rPr>
            </w:pPr>
            <w:r w:rsidRPr="00C27A8F">
              <w:rPr>
                <w:bCs/>
              </w:rPr>
              <w:t>Sample Size and Power Calculations</w:t>
            </w:r>
          </w:p>
        </w:tc>
        <w:tc>
          <w:tcPr>
            <w:tcW w:w="6120" w:type="dxa"/>
          </w:tcPr>
          <w:p w:rsidR="00450DA0" w:rsidRPr="00C27A8F" w:rsidRDefault="00450DA0" w:rsidP="00450DA0">
            <w:pPr>
              <w:ind w:right="165"/>
              <w:rPr>
                <w:bCs/>
              </w:rPr>
            </w:pPr>
            <w:r>
              <w:t>Assuming 6.7</w:t>
            </w:r>
            <w:r w:rsidRPr="00C27A8F">
              <w:t xml:space="preserve">% prevalence of anti-HCV in the survey population with 95% confidence level of ±1%, the minimum effective sample size is </w:t>
            </w:r>
            <w:r w:rsidRPr="00217182">
              <w:t>2400</w:t>
            </w:r>
            <w:r w:rsidRPr="00C27A8F">
              <w:t xml:space="preserve"> subjects. </w:t>
            </w:r>
            <w:r w:rsidR="00256BE8">
              <w:t xml:space="preserve"> </w:t>
            </w:r>
            <w:r w:rsidRPr="00C27A8F">
              <w:t>Accounting for a design effect of 2 an</w:t>
            </w:r>
            <w:r>
              <w:t>d an overall response rate of 70</w:t>
            </w:r>
            <w:r w:rsidRPr="00C27A8F">
              <w:t xml:space="preserve">%, the required sample size is </w:t>
            </w:r>
            <w:r w:rsidR="004E1C93">
              <w:t>7000</w:t>
            </w:r>
            <w:r w:rsidRPr="00C27A8F">
              <w:t xml:space="preserve"> </w:t>
            </w:r>
            <w:r w:rsidRPr="00C27A8F">
              <w:lastRenderedPageBreak/>
              <w:t>subjects.</w:t>
            </w:r>
            <w:r w:rsidRPr="00C27A8F" w:rsidDel="009C06B5">
              <w:t xml:space="preserve"> </w:t>
            </w:r>
          </w:p>
        </w:tc>
      </w:tr>
      <w:tr w:rsidR="00450DA0" w:rsidRPr="00C27A8F" w:rsidTr="00FD7B15">
        <w:trPr>
          <w:trHeight w:val="210"/>
          <w:tblCellSpacing w:w="0" w:type="dxa"/>
        </w:trPr>
        <w:tc>
          <w:tcPr>
            <w:tcW w:w="2700" w:type="dxa"/>
          </w:tcPr>
          <w:p w:rsidR="00450DA0" w:rsidRPr="00C27A8F" w:rsidRDefault="00450DA0" w:rsidP="00FD7B15">
            <w:pPr>
              <w:ind w:left="165"/>
              <w:rPr>
                <w:bCs/>
              </w:rPr>
            </w:pPr>
            <w:r w:rsidRPr="00C27A8F">
              <w:rPr>
                <w:bCs/>
              </w:rPr>
              <w:lastRenderedPageBreak/>
              <w:t>Limitations</w:t>
            </w:r>
          </w:p>
        </w:tc>
        <w:tc>
          <w:tcPr>
            <w:tcW w:w="6120" w:type="dxa"/>
          </w:tcPr>
          <w:p w:rsidR="00450DA0" w:rsidRPr="00C27A8F" w:rsidRDefault="00450DA0" w:rsidP="00450DA0">
            <w:pPr>
              <w:ind w:right="165"/>
            </w:pPr>
            <w:r w:rsidRPr="00C27A8F">
              <w:t>The standard error of estimates obtained by cluster sampling is usually higher than those obtained by other sampling methods based on the same sample size due to homogeneity within clusters with respect to many characteristics.</w:t>
            </w:r>
          </w:p>
        </w:tc>
      </w:tr>
    </w:tbl>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EA607D" w:rsidRDefault="00EA607D" w:rsidP="00983A72">
      <w:pPr>
        <w:spacing w:before="120" w:after="120"/>
        <w:rPr>
          <w:b/>
        </w:rPr>
      </w:pPr>
    </w:p>
    <w:p w:rsidR="00AD1C61" w:rsidRDefault="00AD1C61" w:rsidP="00983A72">
      <w:pPr>
        <w:spacing w:before="120" w:after="120"/>
        <w:rPr>
          <w:b/>
        </w:rPr>
      </w:pPr>
    </w:p>
    <w:p w:rsidR="00AD1C61" w:rsidRDefault="00AD1C61" w:rsidP="00983A72">
      <w:pPr>
        <w:spacing w:before="120" w:after="120"/>
        <w:rPr>
          <w:b/>
        </w:rPr>
      </w:pPr>
    </w:p>
    <w:p w:rsidR="00AD1C61" w:rsidRDefault="00AD1C61" w:rsidP="00983A72">
      <w:pPr>
        <w:spacing w:before="120" w:after="120"/>
        <w:rPr>
          <w:b/>
        </w:rPr>
      </w:pPr>
    </w:p>
    <w:p w:rsidR="00450DA0" w:rsidRDefault="00450DA0" w:rsidP="00983A72">
      <w:pPr>
        <w:spacing w:before="120" w:after="120"/>
        <w:rPr>
          <w:b/>
        </w:rPr>
      </w:pPr>
    </w:p>
    <w:p w:rsidR="00450DA0" w:rsidRDefault="00450DA0" w:rsidP="00983A72">
      <w:pPr>
        <w:spacing w:before="120" w:after="120"/>
        <w:rPr>
          <w:b/>
        </w:rPr>
      </w:pPr>
    </w:p>
    <w:p w:rsidR="00450DA0" w:rsidRDefault="00450DA0" w:rsidP="00983A72">
      <w:pPr>
        <w:spacing w:before="120" w:after="120"/>
        <w:rPr>
          <w:b/>
        </w:rPr>
      </w:pPr>
    </w:p>
    <w:p w:rsidR="00450DA0" w:rsidRDefault="00450DA0" w:rsidP="00983A72">
      <w:pPr>
        <w:spacing w:before="120" w:after="120"/>
        <w:rPr>
          <w:b/>
        </w:rPr>
      </w:pPr>
    </w:p>
    <w:p w:rsidR="00DB227F" w:rsidRDefault="00DB227F" w:rsidP="00983A72">
      <w:pPr>
        <w:spacing w:before="120" w:after="120"/>
        <w:rPr>
          <w:b/>
        </w:rPr>
      </w:pPr>
    </w:p>
    <w:p w:rsidR="009977BF" w:rsidRDefault="009977BF" w:rsidP="00983A72">
      <w:pPr>
        <w:spacing w:before="120" w:after="120"/>
        <w:rPr>
          <w:b/>
        </w:rPr>
      </w:pPr>
    </w:p>
    <w:p w:rsidR="00450DA0" w:rsidRDefault="00450DA0" w:rsidP="00983A72">
      <w:pPr>
        <w:spacing w:before="120" w:after="120"/>
        <w:rPr>
          <w:b/>
        </w:rPr>
      </w:pPr>
    </w:p>
    <w:p w:rsidR="00820777" w:rsidRPr="00820777" w:rsidRDefault="00820777" w:rsidP="00820777">
      <w:pPr>
        <w:spacing w:before="120" w:after="120"/>
        <w:rPr>
          <w:color w:val="4F81BD" w:themeColor="accent1"/>
          <w:sz w:val="40"/>
          <w:szCs w:val="40"/>
        </w:rPr>
      </w:pPr>
      <w:r>
        <w:rPr>
          <w:color w:val="4F81BD" w:themeColor="accent1"/>
          <w:sz w:val="40"/>
          <w:szCs w:val="40"/>
        </w:rPr>
        <w:lastRenderedPageBreak/>
        <w:t xml:space="preserve">1 </w:t>
      </w:r>
      <w:r w:rsidR="00A32889">
        <w:rPr>
          <w:color w:val="4F81BD" w:themeColor="accent1"/>
          <w:sz w:val="40"/>
          <w:szCs w:val="40"/>
        </w:rPr>
        <w:t>Introduction</w:t>
      </w:r>
    </w:p>
    <w:p w:rsidR="00820777" w:rsidRPr="00820777" w:rsidRDefault="00820777" w:rsidP="00820777">
      <w:pPr>
        <w:pStyle w:val="ListParagraph"/>
        <w:numPr>
          <w:ilvl w:val="1"/>
          <w:numId w:val="12"/>
        </w:numPr>
        <w:spacing w:before="120" w:after="120"/>
        <w:rPr>
          <w:b/>
        </w:rPr>
      </w:pPr>
      <w:r w:rsidRPr="00820777">
        <w:rPr>
          <w:b/>
        </w:rPr>
        <w:t>Background</w:t>
      </w:r>
    </w:p>
    <w:p w:rsidR="00983A72" w:rsidRPr="00C27A8F" w:rsidRDefault="00654ADA" w:rsidP="00820777">
      <w:pPr>
        <w:spacing w:before="120" w:after="120"/>
      </w:pPr>
      <w:r>
        <w:t>Hepatitis C virus (HCV) infection is endemic in many parts of the world</w:t>
      </w:r>
      <w:r w:rsidR="00692A1E">
        <w:t xml:space="preserve"> and there are an estimated 170 million people living with </w:t>
      </w:r>
      <w:r>
        <w:t>HCV</w:t>
      </w:r>
      <w:r w:rsidR="00692A1E">
        <w:t xml:space="preserve"> infection</w:t>
      </w:r>
      <w:r w:rsidR="00A11A28">
        <w:t xml:space="preserve"> </w:t>
      </w:r>
      <w:r w:rsidR="00566254">
        <w:fldChar w:fldCharType="begin">
          <w:fldData xml:space="preserve">PEVuZE5vdGU+PENpdGU+PEF1dGhvcj5Nb2hkIEhhbmFmaWFoPC9BdXRob3I+PFllYXI+MjAxMzwv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MzLTQyPC9wYWdlcz48dm9sdW1lPjU3PC92b2x1bWU+PG51bWJlcj40PC9udW1iZXI+PGtl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==
</w:fldData>
        </w:fldChar>
      </w:r>
      <w:r w:rsidR="00A11A28">
        <w:instrText xml:space="preserve"> ADDIN EN.CITE </w:instrText>
      </w:r>
      <w:r w:rsidR="00566254">
        <w:fldChar w:fldCharType="begin">
          <w:fldData xml:space="preserve">PEVuZE5vdGU+PENpdGU+PEF1dGhvcj5Nb2hkIEhhbmFmaWFoPC9BdXRob3I+PFllYXI+MjAxMzwv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MzLTQyPC9wYWdlcz48dm9sdW1lPjU3PC92b2x1bWU+PG51bWJlcj40PC9udW1iZXI+PGtl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==
</w:fldData>
        </w:fldChar>
      </w:r>
      <w:r w:rsidR="00A11A28">
        <w:instrText xml:space="preserve"> ADDIN EN.CITE.DATA </w:instrText>
      </w:r>
      <w:r w:rsidR="00566254">
        <w:fldChar w:fldCharType="end"/>
      </w:r>
      <w:r w:rsidR="00566254">
        <w:fldChar w:fldCharType="separate"/>
      </w:r>
      <w:r w:rsidR="00A11A28">
        <w:rPr>
          <w:noProof/>
        </w:rPr>
        <w:t>[</w:t>
      </w:r>
      <w:hyperlink w:anchor="_ENREF_1" w:tooltip="Mohd Hanafiah, 2013 #557" w:history="1">
        <w:r w:rsidR="009977BF">
          <w:rPr>
            <w:noProof/>
          </w:rPr>
          <w:t>1</w:t>
        </w:r>
      </w:hyperlink>
      <w:r w:rsidR="00A11A28">
        <w:rPr>
          <w:noProof/>
        </w:rPr>
        <w:t>]</w:t>
      </w:r>
      <w:r w:rsidR="00566254">
        <w:fldChar w:fldCharType="end"/>
      </w:r>
      <w:r>
        <w:t>.</w:t>
      </w:r>
      <w:r w:rsidR="008F2A52">
        <w:t xml:space="preserve"> </w:t>
      </w:r>
      <w:r w:rsidR="0022722F">
        <w:t xml:space="preserve"> </w:t>
      </w:r>
      <w:r w:rsidR="00692A1E">
        <w:t xml:space="preserve">Globally, HCV infection is responsible for </w:t>
      </w:r>
      <w:r w:rsidR="0022722F">
        <w:t>an</w:t>
      </w:r>
      <w:r>
        <w:t xml:space="preserve"> </w:t>
      </w:r>
      <w:r w:rsidR="0022722F">
        <w:t>estimated 500,000 death</w:t>
      </w:r>
      <w:r w:rsidR="00692A1E">
        <w:t>s annually</w:t>
      </w:r>
      <w:r w:rsidR="0022722F">
        <w:t xml:space="preserve"> </w:t>
      </w:r>
      <w:r w:rsidR="00566254">
        <w:fldChar w:fldCharType="begin">
          <w:fldData xml:space="preserve">PEVuZE5vdGU+PENpdGU+PEF1dGhvcj5Mb3phbm88L0F1dGhvcj48WWVhcj4yMDEyPC9ZZWFyPjxS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A5
NS0xMjg8L3BhZ2VzPjx2b2x1bWU+MzgwPC92b2x1bWU+PG51bWJlcj45ODU5PC9udW1iZXI+PGtl
eXdvcmRzPjxrZXl3b3JkPkFkb2xlc2NlbnQ8L2tleXdvcmQ+PGtleXdvcmQ+QWR1bHQ8L2tleXdv
cmQ+PGtleXdvcmQ+QWdlIEZhY3RvcnM8L2tleXdvcmQ+PGtleXdvcmQ+QWdlZDwva2V5d29yZD48
a2V5d29yZD5BZ2VkLCA4MCBhbmQgb3Zlcjwva2V5d29yZD48a2V5d29yZD5DYXVzZSBvZiBEZWF0
aC8qdHJlbmRz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W9ydGFsaXR5Lyp0cmVuZHM8L2tleXdvcmQ+PGtleXdvcmQ+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</w:fldData>
        </w:fldChar>
      </w:r>
      <w:r w:rsidR="00A11A28">
        <w:instrText xml:space="preserve"> ADDIN EN.CITE </w:instrText>
      </w:r>
      <w:r w:rsidR="00566254">
        <w:fldChar w:fldCharType="begin">
          <w:fldData xml:space="preserve">PEVuZE5vdGU+PENpdGU+PEF1dGhvcj5Mb3phbm88L0F1dGhvcj48WWVhcj4yMDEyPC9ZZWFyPjxS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A5
NS0xMjg8L3BhZ2VzPjx2b2x1bWU+MzgwPC92b2x1bWU+PG51bWJlcj45ODU5PC9udW1iZXI+PGtl
eXdvcmRzPjxrZXl3b3JkPkFkb2xlc2NlbnQ8L2tleXdvcmQ+PGtleXdvcmQ+QWR1bHQ8L2tleXdv
cmQ+PGtleXdvcmQ+QWdlIEZhY3RvcnM8L2tleXdvcmQ+PGtleXdvcmQ+QWdlZDwva2V5d29yZD48
a2V5d29yZD5BZ2VkLCA4MCBhbmQgb3Zlcjwva2V5d29yZD48a2V5d29yZD5DYXVzZSBvZiBEZWF0
aC8qdHJlbmRz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W9ydGFsaXR5Lyp0cmVuZHM8L2tleXdvcmQ+PGtleXdvcmQ+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</w:fldData>
        </w:fldChar>
      </w:r>
      <w:r w:rsidR="00A11A28">
        <w:instrText xml:space="preserve"> ADDIN EN.CITE.DATA </w:instrText>
      </w:r>
      <w:r w:rsidR="00566254">
        <w:fldChar w:fldCharType="end"/>
      </w:r>
      <w:r w:rsidR="00566254">
        <w:fldChar w:fldCharType="separate"/>
      </w:r>
      <w:r w:rsidR="00A11A28">
        <w:rPr>
          <w:noProof/>
        </w:rPr>
        <w:t>[</w:t>
      </w:r>
      <w:hyperlink w:anchor="_ENREF_2" w:tooltip="Lozano, 2012 #545" w:history="1">
        <w:r w:rsidR="009977BF">
          <w:rPr>
            <w:noProof/>
          </w:rPr>
          <w:t>2</w:t>
        </w:r>
      </w:hyperlink>
      <w:r w:rsidR="00A11A28">
        <w:rPr>
          <w:noProof/>
        </w:rPr>
        <w:t>]</w:t>
      </w:r>
      <w:r w:rsidR="00566254">
        <w:fldChar w:fldCharType="end"/>
      </w:r>
      <w:r>
        <w:t xml:space="preserve">. </w:t>
      </w:r>
      <w:r w:rsidR="00A11A28">
        <w:t xml:space="preserve"> </w:t>
      </w:r>
      <w:r w:rsidR="00692A1E">
        <w:t>Mos</w:t>
      </w:r>
      <w:r w:rsidR="00A11A28">
        <w:t>t</w:t>
      </w:r>
      <w:r w:rsidR="00692A1E">
        <w:t xml:space="preserve"> of the deaths attributable to </w:t>
      </w:r>
      <w:r w:rsidR="00983A72" w:rsidRPr="00C27A8F">
        <w:t xml:space="preserve">HCV infection </w:t>
      </w:r>
      <w:r w:rsidR="00692A1E">
        <w:t xml:space="preserve">are a result of </w:t>
      </w:r>
      <w:r w:rsidR="00983A72" w:rsidRPr="00C27A8F">
        <w:t xml:space="preserve">chronic hepatitis </w:t>
      </w:r>
      <w:r w:rsidR="00692A1E">
        <w:t xml:space="preserve">which may result in </w:t>
      </w:r>
      <w:r w:rsidR="00983A72" w:rsidRPr="00C27A8F">
        <w:t xml:space="preserve">liver cirrhosis </w:t>
      </w:r>
      <w:r w:rsidR="00692A1E">
        <w:t xml:space="preserve">and </w:t>
      </w:r>
      <w:proofErr w:type="spellStart"/>
      <w:r w:rsidR="00983A72" w:rsidRPr="00C27A8F">
        <w:t>hepatocellular</w:t>
      </w:r>
      <w:proofErr w:type="spellEnd"/>
      <w:r w:rsidR="00983A72" w:rsidRPr="00C27A8F">
        <w:t xml:space="preserve"> carcinoma (HCC) </w:t>
      </w:r>
      <w:r w:rsidR="00692A1E">
        <w:t>decades following the incident infection</w:t>
      </w:r>
      <w:r w:rsidR="0063442E">
        <w:t xml:space="preserve"> </w:t>
      </w:r>
      <w:r w:rsidR="00566254">
        <w:fldChar w:fldCharType="begin">
          <w:fldData xml:space="preserve">PEVuZE5vdGU+PENpdGU+PEF1dGhvcj5Mb3phbm88L0F1dGhvcj48WWVhcj4yMDEyPC9ZZWFyPjxS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y
MDk1LTEyODwvcGFnZXM+PHZvbHVtZT4zODA8L3ZvbHVtZT48bnVtYmVyPjk4NTk8L251bWJlcj48
a2V5d29yZHM+PGtleXdvcmQ+QWRvbGVzY2VudDwva2V5d29yZD48a2V5d29yZD5BZHVsdDwva2V5
d29yZD48a2V5d29yZD5BZ2UgRmFjdG9yczwva2V5d29yZD48a2V5d29yZD5BZ2VkPC9rZXl3b3Jk
PjxrZXl3b3JkPkFnZWQsIDgwIGFuZCBvdmVyPC9rZXl3b3JkPjxrZXl3b3JkPkNhdXNlIG9mIERl
YXRoLyp0cmVuZHM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5Nb3J0YWxpdHkvKnRyZW5kczwva2V5d29yZD48a2V5d29y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xNy0zNTwvcGFnZXM+PHZvbHVtZT4yMDwv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=
</w:fldData>
        </w:fldChar>
      </w:r>
      <w:r w:rsidR="00A11A28">
        <w:instrText xml:space="preserve"> ADDIN EN.CITE </w:instrText>
      </w:r>
      <w:r w:rsidR="00566254">
        <w:fldChar w:fldCharType="begin">
          <w:fldData xml:space="preserve">PEVuZE5vdGU+PENpdGU+PEF1dGhvcj5Mb3phbm88L0F1dGhvcj48WWVhcj4yMDEyPC9ZZWFyPjxS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y
MDk1LTEyODwvcGFnZXM+PHZvbHVtZT4zODA8L3ZvbHVtZT48bnVtYmVyPjk4NTk8L251bWJlcj48
a2V5d29yZHM+PGtleXdvcmQ+QWRvbGVzY2VudDwva2V5d29yZD48a2V5d29yZD5BZHVsdDwva2V5
d29yZD48a2V5d29yZD5BZ2UgRmFjdG9yczwva2V5d29yZD48a2V5d29yZD5BZ2VkPC9rZXl3b3Jk
PjxrZXl3b3JkPkFnZWQsIDgwIGFuZCBvdmVyPC9rZXl3b3JkPjxrZXl3b3JkPkNhdXNlIG9mIERl
YXRoLyp0cmVuZHM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5Nb3J0YWxpdHkvKnRyZW5kczwva2V5d29yZD48a2V5d29y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xNy0zNTwvcGFnZXM+PHZvbHVtZT4yMDwv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=
</w:fldData>
        </w:fldChar>
      </w:r>
      <w:r w:rsidR="00A11A28">
        <w:instrText xml:space="preserve"> ADDIN EN.CITE.DATA </w:instrText>
      </w:r>
      <w:r w:rsidR="00566254">
        <w:fldChar w:fldCharType="end"/>
      </w:r>
      <w:r w:rsidR="00566254">
        <w:fldChar w:fldCharType="separate"/>
      </w:r>
      <w:r w:rsidR="00A11A28">
        <w:rPr>
          <w:noProof/>
        </w:rPr>
        <w:t>[</w:t>
      </w:r>
      <w:hyperlink w:anchor="_ENREF_2" w:tooltip="Lozano, 2012 #545" w:history="1">
        <w:r w:rsidR="009977BF">
          <w:rPr>
            <w:noProof/>
          </w:rPr>
          <w:t>2-6</w:t>
        </w:r>
      </w:hyperlink>
      <w:r w:rsidR="00A11A28">
        <w:rPr>
          <w:noProof/>
        </w:rPr>
        <w:t>]</w:t>
      </w:r>
      <w:r w:rsidR="00566254">
        <w:fldChar w:fldCharType="end"/>
      </w:r>
      <w:r w:rsidR="00983A72" w:rsidRPr="00C27A8F">
        <w:t>.</w:t>
      </w:r>
      <w:r w:rsidR="00A11A28">
        <w:t xml:space="preserve"> </w:t>
      </w:r>
      <w:r w:rsidR="00983A72" w:rsidRPr="00C27A8F">
        <w:t xml:space="preserve"> </w:t>
      </w:r>
      <w:r w:rsidR="00820777">
        <w:t>It has been estimated that HCV accounts for 28% of cirrho</w:t>
      </w:r>
      <w:r w:rsidR="00AD1C61">
        <w:t>sis and 26% of HCC worldwide</w:t>
      </w:r>
      <w:r w:rsidR="00A11A28">
        <w:t xml:space="preserve"> </w:t>
      </w:r>
      <w:r w:rsidR="00566254">
        <w:fldChar w:fldCharType="begin">
          <w:fldData xml:space="preserve">PEVuZE5vdGU+PENpdGU+PEF1dGhvcj5Mb3phbm88L0F1dGhvcj48WWVhcj4yMDEyPC9ZZWFyPjxS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A5
NS0xMjg8L3BhZ2VzPjx2b2x1bWU+MzgwPC92b2x1bWU+PG51bWJlcj45ODU5PC9udW1iZXI+PGtl
eXdvcmRzPjxrZXl3b3JkPkFkb2xlc2NlbnQ8L2tleXdvcmQ+PGtleXdvcmQ+QWR1bHQ8L2tleXdv
cmQ+PGtleXdvcmQ+QWdlIEZhY3RvcnM8L2tleXdvcmQ+PGtleXdvcmQ+QWdlZDwva2V5d29yZD48
a2V5d29yZD5BZ2VkLCA4MCBhbmQgb3Zlcjwva2V5d29yZD48a2V5d29yZD5DYXVzZSBvZiBEZWF0
aC8qdHJlbmRz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W9ydGFsaXR5Lyp0cmVuZHM8L2tleXdvcmQ+PGtleXdvcmQ+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</w:fldData>
        </w:fldChar>
      </w:r>
      <w:r w:rsidR="00A11A28">
        <w:instrText xml:space="preserve"> ADDIN EN.CITE </w:instrText>
      </w:r>
      <w:r w:rsidR="00566254">
        <w:fldChar w:fldCharType="begin">
          <w:fldData xml:space="preserve">PEVuZE5vdGU+PENpdGU+PEF1dGhvcj5Mb3phbm88L0F1dGhvcj48WWVhcj4yMDEyPC9ZZWFyPjxS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A5
NS0xMjg8L3BhZ2VzPjx2b2x1bWU+MzgwPC92b2x1bWU+PG51bWJlcj45ODU5PC9udW1iZXI+PGtl
eXdvcmRzPjxrZXl3b3JkPkFkb2xlc2NlbnQ8L2tleXdvcmQ+PGtleXdvcmQ+QWR1bHQ8L2tleXdv
cmQ+PGtleXdvcmQ+QWdlIEZhY3RvcnM8L2tleXdvcmQ+PGtleXdvcmQ+QWdlZDwva2V5d29yZD48
a2V5d29yZD5BZ2VkLCA4MCBhbmQgb3Zlcjwva2V5d29yZD48a2V5d29yZD5DYXVzZSBvZiBEZWF0
aC8qdHJlbmRz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W9ydGFsaXR5Lyp0cmVuZHM8L2tleXdvcmQ+PGtleXdvcmQ+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</w:fldData>
        </w:fldChar>
      </w:r>
      <w:r w:rsidR="00A11A28">
        <w:instrText xml:space="preserve"> ADDIN EN.CITE.DATA </w:instrText>
      </w:r>
      <w:r w:rsidR="00566254">
        <w:fldChar w:fldCharType="end"/>
      </w:r>
      <w:r w:rsidR="00566254">
        <w:fldChar w:fldCharType="separate"/>
      </w:r>
      <w:r w:rsidR="00A11A28">
        <w:rPr>
          <w:noProof/>
        </w:rPr>
        <w:t>[</w:t>
      </w:r>
      <w:hyperlink w:anchor="_ENREF_2" w:tooltip="Lozano, 2012 #545" w:history="1">
        <w:r w:rsidR="009977BF">
          <w:rPr>
            <w:noProof/>
          </w:rPr>
          <w:t>2</w:t>
        </w:r>
      </w:hyperlink>
      <w:r w:rsidR="00A11A28">
        <w:rPr>
          <w:noProof/>
        </w:rPr>
        <w:t>]</w:t>
      </w:r>
      <w:r w:rsidR="00566254">
        <w:fldChar w:fldCharType="end"/>
      </w:r>
      <w:r w:rsidR="00820777">
        <w:t xml:space="preserve">.  </w:t>
      </w:r>
      <w:r w:rsidR="00692A1E">
        <w:t>There are an</w:t>
      </w:r>
      <w:r w:rsidR="00983A72" w:rsidRPr="00C27A8F">
        <w:t xml:space="preserve"> estimated 3 to 4 million </w:t>
      </w:r>
      <w:r w:rsidR="00692A1E">
        <w:t xml:space="preserve">HCV infections annually </w:t>
      </w:r>
      <w:r w:rsidR="00566254">
        <w:fldChar w:fldCharType="begin">
          <w:fldData xml:space="preserve">PEVuZE5vdGU+PENpdGU+PEF1dGhvcj5XSE88L0F1dGhvcj48WWVhcj4yMDEzPC9ZZWFyPjxSZWNO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wOTUtMTI4PC9wYWdlcz48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</w:fldData>
        </w:fldChar>
      </w:r>
      <w:r w:rsidR="00A11A28">
        <w:instrText xml:space="preserve"> ADDIN EN.CITE </w:instrText>
      </w:r>
      <w:r w:rsidR="00566254">
        <w:fldChar w:fldCharType="begin">
          <w:fldData xml:space="preserve">PEVuZE5vdGU+PENpdGU+PEF1dGhvcj5XSE88L0F1dGhvcj48WWVhcj4yMDEzPC9ZZWFyPjxSZWNO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wOTUtMTI4PC9wYWdlcz48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</w:fldData>
        </w:fldChar>
      </w:r>
      <w:r w:rsidR="00A11A28">
        <w:instrText xml:space="preserve"> ADDIN EN.CITE.DATA </w:instrText>
      </w:r>
      <w:r w:rsidR="00566254">
        <w:fldChar w:fldCharType="end"/>
      </w:r>
      <w:r w:rsidR="00566254">
        <w:fldChar w:fldCharType="separate"/>
      </w:r>
      <w:r w:rsidR="00A11A28">
        <w:rPr>
          <w:noProof/>
        </w:rPr>
        <w:t>[</w:t>
      </w:r>
      <w:hyperlink w:anchor="_ENREF_2" w:tooltip="Lozano, 2012 #545" w:history="1">
        <w:r w:rsidR="009977BF">
          <w:rPr>
            <w:noProof/>
          </w:rPr>
          <w:t>2</w:t>
        </w:r>
      </w:hyperlink>
      <w:r w:rsidR="00A11A28">
        <w:rPr>
          <w:noProof/>
        </w:rPr>
        <w:t xml:space="preserve">, </w:t>
      </w:r>
      <w:hyperlink w:anchor="_ENREF_4" w:tooltip="WHO, 2013 #543" w:history="1">
        <w:r w:rsidR="009977BF">
          <w:rPr>
            <w:noProof/>
          </w:rPr>
          <w:t>4</w:t>
        </w:r>
      </w:hyperlink>
      <w:r w:rsidR="00A11A28">
        <w:rPr>
          <w:noProof/>
        </w:rPr>
        <w:t>]</w:t>
      </w:r>
      <w:r w:rsidR="00566254">
        <w:fldChar w:fldCharType="end"/>
      </w:r>
      <w:r w:rsidR="00983A72" w:rsidRPr="00C27A8F">
        <w:t>.</w:t>
      </w:r>
    </w:p>
    <w:p w:rsidR="00983A72" w:rsidRPr="00C27A8F" w:rsidRDefault="00983A72" w:rsidP="00983A72">
      <w:pPr>
        <w:spacing w:before="120" w:after="120"/>
        <w:rPr>
          <w:lang w:bidi="th-TH"/>
        </w:rPr>
      </w:pPr>
      <w:r w:rsidRPr="00C27A8F">
        <w:rPr>
          <w:lang w:bidi="th-TH"/>
        </w:rPr>
        <w:t>A</w:t>
      </w:r>
      <w:r w:rsidR="00857C14">
        <w:rPr>
          <w:lang w:bidi="th-TH"/>
        </w:rPr>
        <w:t xml:space="preserve">lthough quality data are lacking from many parts of the world, it is clear that </w:t>
      </w:r>
      <w:r w:rsidRPr="00C27A8F">
        <w:rPr>
          <w:lang w:bidi="th-TH"/>
        </w:rPr>
        <w:t xml:space="preserve">significant geographical variation </w:t>
      </w:r>
      <w:r w:rsidR="00857C14">
        <w:rPr>
          <w:lang w:bidi="th-TH"/>
        </w:rPr>
        <w:t>exist</w:t>
      </w:r>
      <w:r w:rsidR="00692A1E">
        <w:rPr>
          <w:lang w:bidi="th-TH"/>
        </w:rPr>
        <w:t>s</w:t>
      </w:r>
      <w:r w:rsidRPr="00C27A8F">
        <w:rPr>
          <w:lang w:bidi="th-TH"/>
        </w:rPr>
        <w:t xml:space="preserve"> in the prevalence </w:t>
      </w:r>
      <w:r w:rsidR="00692A1E">
        <w:rPr>
          <w:lang w:bidi="th-TH"/>
        </w:rPr>
        <w:t xml:space="preserve">and epidemiology of </w:t>
      </w:r>
      <w:r w:rsidRPr="00C27A8F">
        <w:rPr>
          <w:lang w:bidi="th-TH"/>
        </w:rPr>
        <w:t xml:space="preserve">HCV infection in different regions </w:t>
      </w:r>
      <w:r w:rsidR="00943646">
        <w:rPr>
          <w:lang w:bidi="th-TH"/>
        </w:rPr>
        <w:t xml:space="preserve">and countries </w:t>
      </w:r>
      <w:r w:rsidRPr="00C27A8F">
        <w:rPr>
          <w:lang w:bidi="th-TH"/>
        </w:rPr>
        <w:t>of the world</w:t>
      </w:r>
      <w:r w:rsidR="00B07FE9">
        <w:rPr>
          <w:lang w:bidi="th-TH"/>
        </w:rPr>
        <w:t xml:space="preserve"> </w:t>
      </w:r>
      <w:r w:rsidR="00566254">
        <w:rPr>
          <w:lang w:bidi="th-TH"/>
        </w:rPr>
        <w:fldChar w:fldCharType="begin">
          <w:fldData xml:space="preserve">PEVuZE5vdGU+PENpdGU+PEF1dGhvcj5Nb2hkIEhhbmFmaWFoPC9BdXRob3I+PFllYXI+MjAxMzwv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MzLTQyPC9wYWdlcz48dm9sdW1lPjU3PC92b2x1bWU+PG51bWJlcj40PC9udW1iZXI+PGtl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==
</w:fldData>
        </w:fldChar>
      </w:r>
      <w:r w:rsidR="00A11A28">
        <w:rPr>
          <w:lang w:bidi="th-TH"/>
        </w:rPr>
        <w:instrText xml:space="preserve"> ADDIN EN.CITE </w:instrText>
      </w:r>
      <w:r w:rsidR="00566254">
        <w:rPr>
          <w:lang w:bidi="th-TH"/>
        </w:rPr>
        <w:fldChar w:fldCharType="begin">
          <w:fldData xml:space="preserve">PEVuZE5vdGU+PENpdGU+PEF1dGhvcj5Nb2hkIEhhbmFmaWFoPC9BdXRob3I+PFllYXI+MjAxMzwv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MzLTQyPC9wYWdlcz48dm9sdW1lPjU3PC92b2x1bWU+PG51bWJlcj40PC9udW1iZXI+PGtl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==
</w:fldData>
        </w:fldChar>
      </w:r>
      <w:r w:rsidR="00A11A28">
        <w:rPr>
          <w:lang w:bidi="th-TH"/>
        </w:rPr>
        <w:instrText xml:space="preserve"> ADDIN EN.CITE.DATA </w:instrText>
      </w:r>
      <w:r w:rsidR="00566254">
        <w:rPr>
          <w:lang w:bidi="th-TH"/>
        </w:rPr>
      </w:r>
      <w:r w:rsidR="00566254">
        <w:rPr>
          <w:lang w:bidi="th-TH"/>
        </w:rPr>
        <w:fldChar w:fldCharType="end"/>
      </w:r>
      <w:r w:rsidR="00566254">
        <w:rPr>
          <w:lang w:bidi="th-TH"/>
        </w:rPr>
      </w:r>
      <w:r w:rsidR="00566254">
        <w:rPr>
          <w:lang w:bidi="th-TH"/>
        </w:rPr>
        <w:fldChar w:fldCharType="separate"/>
      </w:r>
      <w:r w:rsidR="00A11A28">
        <w:rPr>
          <w:noProof/>
          <w:lang w:bidi="th-TH"/>
        </w:rPr>
        <w:t>[</w:t>
      </w:r>
      <w:hyperlink w:anchor="_ENREF_1" w:tooltip="Mohd Hanafiah, 2013 #557" w:history="1">
        <w:r w:rsidR="009977BF">
          <w:rPr>
            <w:noProof/>
            <w:lang w:bidi="th-TH"/>
          </w:rPr>
          <w:t>1</w:t>
        </w:r>
      </w:hyperlink>
      <w:r w:rsidR="00A11A28">
        <w:rPr>
          <w:noProof/>
          <w:lang w:bidi="th-TH"/>
        </w:rPr>
        <w:t>]</w:t>
      </w:r>
      <w:r w:rsidR="00566254">
        <w:rPr>
          <w:lang w:bidi="th-TH"/>
        </w:rPr>
        <w:fldChar w:fldCharType="end"/>
      </w:r>
      <w:r w:rsidR="00857C14">
        <w:rPr>
          <w:lang w:bidi="th-TH"/>
        </w:rPr>
        <w:t>.</w:t>
      </w:r>
      <w:r w:rsidR="000D107C">
        <w:rPr>
          <w:lang w:bidi="th-TH"/>
        </w:rPr>
        <w:t xml:space="preserve"> </w:t>
      </w:r>
      <w:r w:rsidR="00857C14">
        <w:rPr>
          <w:lang w:bidi="th-TH"/>
        </w:rPr>
        <w:t xml:space="preserve"> Most countries</w:t>
      </w:r>
      <w:r w:rsidRPr="00C27A8F">
        <w:rPr>
          <w:lang w:bidi="th-TH"/>
        </w:rPr>
        <w:t xml:space="preserve"> in </w:t>
      </w:r>
      <w:r w:rsidR="00857C14">
        <w:rPr>
          <w:lang w:bidi="th-TH"/>
        </w:rPr>
        <w:t xml:space="preserve">North America and Western </w:t>
      </w:r>
      <w:r w:rsidRPr="00C27A8F">
        <w:rPr>
          <w:lang w:bidi="th-TH"/>
        </w:rPr>
        <w:t xml:space="preserve">Europe have anti-HCV prevalence rates less than 1%. </w:t>
      </w:r>
      <w:r w:rsidR="000D107C">
        <w:rPr>
          <w:lang w:bidi="th-TH"/>
        </w:rPr>
        <w:t xml:space="preserve"> </w:t>
      </w:r>
      <w:r w:rsidRPr="00C27A8F">
        <w:rPr>
          <w:lang w:bidi="th-TH"/>
        </w:rPr>
        <w:t xml:space="preserve">Intermediate rates of anti-HCV prevalence (1%-5%) have been reported from Brazil, Eastern Europe, </w:t>
      </w:r>
      <w:r w:rsidR="00BB37D8">
        <w:rPr>
          <w:lang w:bidi="th-TH"/>
        </w:rPr>
        <w:t xml:space="preserve">the </w:t>
      </w:r>
      <w:r w:rsidRPr="00C27A8F">
        <w:rPr>
          <w:lang w:bidi="th-TH"/>
        </w:rPr>
        <w:t>Mediterran</w:t>
      </w:r>
      <w:r w:rsidR="000D107C">
        <w:rPr>
          <w:lang w:bidi="th-TH"/>
        </w:rPr>
        <w:t>ean and Indian subcontinent, as well as</w:t>
      </w:r>
      <w:r w:rsidRPr="00C27A8F">
        <w:rPr>
          <w:lang w:bidi="th-TH"/>
        </w:rPr>
        <w:t xml:space="preserve"> parts of Africa and Asia</w:t>
      </w:r>
      <w:r w:rsidR="00B07FE9">
        <w:rPr>
          <w:lang w:bidi="th-TH"/>
        </w:rPr>
        <w:t xml:space="preserve"> </w:t>
      </w:r>
      <w:r w:rsidR="00566254">
        <w:rPr>
          <w:lang w:bidi="th-TH"/>
        </w:rPr>
        <w:fldChar w:fldCharType="begin">
          <w:fldData xml:space="preserve">PEVuZE5vdGU+PENpdGU+PEF1dGhvcj5Nb2hkIEhhbmFmaWFoPC9BdXRob3I+PFllYXI+MjAxMzwv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zMzLTQyPC9wYWdlcz48dm9sdW1lPjU3PC92b2x1bWU+PG51bWJlcj40PC9udW1i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cwNS0x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</w:fldData>
        </w:fldChar>
      </w:r>
      <w:r w:rsidR="00A11A28">
        <w:rPr>
          <w:lang w:bidi="th-TH"/>
        </w:rPr>
        <w:instrText xml:space="preserve"> ADDIN EN.CITE </w:instrText>
      </w:r>
      <w:r w:rsidR="00566254">
        <w:rPr>
          <w:lang w:bidi="th-TH"/>
        </w:rPr>
        <w:fldChar w:fldCharType="begin">
          <w:fldData xml:space="preserve">PEVuZE5vdGU+PENpdGU+PEF1dGhvcj5Nb2hkIEhhbmFmaWFoPC9BdXRob3I+PFllYXI+MjAxMzwv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zMzLTQyPC9wYWdlcz48dm9sdW1lPjU3PC92b2x1bWU+PG51bWJlcj40PC9udW1i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cwNS0x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</w:fldData>
        </w:fldChar>
      </w:r>
      <w:r w:rsidR="00A11A28">
        <w:rPr>
          <w:lang w:bidi="th-TH"/>
        </w:rPr>
        <w:instrText xml:space="preserve"> ADDIN EN.CITE.DATA </w:instrText>
      </w:r>
      <w:r w:rsidR="00566254">
        <w:rPr>
          <w:lang w:bidi="th-TH"/>
        </w:rPr>
      </w:r>
      <w:r w:rsidR="00566254">
        <w:rPr>
          <w:lang w:bidi="th-TH"/>
        </w:rPr>
        <w:fldChar w:fldCharType="end"/>
      </w:r>
      <w:r w:rsidR="00566254">
        <w:rPr>
          <w:lang w:bidi="th-TH"/>
        </w:rPr>
      </w:r>
      <w:r w:rsidR="00566254">
        <w:rPr>
          <w:lang w:bidi="th-TH"/>
        </w:rPr>
        <w:fldChar w:fldCharType="separate"/>
      </w:r>
      <w:r w:rsidR="00A11A28">
        <w:rPr>
          <w:noProof/>
          <w:lang w:bidi="th-TH"/>
        </w:rPr>
        <w:t>[</w:t>
      </w:r>
      <w:hyperlink w:anchor="_ENREF_1" w:tooltip="Mohd Hanafiah, 2013 #557" w:history="1">
        <w:r w:rsidR="009977BF">
          <w:rPr>
            <w:noProof/>
            <w:lang w:bidi="th-TH"/>
          </w:rPr>
          <w:t>1</w:t>
        </w:r>
      </w:hyperlink>
      <w:r w:rsidR="00A11A28">
        <w:rPr>
          <w:noProof/>
          <w:lang w:bidi="th-TH"/>
        </w:rPr>
        <w:t xml:space="preserve">, </w:t>
      </w:r>
      <w:hyperlink w:anchor="_ENREF_7" w:tooltip="Armstrong, 2006 #549" w:history="1">
        <w:r w:rsidR="009977BF">
          <w:rPr>
            <w:noProof/>
            <w:lang w:bidi="th-TH"/>
          </w:rPr>
          <w:t>7-14</w:t>
        </w:r>
      </w:hyperlink>
      <w:r w:rsidR="00A11A28">
        <w:rPr>
          <w:noProof/>
          <w:lang w:bidi="th-TH"/>
        </w:rPr>
        <w:t>]</w:t>
      </w:r>
      <w:r w:rsidR="00566254">
        <w:rPr>
          <w:lang w:bidi="th-TH"/>
        </w:rPr>
        <w:fldChar w:fldCharType="end"/>
      </w:r>
      <w:r w:rsidRPr="00C27A8F">
        <w:rPr>
          <w:lang w:bidi="th-TH"/>
        </w:rPr>
        <w:t xml:space="preserve">. Countries with high rates of chronic </w:t>
      </w:r>
      <w:r w:rsidR="00857C14">
        <w:rPr>
          <w:lang w:bidi="th-TH"/>
        </w:rPr>
        <w:t>HCV infection include Egypt (10</w:t>
      </w:r>
      <w:r w:rsidRPr="00C27A8F">
        <w:rPr>
          <w:lang w:bidi="th-TH"/>
        </w:rPr>
        <w:t xml:space="preserve">% of the population is infected), and China and Pakistan (where &gt;3% of the population </w:t>
      </w:r>
      <w:r w:rsidR="00857C14">
        <w:rPr>
          <w:lang w:bidi="th-TH"/>
        </w:rPr>
        <w:t xml:space="preserve">of </w:t>
      </w:r>
      <w:r w:rsidRPr="00C27A8F">
        <w:rPr>
          <w:lang w:bidi="th-TH"/>
        </w:rPr>
        <w:t xml:space="preserve">each country is infected). </w:t>
      </w:r>
      <w:r w:rsidR="000D107C">
        <w:rPr>
          <w:lang w:bidi="th-TH"/>
        </w:rPr>
        <w:t xml:space="preserve"> </w:t>
      </w:r>
      <w:r w:rsidRPr="00C27A8F">
        <w:rPr>
          <w:lang w:bidi="th-TH"/>
        </w:rPr>
        <w:t xml:space="preserve">In </w:t>
      </w:r>
      <w:r w:rsidR="00943646">
        <w:rPr>
          <w:lang w:bidi="th-TH"/>
        </w:rPr>
        <w:t xml:space="preserve">lower and middle income countries, </w:t>
      </w:r>
      <w:r w:rsidR="00857C14">
        <w:rPr>
          <w:lang w:bidi="th-TH"/>
        </w:rPr>
        <w:t xml:space="preserve">transmission is </w:t>
      </w:r>
      <w:r w:rsidR="00943646">
        <w:rPr>
          <w:lang w:bidi="th-TH"/>
        </w:rPr>
        <w:t xml:space="preserve">often </w:t>
      </w:r>
      <w:r w:rsidR="00857C14">
        <w:rPr>
          <w:lang w:bidi="th-TH"/>
        </w:rPr>
        <w:t xml:space="preserve">predominantly associated with medical procedures (e.g. unsafe injections) and </w:t>
      </w:r>
      <w:r w:rsidRPr="00C27A8F">
        <w:rPr>
          <w:lang w:bidi="th-TH"/>
        </w:rPr>
        <w:t xml:space="preserve">contaminated </w:t>
      </w:r>
      <w:r w:rsidR="00857C14">
        <w:rPr>
          <w:lang w:bidi="th-TH"/>
        </w:rPr>
        <w:t>blood products</w:t>
      </w:r>
      <w:r w:rsidR="000D107C">
        <w:rPr>
          <w:lang w:bidi="th-TH"/>
        </w:rPr>
        <w:t>;</w:t>
      </w:r>
      <w:r w:rsidR="00943646">
        <w:rPr>
          <w:lang w:bidi="th-TH"/>
        </w:rPr>
        <w:t xml:space="preserve"> while in higher income countries, injection drug use </w:t>
      </w:r>
      <w:r w:rsidR="000D107C">
        <w:rPr>
          <w:lang w:bidi="th-TH"/>
        </w:rPr>
        <w:t xml:space="preserve">(IDU) </w:t>
      </w:r>
      <w:r w:rsidR="00943646">
        <w:rPr>
          <w:lang w:bidi="th-TH"/>
        </w:rPr>
        <w:t>is a more common mode of transmission</w:t>
      </w:r>
      <w:r w:rsidR="000D107C">
        <w:rPr>
          <w:lang w:bidi="th-TH"/>
        </w:rPr>
        <w:t>.  I</w:t>
      </w:r>
      <w:r w:rsidR="00943646">
        <w:rPr>
          <w:lang w:bidi="th-TH"/>
        </w:rPr>
        <w:t>t should be noted that IDU can be an important mode of transmission in any country</w:t>
      </w:r>
      <w:r w:rsidR="000D107C">
        <w:rPr>
          <w:lang w:bidi="th-TH"/>
        </w:rPr>
        <w:t xml:space="preserve">.  </w:t>
      </w:r>
    </w:p>
    <w:p w:rsidR="00654ADA" w:rsidRDefault="00654ADA" w:rsidP="00654ADA">
      <w:r>
        <w:t>Based on available data, Georgia is among the countries with highest HCV antibody prevalence</w:t>
      </w:r>
      <w:r w:rsidR="000F65CD">
        <w:t xml:space="preserve"> in the world</w:t>
      </w:r>
      <w:r w:rsidR="00A85692">
        <w:t xml:space="preserve">.  Research evaluating HCV </w:t>
      </w:r>
      <w:proofErr w:type="spellStart"/>
      <w:r w:rsidR="00A85692">
        <w:t>seroprevalence</w:t>
      </w:r>
      <w:proofErr w:type="spellEnd"/>
      <w:r w:rsidR="00A85692">
        <w:t xml:space="preserve"> in 2000 and 2004 among blood donors estimated HCV </w:t>
      </w:r>
      <w:proofErr w:type="spellStart"/>
      <w:r w:rsidR="00A85692">
        <w:t>seroprevalence</w:t>
      </w:r>
      <w:proofErr w:type="spellEnd"/>
      <w:r w:rsidR="00A85692">
        <w:t xml:space="preserve"> at 6.9% and 7.8%, respectively </w:t>
      </w:r>
      <w:r w:rsidR="00566254">
        <w:fldChar w:fldCharType="begin">
          <w:fldData xml:space="preserve">PEVuZE5vdGU+PENpdGU+PEF1dGhvcj5CdXRzYXNodmlsaTwvQXV0aG9yPjxZZWFyPjIwMDE8L1ll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</w:fldData>
        </w:fldChar>
      </w:r>
      <w:r w:rsidR="00A85692">
        <w:instrText xml:space="preserve"> ADDIN EN.CITE </w:instrText>
      </w:r>
      <w:r w:rsidR="00566254">
        <w:fldChar w:fldCharType="begin">
          <w:fldData xml:space="preserve">PEVuZE5vdGU+PENpdGU+PEF1dGhvcj5CdXRzYXNodmlsaTwvQXV0aG9yPjxZZWFyPjIwMDE8L1ll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</w:fldData>
        </w:fldChar>
      </w:r>
      <w:r w:rsidR="00A85692">
        <w:instrText xml:space="preserve"> ADDIN EN.CITE.DATA </w:instrText>
      </w:r>
      <w:r w:rsidR="00566254">
        <w:fldChar w:fldCharType="end"/>
      </w:r>
      <w:r w:rsidR="00566254">
        <w:fldChar w:fldCharType="separate"/>
      </w:r>
      <w:r w:rsidR="00A85692">
        <w:rPr>
          <w:noProof/>
        </w:rPr>
        <w:t>[</w:t>
      </w:r>
      <w:hyperlink w:anchor="_ENREF_15" w:tooltip="Butsashvili, 2001 #603" w:history="1">
        <w:r w:rsidR="009977BF">
          <w:rPr>
            <w:noProof/>
          </w:rPr>
          <w:t>15</w:t>
        </w:r>
      </w:hyperlink>
      <w:r w:rsidR="00A85692">
        <w:rPr>
          <w:noProof/>
        </w:rPr>
        <w:t xml:space="preserve">, </w:t>
      </w:r>
      <w:hyperlink w:anchor="_ENREF_16" w:tooltip="Zaller, 2004 #604" w:history="1">
        <w:r w:rsidR="009977BF">
          <w:rPr>
            <w:noProof/>
          </w:rPr>
          <w:t>16</w:t>
        </w:r>
      </w:hyperlink>
      <w:r w:rsidR="00A85692">
        <w:rPr>
          <w:noProof/>
        </w:rPr>
        <w:t>]</w:t>
      </w:r>
      <w:r w:rsidR="00566254">
        <w:fldChar w:fldCharType="end"/>
      </w:r>
      <w:r w:rsidR="00A85692">
        <w:t xml:space="preserve">.  In 2005, a two-stage randomized study of the general population in </w:t>
      </w:r>
      <w:r w:rsidR="00857C14">
        <w:t xml:space="preserve">Tbilisi, Georgia, </w:t>
      </w:r>
      <w:r w:rsidR="00670540">
        <w:t>estimated</w:t>
      </w:r>
      <w:r w:rsidR="00A85692">
        <w:t xml:space="preserve"> </w:t>
      </w:r>
      <w:r w:rsidR="000F65CD">
        <w:t xml:space="preserve">HCV </w:t>
      </w:r>
      <w:proofErr w:type="spellStart"/>
      <w:r w:rsidR="00A85692">
        <w:t>sero</w:t>
      </w:r>
      <w:r w:rsidR="000F65CD">
        <w:t>prevalence</w:t>
      </w:r>
      <w:proofErr w:type="spellEnd"/>
      <w:r w:rsidR="000F65CD">
        <w:t xml:space="preserve"> </w:t>
      </w:r>
      <w:r w:rsidR="00670540">
        <w:t>at</w:t>
      </w:r>
      <w:r w:rsidR="00A85692">
        <w:t xml:space="preserve"> 6.8</w:t>
      </w:r>
      <w:r>
        <w:t>%</w:t>
      </w:r>
      <w:r w:rsidR="000D107C">
        <w:t xml:space="preserve">, with </w:t>
      </w:r>
      <w:r w:rsidR="00670540">
        <w:t xml:space="preserve">the predominant </w:t>
      </w:r>
      <w:r w:rsidR="000D107C">
        <w:t xml:space="preserve">burden </w:t>
      </w:r>
      <w:r w:rsidR="000F65CD">
        <w:t>among people who inject drugs (PWID)</w:t>
      </w:r>
      <w:r w:rsidR="00566254">
        <w:fldChar w:fldCharType="begin">
          <w:fldData xml:space="preserve">PEVuZE5vdGU+PENpdGU+PEF1dGhvcj5TdHZpbGlhPC9BdXRob3I+PFllYXI+MjAwNjwvWWVhcj48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</w:fldData>
        </w:fldChar>
      </w:r>
      <w:r w:rsidR="00A85692">
        <w:instrText xml:space="preserve"> ADDIN EN.CITE </w:instrText>
      </w:r>
      <w:r w:rsidR="00566254">
        <w:fldChar w:fldCharType="begin">
          <w:fldData xml:space="preserve">PEVuZE5vdGU+PENpdGU+PEF1dGhvcj5TdHZpbGlhPC9BdXRob3I+PFllYXI+MjAwNjwvWWVhcj48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</w:fldData>
        </w:fldChar>
      </w:r>
      <w:r w:rsidR="00A85692">
        <w:instrText xml:space="preserve"> ADDIN EN.CITE.DATA </w:instrText>
      </w:r>
      <w:r w:rsidR="00566254">
        <w:fldChar w:fldCharType="end"/>
      </w:r>
      <w:r w:rsidR="00566254">
        <w:fldChar w:fldCharType="separate"/>
      </w:r>
      <w:r w:rsidR="00A85692">
        <w:rPr>
          <w:noProof/>
        </w:rPr>
        <w:t>[</w:t>
      </w:r>
      <w:hyperlink w:anchor="_ENREF_17" w:tooltip="Stvilia, 2006 #602" w:history="1">
        <w:r w:rsidR="009977BF">
          <w:rPr>
            <w:noProof/>
          </w:rPr>
          <w:t>17</w:t>
        </w:r>
      </w:hyperlink>
      <w:r w:rsidR="00A85692">
        <w:rPr>
          <w:noProof/>
        </w:rPr>
        <w:t>]</w:t>
      </w:r>
      <w:r w:rsidR="00566254">
        <w:fldChar w:fldCharType="end"/>
      </w:r>
      <w:r>
        <w:t>.</w:t>
      </w:r>
      <w:r w:rsidR="00670540">
        <w:t xml:space="preserve">  </w:t>
      </w:r>
      <w:r w:rsidR="00A1316F">
        <w:t xml:space="preserve">Evidence points to an </w:t>
      </w:r>
      <w:r w:rsidR="00670540">
        <w:t>increas</w:t>
      </w:r>
      <w:r w:rsidR="00A1316F">
        <w:t xml:space="preserve">ing burden of HCV </w:t>
      </w:r>
      <w:r w:rsidR="00670540">
        <w:t>among IDUs</w:t>
      </w:r>
      <w:r w:rsidR="00A1316F">
        <w:t xml:space="preserve"> with HCV </w:t>
      </w:r>
      <w:proofErr w:type="spellStart"/>
      <w:r w:rsidR="00A1316F">
        <w:t>seroprevalence</w:t>
      </w:r>
      <w:proofErr w:type="spellEnd"/>
      <w:r w:rsidR="00A1316F">
        <w:t xml:space="preserve"> among PWIDs alone estimated at 70.4% in Tbilisi </w:t>
      </w:r>
      <w:r w:rsidR="00566254">
        <w:fldChar w:fldCharType="begin">
          <w:fldData xml:space="preserve">PEVuZE5vdGU+PENpdGU+PEF1dGhvcj5TdHZpbGlhPC9BdXRob3I+PFllYXI+MjAwNjwvWWVhcj48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</w:fldData>
        </w:fldChar>
      </w:r>
      <w:r w:rsidR="00A1316F">
        <w:instrText xml:space="preserve"> ADDIN EN.CITE </w:instrText>
      </w:r>
      <w:r w:rsidR="00566254">
        <w:fldChar w:fldCharType="begin">
          <w:fldData xml:space="preserve">PEVuZE5vdGU+PENpdGU+PEF1dGhvcj5TdHZpbGlhPC9BdXRob3I+PFllYXI+MjAwNjwvWWVhcj48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</w:fldData>
        </w:fldChar>
      </w:r>
      <w:r w:rsidR="00A1316F">
        <w:instrText xml:space="preserve"> ADDIN EN.CITE.DATA </w:instrText>
      </w:r>
      <w:r w:rsidR="00566254">
        <w:fldChar w:fldCharType="end"/>
      </w:r>
      <w:r w:rsidR="00566254">
        <w:fldChar w:fldCharType="separate"/>
      </w:r>
      <w:r w:rsidR="00A1316F">
        <w:rPr>
          <w:noProof/>
        </w:rPr>
        <w:t>[</w:t>
      </w:r>
      <w:hyperlink w:anchor="_ENREF_17" w:tooltip="Stvilia, 2006 #602" w:history="1">
        <w:r w:rsidR="009977BF">
          <w:rPr>
            <w:noProof/>
          </w:rPr>
          <w:t>17</w:t>
        </w:r>
      </w:hyperlink>
      <w:r w:rsidR="00A1316F">
        <w:rPr>
          <w:noProof/>
        </w:rPr>
        <w:t>]</w:t>
      </w:r>
      <w:r w:rsidR="00566254">
        <w:fldChar w:fldCharType="end"/>
      </w:r>
      <w:r w:rsidR="00A1316F">
        <w:t>.  Finally, t</w:t>
      </w:r>
      <w:r w:rsidR="000F65CD">
        <w:t xml:space="preserve">here is </w:t>
      </w:r>
      <w:r w:rsidR="00CD4F4E">
        <w:t>different information</w:t>
      </w:r>
      <w:r w:rsidR="000F65CD">
        <w:t xml:space="preserve"> as to the c</w:t>
      </w:r>
      <w:r w:rsidR="00BB37D8">
        <w:t>irculating genotypes of H</w:t>
      </w:r>
      <w:r w:rsidR="000D107C">
        <w:t>C</w:t>
      </w:r>
      <w:r w:rsidR="00BB37D8">
        <w:t>V</w:t>
      </w:r>
      <w:r w:rsidR="000D107C">
        <w:t xml:space="preserve"> in </w:t>
      </w:r>
      <w:r w:rsidR="000F65CD">
        <w:t>Georgia</w:t>
      </w:r>
      <w:r w:rsidR="00857C14">
        <w:t xml:space="preserve">, </w:t>
      </w:r>
      <w:r w:rsidR="00CD4F4E">
        <w:t>with some</w:t>
      </w:r>
      <w:r w:rsidR="00A1316F">
        <w:t xml:space="preserve"> report</w:t>
      </w:r>
      <w:r w:rsidR="00CD4F4E">
        <w:t>s</w:t>
      </w:r>
      <w:r w:rsidR="00A1316F">
        <w:t xml:space="preserve"> finding</w:t>
      </w:r>
      <w:r w:rsidR="00E94C4B">
        <w:t xml:space="preserve"> </w:t>
      </w:r>
      <w:r w:rsidR="00CD4F4E">
        <w:t xml:space="preserve">genotype 3 (general population and HIV co-infected) </w:t>
      </w:r>
      <w:r w:rsidR="00A1316F">
        <w:t>as</w:t>
      </w:r>
      <w:r w:rsidR="002A0D0A">
        <w:t xml:space="preserve"> the predominant circulating strain </w:t>
      </w:r>
      <w:r w:rsidR="00CD4F4E">
        <w:t>and</w:t>
      </w:r>
      <w:r w:rsidR="002A0D0A">
        <w:t xml:space="preserve"> </w:t>
      </w:r>
      <w:r w:rsidR="00CD4F4E">
        <w:t>others</w:t>
      </w:r>
      <w:r w:rsidR="00A1316F">
        <w:t xml:space="preserve"> reporting</w:t>
      </w:r>
      <w:r w:rsidR="002462CC">
        <w:t xml:space="preserve"> </w:t>
      </w:r>
      <w:r w:rsidR="00AA368F">
        <w:t xml:space="preserve">genotype 1 </w:t>
      </w:r>
      <w:r w:rsidR="00CD4F4E">
        <w:t xml:space="preserve">(among IDUs) </w:t>
      </w:r>
      <w:r w:rsidR="00AA368F">
        <w:t xml:space="preserve">to be </w:t>
      </w:r>
      <w:r w:rsidR="002A0D0A">
        <w:t xml:space="preserve">the </w:t>
      </w:r>
      <w:r w:rsidR="00AA368F">
        <w:t xml:space="preserve">most prevalent </w:t>
      </w:r>
      <w:r w:rsidR="00566254">
        <w:fldChar w:fldCharType="begin">
          <w:fldData xml:space="preserve">PEVuZE5vdGU+PENpdGU+PEF1dGhvcj5TaGFydmFkemU8L0F1dGhvcj48WWVhcj4yMDA4PC9ZZWFy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==
</w:fldData>
        </w:fldChar>
      </w:r>
      <w:r w:rsidR="009977BF">
        <w:instrText xml:space="preserve"> ADDIN EN.CITE </w:instrText>
      </w:r>
      <w:r w:rsidR="00566254">
        <w:fldChar w:fldCharType="begin">
          <w:fldData xml:space="preserve">PEVuZE5vdGU+PENpdGU+PEF1dGhvcj5TaGFydmFkemU8L0F1dGhvcj48WWVhcj4yMDA4PC9ZZWFy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==
</w:fldData>
        </w:fldChar>
      </w:r>
      <w:r w:rsidR="009977BF">
        <w:instrText xml:space="preserve"> ADDIN EN.CITE.DATA </w:instrText>
      </w:r>
      <w:r w:rsidR="00566254">
        <w:fldChar w:fldCharType="end"/>
      </w:r>
      <w:r w:rsidR="00566254">
        <w:fldChar w:fldCharType="separate"/>
      </w:r>
      <w:r w:rsidR="009977BF">
        <w:rPr>
          <w:noProof/>
        </w:rPr>
        <w:t>[</w:t>
      </w:r>
      <w:hyperlink w:anchor="_ENREF_18" w:tooltip="Sharvadze, 2008 #558" w:history="1">
        <w:r w:rsidR="009977BF">
          <w:rPr>
            <w:noProof/>
          </w:rPr>
          <w:t>18-20</w:t>
        </w:r>
      </w:hyperlink>
      <w:r w:rsidR="009977BF">
        <w:rPr>
          <w:noProof/>
        </w:rPr>
        <w:t>]</w:t>
      </w:r>
      <w:r w:rsidR="00566254">
        <w:fldChar w:fldCharType="end"/>
      </w:r>
    </w:p>
    <w:p w:rsidR="00AB62DB" w:rsidRDefault="00E94C4B" w:rsidP="002A0D0A">
      <w:r>
        <w:t>Data from the Republic of Georgia are inadequate to give a complete picture of the burden of HCV infection in the country.  Data from Georgia have bee</w:t>
      </w:r>
      <w:r w:rsidR="00215E35">
        <w:t>n either limited to the capital of</w:t>
      </w:r>
      <w:r>
        <w:t xml:space="preserve"> Tbilisi, grea</w:t>
      </w:r>
      <w:r w:rsidR="00A1316F">
        <w:t>ter than 10 years old, or limite</w:t>
      </w:r>
      <w:r>
        <w:t xml:space="preserve">d to high risk </w:t>
      </w:r>
      <w:r w:rsidR="00BB37D8">
        <w:t>and/</w:t>
      </w:r>
      <w:r>
        <w:t xml:space="preserve">or special populations.  </w:t>
      </w:r>
      <w:r w:rsidR="008069D1">
        <w:t>Accurate national data</w:t>
      </w:r>
      <w:r w:rsidR="00020DB7">
        <w:t xml:space="preserve"> on the burden of </w:t>
      </w:r>
      <w:r w:rsidR="002A0D0A">
        <w:t xml:space="preserve">HCV and risk factors for transmission are </w:t>
      </w:r>
      <w:r w:rsidR="008069D1">
        <w:t xml:space="preserve">needed </w:t>
      </w:r>
      <w:r w:rsidR="002A0D0A">
        <w:t>to develop a comprehensive control program that includes education and awareness, prevention,</w:t>
      </w:r>
      <w:r>
        <w:t xml:space="preserve"> and</w:t>
      </w:r>
      <w:r w:rsidR="002A0D0A">
        <w:t xml:space="preserve"> care and treatment.   </w:t>
      </w:r>
    </w:p>
    <w:p w:rsidR="00A32889" w:rsidRPr="00A32889" w:rsidRDefault="00A32889" w:rsidP="00820777">
      <w:pPr>
        <w:pStyle w:val="ListParagraph"/>
        <w:numPr>
          <w:ilvl w:val="1"/>
          <w:numId w:val="12"/>
        </w:numPr>
        <w:rPr>
          <w:b/>
        </w:rPr>
      </w:pPr>
      <w:r w:rsidRPr="00A32889">
        <w:rPr>
          <w:b/>
        </w:rPr>
        <w:t xml:space="preserve">Hepatitis C Prevention and Control in Republic of Georgia </w:t>
      </w:r>
    </w:p>
    <w:p w:rsidR="00CD4F4E" w:rsidRDefault="00A32889" w:rsidP="005441CE">
      <w:r>
        <w:t xml:space="preserve">Currently, </w:t>
      </w:r>
      <w:r w:rsidR="006E0699">
        <w:t>Georgia lacks a comprehensive h</w:t>
      </w:r>
      <w:r>
        <w:t xml:space="preserve">epatitis C prevention and control </w:t>
      </w:r>
      <w:r w:rsidR="006E0699">
        <w:t xml:space="preserve">program.  </w:t>
      </w:r>
      <w:r w:rsidR="00CD4F4E">
        <w:t xml:space="preserve">Recently, the Georgian Ministry of Health (MOH) has partnered with the Ministry of Justice (MOJ) to provide </w:t>
      </w:r>
      <w:r w:rsidR="00CD4F4E">
        <w:lastRenderedPageBreak/>
        <w:t>treatment (IFN/</w:t>
      </w:r>
      <w:proofErr w:type="spellStart"/>
      <w:r w:rsidR="00CD4F4E">
        <w:t>Ribavirin</w:t>
      </w:r>
      <w:proofErr w:type="spellEnd"/>
      <w:r w:rsidR="00CD4F4E">
        <w:t xml:space="preserve"> based) for all prisoners.  In addition, the MOH has begun a new program in 2014 to treat 10,000 patients in the coming years.  </w:t>
      </w:r>
    </w:p>
    <w:p w:rsidR="00932F37" w:rsidRDefault="00CD4F4E" w:rsidP="005441CE">
      <w:r>
        <w:t>However, l</w:t>
      </w:r>
      <w:r w:rsidR="00635B4D">
        <w:t xml:space="preserve">imited public health </w:t>
      </w:r>
      <w:r w:rsidR="006E0699">
        <w:t xml:space="preserve">education </w:t>
      </w:r>
      <w:r w:rsidR="00635B4D">
        <w:t xml:space="preserve">campaigns have been </w:t>
      </w:r>
      <w:r w:rsidR="006E0699">
        <w:t xml:space="preserve">conducted, and few </w:t>
      </w:r>
      <w:r w:rsidR="0098382C">
        <w:t xml:space="preserve">qualified </w:t>
      </w:r>
      <w:r w:rsidR="006E0699">
        <w:t xml:space="preserve">providers are available </w:t>
      </w:r>
      <w:r w:rsidR="0098382C">
        <w:t xml:space="preserve">to </w:t>
      </w:r>
      <w:r w:rsidR="006E0699">
        <w:t xml:space="preserve">provide care and treatment services.  </w:t>
      </w:r>
      <w:r w:rsidR="00932F37">
        <w:t xml:space="preserve"> There is limited data available describing th</w:t>
      </w:r>
      <w:r w:rsidR="005F1731">
        <w:t>e risk factors for transmission. W</w:t>
      </w:r>
      <w:r w:rsidR="00932F37">
        <w:t xml:space="preserve">hile IDU has been identified in previous studies, there is concern that health care transmission may pose an important risk for HCV infection. </w:t>
      </w:r>
    </w:p>
    <w:p w:rsidR="00820777" w:rsidRDefault="00983A72" w:rsidP="00820777">
      <w:pPr>
        <w:pStyle w:val="ListParagraph"/>
        <w:numPr>
          <w:ilvl w:val="1"/>
          <w:numId w:val="12"/>
        </w:numPr>
      </w:pPr>
      <w:r w:rsidRPr="00820777">
        <w:rPr>
          <w:b/>
        </w:rPr>
        <w:t>Rationale</w:t>
      </w:r>
    </w:p>
    <w:p w:rsidR="00983A72" w:rsidRDefault="00932F37" w:rsidP="00820777">
      <w:r>
        <w:t>The Ministry of Health has recently begun discussions and planning to address the HCV epidemic in the country</w:t>
      </w:r>
      <w:r w:rsidR="00051AD6">
        <w:t>.  They quickly re</w:t>
      </w:r>
      <w:r>
        <w:t xml:space="preserve">alized the need for high quality </w:t>
      </w:r>
      <w:proofErr w:type="spellStart"/>
      <w:r>
        <w:t>serporevalence</w:t>
      </w:r>
      <w:proofErr w:type="spellEnd"/>
      <w:r>
        <w:t xml:space="preserve"> data to understand the burden </w:t>
      </w:r>
      <w:r w:rsidR="00C53417">
        <w:t xml:space="preserve">of disease </w:t>
      </w:r>
      <w:r>
        <w:t xml:space="preserve">as a necessary element of a comprehensive strategy.   </w:t>
      </w:r>
      <w:r w:rsidR="00983A72" w:rsidRPr="001F29FF">
        <w:t>Georgia has</w:t>
      </w:r>
      <w:r w:rsidR="00983A72">
        <w:t xml:space="preserve"> limited data on a national scale of the </w:t>
      </w:r>
      <w:r w:rsidR="00CA2DE9">
        <w:t xml:space="preserve">prevalence of hepatitis C as well as a limited understanding of the </w:t>
      </w:r>
      <w:r w:rsidR="00051AD6">
        <w:t>risk</w:t>
      </w:r>
      <w:r w:rsidR="00CA2DE9">
        <w:t xml:space="preserve"> factors </w:t>
      </w:r>
      <w:r w:rsidR="00051AD6">
        <w:t>for</w:t>
      </w:r>
      <w:r w:rsidR="00CA2DE9">
        <w:t xml:space="preserve"> transmission and populations at risk</w:t>
      </w:r>
      <w:r w:rsidR="00C53417">
        <w:t>.  A</w:t>
      </w:r>
      <w:r w:rsidR="00051AD6">
        <w:t xml:space="preserve">vailable </w:t>
      </w:r>
      <w:r w:rsidR="00CA2DE9">
        <w:t xml:space="preserve">data </w:t>
      </w:r>
      <w:r w:rsidR="00051AD6">
        <w:t xml:space="preserve">suggests that </w:t>
      </w:r>
      <w:r w:rsidR="00CA2DE9">
        <w:t xml:space="preserve">Georgia </w:t>
      </w:r>
      <w:r w:rsidR="00051AD6">
        <w:t>has a significant burden of HC</w:t>
      </w:r>
      <w:r w:rsidR="00C53417">
        <w:t xml:space="preserve">V </w:t>
      </w:r>
      <w:r w:rsidR="002A0D0A">
        <w:t>and that injection drug use is an important mode of transmission.</w:t>
      </w:r>
      <w:r w:rsidR="00CA2DE9">
        <w:t xml:space="preserve"> </w:t>
      </w:r>
      <w:r w:rsidR="002A0D0A">
        <w:t xml:space="preserve"> </w:t>
      </w:r>
      <w:r w:rsidR="00051AD6">
        <w:t>High quality data describing the epidemiology and burden of HCV infection is needed</w:t>
      </w:r>
      <w:r w:rsidR="00CA2DE9">
        <w:t xml:space="preserve">. </w:t>
      </w:r>
    </w:p>
    <w:p w:rsidR="00A32889" w:rsidRPr="00820777" w:rsidRDefault="00A32889" w:rsidP="00820777">
      <w:pPr>
        <w:rPr>
          <w:b/>
        </w:rPr>
      </w:pPr>
    </w:p>
    <w:p w:rsidR="00CA2DE9" w:rsidRPr="00820777" w:rsidRDefault="00820777" w:rsidP="00820777">
      <w:r>
        <w:rPr>
          <w:color w:val="4F81BD" w:themeColor="accent1"/>
          <w:sz w:val="40"/>
          <w:szCs w:val="40"/>
        </w:rPr>
        <w:t xml:space="preserve">2 </w:t>
      </w:r>
      <w:r w:rsidR="004D3742" w:rsidRPr="00820777">
        <w:rPr>
          <w:color w:val="4F81BD" w:themeColor="accent1"/>
          <w:sz w:val="40"/>
          <w:szCs w:val="40"/>
        </w:rPr>
        <w:t>Objective</w:t>
      </w:r>
      <w:r w:rsidR="00CA2DE9" w:rsidRPr="00820777">
        <w:rPr>
          <w:color w:val="4F81BD" w:themeColor="accent1"/>
          <w:sz w:val="40"/>
          <w:szCs w:val="40"/>
        </w:rPr>
        <w:t>s</w:t>
      </w:r>
      <w:r w:rsidR="004D3742" w:rsidRPr="00820777">
        <w:t xml:space="preserve"> </w:t>
      </w:r>
    </w:p>
    <w:p w:rsidR="00820777" w:rsidRPr="00550491" w:rsidRDefault="00820777" w:rsidP="00820777">
      <w:pPr>
        <w:rPr>
          <w:b/>
        </w:rPr>
      </w:pPr>
      <w:r w:rsidRPr="00550491">
        <w:rPr>
          <w:b/>
        </w:rPr>
        <w:t xml:space="preserve">2.1 Primary Objective </w:t>
      </w:r>
    </w:p>
    <w:p w:rsidR="00CA2DE9" w:rsidRDefault="004D3742" w:rsidP="00820777">
      <w:r>
        <w:t>Estimate</w:t>
      </w:r>
      <w:r w:rsidR="00654ADA">
        <w:t xml:space="preserve"> th</w:t>
      </w:r>
      <w:r>
        <w:t>e prevalence of HCV infection in the general population of Georgia</w:t>
      </w:r>
      <w:r w:rsidR="00C35CF6">
        <w:t xml:space="preserve"> by age groups, regions</w:t>
      </w:r>
      <w:r w:rsidR="00215E35">
        <w:t>,</w:t>
      </w:r>
      <w:r w:rsidR="00C35CF6">
        <w:t xml:space="preserve"> and by urban and rural residence</w:t>
      </w:r>
      <w:r>
        <w:t xml:space="preserve">. </w:t>
      </w:r>
    </w:p>
    <w:p w:rsidR="00820777" w:rsidRPr="00550491" w:rsidRDefault="00820777" w:rsidP="00820777">
      <w:pPr>
        <w:rPr>
          <w:b/>
        </w:rPr>
      </w:pPr>
      <w:r w:rsidRPr="00550491">
        <w:rPr>
          <w:b/>
        </w:rPr>
        <w:t>2.2 Secondary Objective</w:t>
      </w:r>
      <w:r w:rsidR="003B6D2D">
        <w:rPr>
          <w:b/>
        </w:rPr>
        <w:t>s</w:t>
      </w:r>
      <w:r w:rsidRPr="00550491">
        <w:rPr>
          <w:b/>
        </w:rPr>
        <w:t xml:space="preserve"> </w:t>
      </w:r>
    </w:p>
    <w:p w:rsidR="001F29FF" w:rsidRDefault="00820777" w:rsidP="00820777">
      <w:r>
        <w:t>-</w:t>
      </w:r>
      <w:r w:rsidR="001F29FF">
        <w:t xml:space="preserve">Assess risk factors for HCV infection in Georgia </w:t>
      </w:r>
    </w:p>
    <w:p w:rsidR="00D478D7" w:rsidRDefault="00D478D7" w:rsidP="00D478D7">
      <w:r>
        <w:t xml:space="preserve">-Describe the hepatitis C circulating genotypes in the different population sub-groups. </w:t>
      </w:r>
    </w:p>
    <w:p w:rsidR="00635B4D" w:rsidRDefault="00820777" w:rsidP="00CA2DE9">
      <w:r>
        <w:t>-I</w:t>
      </w:r>
      <w:r w:rsidR="004D3742">
        <w:t xml:space="preserve">dentify </w:t>
      </w:r>
      <w:r w:rsidR="005D14E1">
        <w:t xml:space="preserve">knowledge and </w:t>
      </w:r>
      <w:r>
        <w:t>perceptions towards hepatitis and</w:t>
      </w:r>
      <w:r w:rsidR="004D3742">
        <w:t xml:space="preserve"> its prevention and treatment</w:t>
      </w:r>
    </w:p>
    <w:p w:rsidR="002441E5" w:rsidRDefault="002441E5" w:rsidP="00CA2DE9">
      <w:r>
        <w:t xml:space="preserve">-Estimate the prevalence of HBV infection in </w:t>
      </w:r>
      <w:r w:rsidR="00C53417">
        <w:t xml:space="preserve">the </w:t>
      </w:r>
      <w:r>
        <w:t xml:space="preserve">general population of Georgia </w:t>
      </w:r>
    </w:p>
    <w:p w:rsidR="00635B4D" w:rsidRDefault="00635B4D" w:rsidP="00CA2DE9">
      <w:r>
        <w:t>-</w:t>
      </w:r>
      <w:r w:rsidR="001F6C81">
        <w:t xml:space="preserve">Collect and store specimens to assess </w:t>
      </w:r>
      <w:r>
        <w:t>the p</w:t>
      </w:r>
      <w:r w:rsidR="00DB227F">
        <w:t xml:space="preserve">revalence of other </w:t>
      </w:r>
      <w:r>
        <w:t>viruses in the general population of Georgia</w:t>
      </w:r>
      <w:r w:rsidR="00C53417">
        <w:t>, if</w:t>
      </w:r>
      <w:r w:rsidR="001F6C81">
        <w:t xml:space="preserve"> resources for testing become available</w:t>
      </w:r>
      <w:r>
        <w:t xml:space="preserve">.    </w:t>
      </w:r>
    </w:p>
    <w:p w:rsidR="00820777" w:rsidRPr="00550491" w:rsidRDefault="00820777" w:rsidP="00CA2DE9">
      <w:pPr>
        <w:rPr>
          <w:b/>
        </w:rPr>
      </w:pPr>
      <w:r w:rsidRPr="00550491">
        <w:rPr>
          <w:b/>
        </w:rPr>
        <w:t>2.3 Survey Population</w:t>
      </w:r>
    </w:p>
    <w:p w:rsidR="00820777" w:rsidRDefault="00820777" w:rsidP="00CA2DE9">
      <w:r>
        <w:t xml:space="preserve">The population will include males and females </w:t>
      </w:r>
      <w:r w:rsidRPr="007D1E70">
        <w:rPr>
          <w:u w:val="single"/>
        </w:rPr>
        <w:t>&gt;</w:t>
      </w:r>
      <w:r w:rsidR="00B51D2B">
        <w:t xml:space="preserve"> 18</w:t>
      </w:r>
      <w:r>
        <w:t xml:space="preserve"> years of age, residing in randomly selecte</w:t>
      </w:r>
      <w:r w:rsidR="000711B8">
        <w:t>d households in</w:t>
      </w:r>
      <w:r>
        <w:t xml:space="preserve"> Georgia.  Sampling will be done via </w:t>
      </w:r>
      <w:r w:rsidR="00C53417">
        <w:t xml:space="preserve">a </w:t>
      </w:r>
      <w:r>
        <w:t>multistage</w:t>
      </w:r>
      <w:r w:rsidR="00C53417">
        <w:t>,</w:t>
      </w:r>
      <w:r>
        <w:t xml:space="preserve"> cluster</w:t>
      </w:r>
      <w:r w:rsidR="00C53417">
        <w:t>,</w:t>
      </w:r>
      <w:r>
        <w:t xml:space="preserve"> random sampling design.</w:t>
      </w:r>
      <w:r w:rsidR="000711B8">
        <w:t xml:space="preserve"> </w:t>
      </w:r>
    </w:p>
    <w:p w:rsidR="00820777" w:rsidRPr="00550491" w:rsidRDefault="00820777" w:rsidP="00CA2DE9">
      <w:pPr>
        <w:rPr>
          <w:b/>
        </w:rPr>
      </w:pPr>
      <w:r w:rsidRPr="00550491">
        <w:rPr>
          <w:b/>
        </w:rPr>
        <w:t>2.4 Inclusion Criteria</w:t>
      </w:r>
    </w:p>
    <w:p w:rsidR="005D14E1" w:rsidRDefault="002A0D0A" w:rsidP="00AB62DB">
      <w:pPr>
        <w:pStyle w:val="Heading3"/>
        <w:jc w:val="left"/>
        <w:rPr>
          <w:rFonts w:asciiTheme="minorHAnsi" w:hAnsiTheme="minorHAnsi"/>
          <w:b w:val="0"/>
          <w:sz w:val="22"/>
          <w:szCs w:val="22"/>
        </w:rPr>
      </w:pPr>
      <w:r>
        <w:rPr>
          <w:rFonts w:asciiTheme="minorHAnsi" w:hAnsiTheme="minorHAnsi"/>
          <w:b w:val="0"/>
          <w:sz w:val="22"/>
          <w:szCs w:val="22"/>
        </w:rPr>
        <w:lastRenderedPageBreak/>
        <w:t>M</w:t>
      </w:r>
      <w:r w:rsidR="005D14E1" w:rsidRPr="00AB62DB">
        <w:rPr>
          <w:rFonts w:asciiTheme="minorHAnsi" w:hAnsiTheme="minorHAnsi"/>
          <w:b w:val="0"/>
          <w:sz w:val="22"/>
          <w:szCs w:val="22"/>
        </w:rPr>
        <w:t>embers</w:t>
      </w:r>
      <w:r>
        <w:rPr>
          <w:rFonts w:asciiTheme="minorHAnsi" w:hAnsiTheme="minorHAnsi"/>
          <w:b w:val="0"/>
          <w:sz w:val="22"/>
          <w:szCs w:val="22"/>
        </w:rPr>
        <w:t xml:space="preserve"> of selected </w:t>
      </w:r>
      <w:proofErr w:type="gramStart"/>
      <w:r>
        <w:rPr>
          <w:rFonts w:asciiTheme="minorHAnsi" w:hAnsiTheme="minorHAnsi"/>
          <w:b w:val="0"/>
          <w:sz w:val="22"/>
          <w:szCs w:val="22"/>
        </w:rPr>
        <w:t>households</w:t>
      </w:r>
      <w:proofErr w:type="gramEnd"/>
      <w:r w:rsidR="00DA0556">
        <w:rPr>
          <w:rFonts w:asciiTheme="minorHAnsi" w:hAnsiTheme="minorHAnsi"/>
          <w:b w:val="0"/>
          <w:sz w:val="22"/>
          <w:szCs w:val="22"/>
        </w:rPr>
        <w:t xml:space="preserve"> </w:t>
      </w:r>
      <w:r w:rsidR="00B51D2B">
        <w:rPr>
          <w:rFonts w:asciiTheme="minorHAnsi" w:hAnsiTheme="minorHAnsi"/>
          <w:b w:val="0"/>
          <w:sz w:val="22"/>
          <w:szCs w:val="22"/>
        </w:rPr>
        <w:t>≥18</w:t>
      </w:r>
      <w:r>
        <w:rPr>
          <w:rFonts w:asciiTheme="minorHAnsi" w:hAnsiTheme="minorHAnsi"/>
          <w:b w:val="0"/>
          <w:sz w:val="22"/>
          <w:szCs w:val="22"/>
        </w:rPr>
        <w:t xml:space="preserve"> </w:t>
      </w:r>
      <w:r w:rsidR="005D14E1" w:rsidRPr="00AB62DB">
        <w:rPr>
          <w:rFonts w:asciiTheme="minorHAnsi" w:hAnsiTheme="minorHAnsi"/>
          <w:b w:val="0"/>
          <w:sz w:val="22"/>
          <w:szCs w:val="22"/>
        </w:rPr>
        <w:t xml:space="preserve">years of age who have provided voluntary informed consent for </w:t>
      </w:r>
      <w:r w:rsidR="00C11238">
        <w:rPr>
          <w:rFonts w:asciiTheme="minorHAnsi" w:hAnsiTheme="minorHAnsi"/>
          <w:b w:val="0"/>
          <w:sz w:val="22"/>
          <w:szCs w:val="22"/>
        </w:rPr>
        <w:t xml:space="preserve">participation </w:t>
      </w:r>
      <w:r w:rsidR="00C53417">
        <w:rPr>
          <w:rFonts w:asciiTheme="minorHAnsi" w:hAnsiTheme="minorHAnsi"/>
          <w:b w:val="0"/>
          <w:sz w:val="22"/>
          <w:szCs w:val="22"/>
        </w:rPr>
        <w:t xml:space="preserve">will be included.   </w:t>
      </w:r>
      <w:r w:rsidR="00B51D2B">
        <w:rPr>
          <w:rFonts w:asciiTheme="minorHAnsi" w:hAnsiTheme="minorHAnsi"/>
          <w:b w:val="0"/>
          <w:sz w:val="22"/>
          <w:szCs w:val="22"/>
        </w:rPr>
        <w:t>For all adults</w:t>
      </w:r>
      <w:r w:rsidR="00C11238">
        <w:rPr>
          <w:rFonts w:asciiTheme="minorHAnsi" w:hAnsiTheme="minorHAnsi"/>
          <w:b w:val="0"/>
          <w:sz w:val="22"/>
          <w:szCs w:val="22"/>
        </w:rPr>
        <w:t xml:space="preserve"> aged ≥ 18 years, informed consent will be taken.</w:t>
      </w:r>
      <w:r w:rsidR="00F515FA">
        <w:rPr>
          <w:rFonts w:asciiTheme="minorHAnsi" w:hAnsiTheme="minorHAnsi"/>
          <w:b w:val="0"/>
          <w:sz w:val="22"/>
          <w:szCs w:val="22"/>
        </w:rPr>
        <w:t xml:space="preserve"> </w:t>
      </w:r>
      <w:r w:rsidR="00C11238">
        <w:rPr>
          <w:rFonts w:asciiTheme="minorHAnsi" w:hAnsiTheme="minorHAnsi"/>
          <w:b w:val="0"/>
          <w:sz w:val="22"/>
          <w:szCs w:val="22"/>
        </w:rPr>
        <w:t xml:space="preserve"> </w:t>
      </w:r>
      <w:r w:rsidR="00B51D2B">
        <w:rPr>
          <w:rFonts w:asciiTheme="minorHAnsi" w:hAnsiTheme="minorHAnsi"/>
          <w:b w:val="0"/>
          <w:sz w:val="22"/>
          <w:szCs w:val="22"/>
        </w:rPr>
        <w:t>H</w:t>
      </w:r>
      <w:r w:rsidR="005D14E1" w:rsidRPr="00AB62DB">
        <w:rPr>
          <w:rFonts w:asciiTheme="minorHAnsi" w:hAnsiTheme="minorHAnsi"/>
          <w:b w:val="0"/>
          <w:sz w:val="22"/>
          <w:szCs w:val="22"/>
        </w:rPr>
        <w:t>ousehold members will include all residents and guests who stayed at t</w:t>
      </w:r>
      <w:r w:rsidR="00561172">
        <w:rPr>
          <w:rFonts w:asciiTheme="minorHAnsi" w:hAnsiTheme="minorHAnsi"/>
          <w:b w:val="0"/>
          <w:sz w:val="22"/>
          <w:szCs w:val="22"/>
        </w:rPr>
        <w:t>he household the previous night, in accordance with the def</w:t>
      </w:r>
      <w:r w:rsidR="002270FB">
        <w:rPr>
          <w:rFonts w:asciiTheme="minorHAnsi" w:hAnsiTheme="minorHAnsi"/>
          <w:b w:val="0"/>
          <w:sz w:val="22"/>
          <w:szCs w:val="22"/>
        </w:rPr>
        <w:t xml:space="preserve">inition used in the 2005-2006 </w:t>
      </w:r>
      <w:r>
        <w:rPr>
          <w:rFonts w:asciiTheme="minorHAnsi" w:hAnsiTheme="minorHAnsi"/>
          <w:b w:val="0"/>
          <w:sz w:val="22"/>
          <w:szCs w:val="22"/>
        </w:rPr>
        <w:t>National Family and Household Survey (</w:t>
      </w:r>
      <w:r w:rsidR="002270FB">
        <w:rPr>
          <w:rFonts w:asciiTheme="minorHAnsi" w:hAnsiTheme="minorHAnsi"/>
          <w:b w:val="0"/>
          <w:sz w:val="22"/>
          <w:szCs w:val="22"/>
        </w:rPr>
        <w:t>N</w:t>
      </w:r>
      <w:r w:rsidR="00561172">
        <w:rPr>
          <w:rFonts w:asciiTheme="minorHAnsi" w:hAnsiTheme="minorHAnsi"/>
          <w:b w:val="0"/>
          <w:sz w:val="22"/>
          <w:szCs w:val="22"/>
        </w:rPr>
        <w:t>F</w:t>
      </w:r>
      <w:r w:rsidR="002270FB">
        <w:rPr>
          <w:rFonts w:asciiTheme="minorHAnsi" w:hAnsiTheme="minorHAnsi"/>
          <w:b w:val="0"/>
          <w:sz w:val="22"/>
          <w:szCs w:val="22"/>
        </w:rPr>
        <w:t>H</w:t>
      </w:r>
      <w:r w:rsidR="00561172">
        <w:rPr>
          <w:rFonts w:asciiTheme="minorHAnsi" w:hAnsiTheme="minorHAnsi"/>
          <w:b w:val="0"/>
          <w:sz w:val="22"/>
          <w:szCs w:val="22"/>
        </w:rPr>
        <w:t>S</w:t>
      </w:r>
      <w:r>
        <w:rPr>
          <w:rFonts w:asciiTheme="minorHAnsi" w:hAnsiTheme="minorHAnsi"/>
          <w:b w:val="0"/>
          <w:sz w:val="22"/>
          <w:szCs w:val="22"/>
        </w:rPr>
        <w:t>)</w:t>
      </w:r>
      <w:r w:rsidR="00561172">
        <w:rPr>
          <w:rFonts w:asciiTheme="minorHAnsi" w:hAnsiTheme="minorHAnsi"/>
          <w:b w:val="0"/>
          <w:sz w:val="22"/>
          <w:szCs w:val="22"/>
        </w:rPr>
        <w:t xml:space="preserve"> survey.  </w:t>
      </w:r>
    </w:p>
    <w:p w:rsidR="00561172" w:rsidRPr="00550491" w:rsidRDefault="00561172" w:rsidP="00561172">
      <w:pPr>
        <w:rPr>
          <w:b/>
        </w:rPr>
      </w:pPr>
      <w:r w:rsidRPr="00550491">
        <w:rPr>
          <w:b/>
        </w:rPr>
        <w:t>2.5 Exclusion Criteria</w:t>
      </w:r>
    </w:p>
    <w:p w:rsidR="00561172" w:rsidRDefault="00B51D2B" w:rsidP="008069D1">
      <w:pPr>
        <w:rPr>
          <w:rFonts w:eastAsia="Times New Roman" w:cs="Arial"/>
          <w:bCs/>
        </w:rPr>
      </w:pPr>
      <w:r>
        <w:rPr>
          <w:rFonts w:eastAsia="Times New Roman" w:cs="Arial"/>
          <w:bCs/>
        </w:rPr>
        <w:t>Children aged &lt;18</w:t>
      </w:r>
      <w:r w:rsidR="00DB4E45">
        <w:rPr>
          <w:rFonts w:eastAsia="Times New Roman" w:cs="Arial"/>
          <w:bCs/>
        </w:rPr>
        <w:t xml:space="preserve"> years, </w:t>
      </w:r>
      <w:r w:rsidR="009249C9">
        <w:rPr>
          <w:rFonts w:eastAsia="Times New Roman" w:cs="Arial"/>
          <w:bCs/>
        </w:rPr>
        <w:t xml:space="preserve">any participants </w:t>
      </w:r>
      <w:r w:rsidR="00DB4E45">
        <w:rPr>
          <w:rFonts w:eastAsia="Times New Roman" w:cs="Arial"/>
          <w:bCs/>
        </w:rPr>
        <w:t>who are unable to give blood secondary to severe illness or hemophilia,</w:t>
      </w:r>
      <w:r w:rsidR="005D14E1" w:rsidRPr="00AB62DB">
        <w:rPr>
          <w:rFonts w:eastAsia="Times New Roman" w:cs="Arial"/>
          <w:bCs/>
        </w:rPr>
        <w:t xml:space="preserve"> and any participants refusing participation will be excluded.</w:t>
      </w:r>
      <w:r w:rsidR="00DA0556">
        <w:rPr>
          <w:rFonts w:eastAsia="Times New Roman" w:cs="Arial"/>
          <w:bCs/>
        </w:rPr>
        <w:t xml:space="preserve">  Adults </w:t>
      </w:r>
      <w:r w:rsidR="00C11238">
        <w:rPr>
          <w:rFonts w:eastAsia="Times New Roman" w:cs="Arial"/>
          <w:bCs/>
        </w:rPr>
        <w:t xml:space="preserve">with mental illnesses will be excluded.  </w:t>
      </w:r>
    </w:p>
    <w:p w:rsidR="000D7A4A" w:rsidRPr="000D7A4A" w:rsidRDefault="000D7A4A" w:rsidP="008069D1">
      <w:pPr>
        <w:rPr>
          <w:b/>
        </w:rPr>
      </w:pPr>
      <w:r w:rsidRPr="000D7A4A">
        <w:rPr>
          <w:b/>
        </w:rPr>
        <w:t xml:space="preserve">2.6 </w:t>
      </w:r>
      <w:r w:rsidR="00580604" w:rsidRPr="000D7A4A">
        <w:rPr>
          <w:b/>
        </w:rPr>
        <w:t>T</w:t>
      </w:r>
      <w:r w:rsidRPr="000D7A4A">
        <w:rPr>
          <w:b/>
        </w:rPr>
        <w:t>arget groups</w:t>
      </w:r>
    </w:p>
    <w:p w:rsidR="006B10A2" w:rsidRDefault="000D7A4A" w:rsidP="008069D1">
      <w:pPr>
        <w:rPr>
          <w:i/>
        </w:rPr>
      </w:pPr>
      <w:r w:rsidRPr="00217182">
        <w:t>T</w:t>
      </w:r>
      <w:r w:rsidR="00B51D2B">
        <w:t xml:space="preserve">he survey will be limited to </w:t>
      </w:r>
      <w:proofErr w:type="gramStart"/>
      <w:r w:rsidR="000A4454">
        <w:t>adults</w:t>
      </w:r>
      <w:proofErr w:type="gramEnd"/>
      <w:r w:rsidR="00DA0556">
        <w:t xml:space="preserve"> </w:t>
      </w:r>
      <w:r w:rsidR="00C11238">
        <w:t>≥</w:t>
      </w:r>
      <w:r w:rsidR="00850F89">
        <w:t>18</w:t>
      </w:r>
      <w:r w:rsidR="00256BE8">
        <w:t>.  I</w:t>
      </w:r>
      <w:r w:rsidR="00580604" w:rsidRPr="00217182">
        <w:t xml:space="preserve">nterviews </w:t>
      </w:r>
      <w:r w:rsidR="00256BE8">
        <w:t xml:space="preserve">will be </w:t>
      </w:r>
      <w:r w:rsidR="00580604" w:rsidRPr="00217182">
        <w:t xml:space="preserve">directed </w:t>
      </w:r>
      <w:r w:rsidR="000A4454">
        <w:t xml:space="preserve">at </w:t>
      </w:r>
      <w:proofErr w:type="gramStart"/>
      <w:r w:rsidR="000A4454">
        <w:t>adults</w:t>
      </w:r>
      <w:proofErr w:type="gramEnd"/>
      <w:r w:rsidR="00DA0556">
        <w:t xml:space="preserve"> </w:t>
      </w:r>
      <w:r w:rsidR="000A4454">
        <w:t xml:space="preserve">≥18 </w:t>
      </w:r>
      <w:r w:rsidR="00580604" w:rsidRPr="00217182">
        <w:t xml:space="preserve">to identify distinct risk factors. </w:t>
      </w:r>
      <w:r w:rsidR="00561172" w:rsidRPr="00217182">
        <w:t xml:space="preserve"> </w:t>
      </w:r>
    </w:p>
    <w:p w:rsidR="00561172" w:rsidRDefault="00561172" w:rsidP="008069D1">
      <w:pPr>
        <w:rPr>
          <w:i/>
        </w:rPr>
      </w:pPr>
    </w:p>
    <w:p w:rsidR="00561172" w:rsidRPr="00561172" w:rsidRDefault="00561172" w:rsidP="00561172">
      <w:pPr>
        <w:rPr>
          <w:color w:val="4F81BD" w:themeColor="accent1"/>
          <w:sz w:val="40"/>
          <w:szCs w:val="40"/>
        </w:rPr>
      </w:pPr>
      <w:r w:rsidRPr="00561172">
        <w:rPr>
          <w:color w:val="4F81BD" w:themeColor="accent1"/>
          <w:sz w:val="40"/>
          <w:szCs w:val="40"/>
        </w:rPr>
        <w:t>3</w:t>
      </w:r>
      <w:r>
        <w:rPr>
          <w:color w:val="4F81BD" w:themeColor="accent1"/>
          <w:sz w:val="40"/>
          <w:szCs w:val="40"/>
        </w:rPr>
        <w:t xml:space="preserve"> </w:t>
      </w:r>
      <w:proofErr w:type="gramStart"/>
      <w:r w:rsidRPr="00561172">
        <w:rPr>
          <w:color w:val="4F81BD" w:themeColor="accent1"/>
          <w:sz w:val="40"/>
          <w:szCs w:val="40"/>
        </w:rPr>
        <w:t>Methodology</w:t>
      </w:r>
      <w:proofErr w:type="gramEnd"/>
    </w:p>
    <w:p w:rsidR="00561172" w:rsidRDefault="00550491" w:rsidP="00561172">
      <w:pPr>
        <w:rPr>
          <w:b/>
        </w:rPr>
      </w:pPr>
      <w:r w:rsidRPr="00550491">
        <w:rPr>
          <w:b/>
        </w:rPr>
        <w:t xml:space="preserve">3.1 Research Design </w:t>
      </w:r>
    </w:p>
    <w:p w:rsidR="00550491" w:rsidRDefault="000F4C2A" w:rsidP="00550491">
      <w:r>
        <w:t>A cross-sectional survey will be conducted using a</w:t>
      </w:r>
      <w:r w:rsidR="009977BF">
        <w:t xml:space="preserve"> multi-stage, stratified random</w:t>
      </w:r>
      <w:r>
        <w:t xml:space="preserve"> </w:t>
      </w:r>
      <w:r w:rsidR="00550491">
        <w:t>sampling of th</w:t>
      </w:r>
      <w:r>
        <w:t xml:space="preserve">e general population of Georgia from </w:t>
      </w:r>
      <w:r w:rsidR="00A26EEB">
        <w:rPr>
          <w:highlight w:val="yellow"/>
        </w:rPr>
        <w:t>xx</w:t>
      </w:r>
      <w:r w:rsidR="00DD55F7">
        <w:rPr>
          <w:highlight w:val="yellow"/>
        </w:rPr>
        <w:t>/xx/</w:t>
      </w:r>
      <w:proofErr w:type="spellStart"/>
      <w:r w:rsidR="00DD55F7">
        <w:rPr>
          <w:highlight w:val="yellow"/>
        </w:rPr>
        <w:t>xxxx</w:t>
      </w:r>
      <w:proofErr w:type="spellEnd"/>
      <w:r w:rsidR="00A26EEB">
        <w:rPr>
          <w:highlight w:val="yellow"/>
        </w:rPr>
        <w:t xml:space="preserve"> to </w:t>
      </w:r>
      <w:proofErr w:type="spellStart"/>
      <w:r w:rsidR="00A26EEB">
        <w:rPr>
          <w:highlight w:val="yellow"/>
        </w:rPr>
        <w:t>yy</w:t>
      </w:r>
      <w:proofErr w:type="spellEnd"/>
      <w:r w:rsidR="00DD55F7">
        <w:rPr>
          <w:highlight w:val="yellow"/>
        </w:rPr>
        <w:t>/</w:t>
      </w:r>
      <w:proofErr w:type="spellStart"/>
      <w:r w:rsidR="00DD55F7">
        <w:rPr>
          <w:highlight w:val="yellow"/>
        </w:rPr>
        <w:t>yy</w:t>
      </w:r>
      <w:proofErr w:type="spellEnd"/>
      <w:r w:rsidR="00DD55F7">
        <w:rPr>
          <w:highlight w:val="yellow"/>
        </w:rPr>
        <w:t>/</w:t>
      </w:r>
      <w:proofErr w:type="spellStart"/>
      <w:r w:rsidR="00DD55F7">
        <w:rPr>
          <w:highlight w:val="yellow"/>
        </w:rPr>
        <w:t>yyyy</w:t>
      </w:r>
      <w:proofErr w:type="spellEnd"/>
      <w:r w:rsidRPr="000A4454">
        <w:rPr>
          <w:highlight w:val="yellow"/>
        </w:rPr>
        <w:t>.</w:t>
      </w:r>
      <w:r w:rsidR="000A4454">
        <w:t xml:space="preserve">  </w:t>
      </w:r>
      <w:r w:rsidR="00FD7B15">
        <w:t xml:space="preserve">The survey will be conducted to estimate the prevalence of HCV infection </w:t>
      </w:r>
      <w:r w:rsidR="009249C9">
        <w:t xml:space="preserve">and risk factors for infection </w:t>
      </w:r>
      <w:r w:rsidR="00FD7B15">
        <w:t xml:space="preserve">in the general population.  </w:t>
      </w:r>
      <w:r w:rsidR="00550491">
        <w:t xml:space="preserve"> </w:t>
      </w:r>
    </w:p>
    <w:p w:rsidR="0075228E" w:rsidRDefault="0075228E" w:rsidP="00550491">
      <w:r>
        <w:t xml:space="preserve">The ideal target population for this survey is all adults residing in dwelling units in the Republic of Georgia.  Georgia comprises eleven regional areas; for safety concerns we are excluding the </w:t>
      </w:r>
      <w:proofErr w:type="gramStart"/>
      <w:r w:rsidR="00872937">
        <w:t xml:space="preserve">Abkhazia </w:t>
      </w:r>
      <w:r>
        <w:t xml:space="preserve"> region</w:t>
      </w:r>
      <w:proofErr w:type="gramEnd"/>
      <w:r>
        <w:t xml:space="preserve"> and a section of the </w:t>
      </w:r>
      <w:proofErr w:type="spellStart"/>
      <w:r w:rsidR="00CF078D">
        <w:t>Shida</w:t>
      </w:r>
      <w:proofErr w:type="spellEnd"/>
      <w:r w:rsidR="00CF078D">
        <w:t xml:space="preserve"> </w:t>
      </w:r>
      <w:proofErr w:type="spellStart"/>
      <w:r w:rsidR="00CF078D">
        <w:t>Kartli</w:t>
      </w:r>
      <w:proofErr w:type="spellEnd"/>
      <w:r>
        <w:t xml:space="preserve"> region</w:t>
      </w:r>
      <w:r w:rsidR="00CF078D">
        <w:t xml:space="preserve"> (South Ossetia)</w:t>
      </w:r>
      <w:r>
        <w:t>.  Due to these exclusions, o</w:t>
      </w:r>
      <w:r w:rsidR="00A26EEB">
        <w:t>ur adjusted target population is</w:t>
      </w:r>
      <w:r>
        <w:t xml:space="preserve"> the resident adults who reside in dwelling units in the regions of Georgia enumerated in th</w:t>
      </w:r>
      <w:r w:rsidR="00A26EEB">
        <w:t>e sa</w:t>
      </w:r>
      <w:r w:rsidR="00DA0556">
        <w:t>mpling frame</w:t>
      </w:r>
      <w:r>
        <w:t>.</w:t>
      </w:r>
    </w:p>
    <w:p w:rsidR="00550491" w:rsidRPr="00B356EA" w:rsidRDefault="00550491" w:rsidP="00561172">
      <w:pPr>
        <w:rPr>
          <w:b/>
          <w:highlight w:val="yellow"/>
          <w:lang/>
        </w:rPr>
      </w:pPr>
      <w:r w:rsidRPr="00B356EA">
        <w:rPr>
          <w:b/>
          <w:highlight w:val="yellow"/>
          <w:lang/>
        </w:rPr>
        <w:t xml:space="preserve">3.2 Sample Size and Power </w:t>
      </w:r>
    </w:p>
    <w:p w:rsidR="00F41E80" w:rsidRPr="00B356EA" w:rsidRDefault="00F41E80" w:rsidP="00550491">
      <w:pPr>
        <w:rPr>
          <w:highlight w:val="yellow"/>
        </w:rPr>
      </w:pPr>
      <w:r w:rsidRPr="00B356EA">
        <w:rPr>
          <w:highlight w:val="yellow"/>
        </w:rPr>
        <w:t xml:space="preserve">The hepatitis C </w:t>
      </w:r>
      <w:proofErr w:type="spellStart"/>
      <w:r w:rsidRPr="00B356EA">
        <w:rPr>
          <w:highlight w:val="yellow"/>
        </w:rPr>
        <w:t>seroprevalence</w:t>
      </w:r>
      <w:proofErr w:type="spellEnd"/>
      <w:r w:rsidRPr="00B356EA">
        <w:rPr>
          <w:highlight w:val="yellow"/>
        </w:rPr>
        <w:t xml:space="preserve"> survey is designed to provide an estimate of </w:t>
      </w:r>
      <w:r w:rsidR="00C332D7" w:rsidRPr="00B356EA">
        <w:rPr>
          <w:highlight w:val="yellow"/>
        </w:rPr>
        <w:t xml:space="preserve">the national prevalence of </w:t>
      </w:r>
      <w:r w:rsidRPr="00B356EA">
        <w:rPr>
          <w:highlight w:val="yellow"/>
        </w:rPr>
        <w:t>HCV</w:t>
      </w:r>
      <w:r w:rsidR="00C332D7" w:rsidRPr="00B356EA">
        <w:rPr>
          <w:highlight w:val="yellow"/>
        </w:rPr>
        <w:t xml:space="preserve"> infection</w:t>
      </w:r>
      <w:r w:rsidRPr="00B356EA">
        <w:rPr>
          <w:highlight w:val="yellow"/>
        </w:rPr>
        <w:t xml:space="preserve">.  The minimum required sample size is based on the expected prevalence of anti-HCV in this population and the desired precision in prevalence estimates with 95% confidence interval.  The minimum required sample size was calculated using the standard formula shown below.  </w:t>
      </w:r>
    </w:p>
    <w:p w:rsidR="00F41E80" w:rsidRPr="00B356EA" w:rsidRDefault="00F41E80" w:rsidP="00F41E80">
      <w:pPr>
        <w:pStyle w:val="Default"/>
        <w:rPr>
          <w:rFonts w:asciiTheme="minorHAnsi" w:hAnsiTheme="minorHAnsi"/>
          <w:i/>
          <w:sz w:val="22"/>
          <w:szCs w:val="22"/>
          <w:highlight w:val="yellow"/>
          <w:u w:val="single"/>
        </w:rPr>
      </w:pPr>
      <w:r w:rsidRPr="00B356EA">
        <w:rPr>
          <w:rFonts w:asciiTheme="minorHAnsi" w:hAnsiTheme="minorHAnsi"/>
          <w:sz w:val="22"/>
          <w:szCs w:val="22"/>
          <w:highlight w:val="yellow"/>
        </w:rPr>
        <w:t xml:space="preserve">Minimum required sample size = </w:t>
      </w:r>
      <w:proofErr w:type="gramStart"/>
      <w:r w:rsidRPr="00B356EA">
        <w:rPr>
          <w:rFonts w:asciiTheme="minorHAnsi" w:hAnsiTheme="minorHAnsi"/>
          <w:i/>
          <w:sz w:val="22"/>
          <w:szCs w:val="22"/>
          <w:highlight w:val="yellow"/>
        </w:rPr>
        <w:t>DE  x</w:t>
      </w:r>
      <w:proofErr w:type="gramEnd"/>
      <w:r w:rsidRPr="00B356EA">
        <w:rPr>
          <w:rFonts w:asciiTheme="minorHAnsi" w:hAnsiTheme="minorHAnsi"/>
          <w:i/>
          <w:sz w:val="22"/>
          <w:szCs w:val="22"/>
          <w:highlight w:val="yellow"/>
        </w:rPr>
        <w:t xml:space="preserve">  </w:t>
      </w:r>
      <w:r w:rsidRPr="00B356EA">
        <w:rPr>
          <w:rFonts w:asciiTheme="minorHAnsi" w:hAnsiTheme="minorHAnsi"/>
          <w:i/>
          <w:sz w:val="22"/>
          <w:szCs w:val="22"/>
          <w:highlight w:val="yellow"/>
          <w:u w:val="single"/>
        </w:rPr>
        <w:t>Z</w:t>
      </w:r>
      <w:r w:rsidRPr="00B356EA">
        <w:rPr>
          <w:rFonts w:asciiTheme="minorHAnsi" w:hAnsiTheme="minorHAnsi"/>
          <w:i/>
          <w:sz w:val="22"/>
          <w:szCs w:val="22"/>
          <w:highlight w:val="yellow"/>
          <w:u w:val="single"/>
          <w:vertAlign w:val="superscript"/>
        </w:rPr>
        <w:t>2</w:t>
      </w:r>
      <w:r w:rsidRPr="00B356EA">
        <w:rPr>
          <w:rFonts w:asciiTheme="minorHAnsi" w:hAnsiTheme="minorHAnsi"/>
          <w:i/>
          <w:sz w:val="22"/>
          <w:szCs w:val="22"/>
          <w:highlight w:val="yellow"/>
          <w:u w:val="single"/>
          <w:vertAlign w:val="subscript"/>
        </w:rPr>
        <w:t>1-α</w:t>
      </w:r>
      <w:r w:rsidR="0075228E" w:rsidRPr="00B356EA">
        <w:rPr>
          <w:rFonts w:asciiTheme="minorHAnsi" w:hAnsiTheme="minorHAnsi"/>
          <w:i/>
          <w:sz w:val="22"/>
          <w:szCs w:val="22"/>
          <w:highlight w:val="yellow"/>
          <w:u w:val="single"/>
          <w:vertAlign w:val="subscript"/>
        </w:rPr>
        <w:t>/2</w:t>
      </w:r>
      <w:r w:rsidRPr="00B356EA">
        <w:rPr>
          <w:rFonts w:asciiTheme="minorHAnsi" w:hAnsiTheme="minorHAnsi"/>
          <w:i/>
          <w:sz w:val="22"/>
          <w:szCs w:val="22"/>
          <w:highlight w:val="yellow"/>
          <w:u w:val="single"/>
        </w:rPr>
        <w:t xml:space="preserve"> x p x (1-p)</w:t>
      </w:r>
    </w:p>
    <w:p w:rsidR="00F41E80" w:rsidRPr="00B356EA" w:rsidRDefault="00F41E80" w:rsidP="00F41E80">
      <w:pPr>
        <w:pStyle w:val="Default"/>
        <w:rPr>
          <w:rFonts w:asciiTheme="minorHAnsi" w:hAnsiTheme="minorHAnsi"/>
          <w:i/>
          <w:sz w:val="22"/>
          <w:szCs w:val="22"/>
          <w:highlight w:val="yellow"/>
        </w:rPr>
      </w:pPr>
      <w:r w:rsidRPr="00B356EA">
        <w:rPr>
          <w:rFonts w:asciiTheme="minorHAnsi" w:hAnsiTheme="minorHAnsi"/>
          <w:i/>
          <w:sz w:val="22"/>
          <w:szCs w:val="22"/>
          <w:highlight w:val="yellow"/>
        </w:rPr>
        <w:tab/>
      </w:r>
      <w:r w:rsidRPr="00B356EA">
        <w:rPr>
          <w:rFonts w:asciiTheme="minorHAnsi" w:hAnsiTheme="minorHAnsi"/>
          <w:i/>
          <w:sz w:val="22"/>
          <w:szCs w:val="22"/>
          <w:highlight w:val="yellow"/>
        </w:rPr>
        <w:tab/>
      </w:r>
      <w:r w:rsidRPr="00B356EA">
        <w:rPr>
          <w:rFonts w:asciiTheme="minorHAnsi" w:hAnsiTheme="minorHAnsi"/>
          <w:i/>
          <w:sz w:val="22"/>
          <w:szCs w:val="22"/>
          <w:highlight w:val="yellow"/>
        </w:rPr>
        <w:tab/>
      </w:r>
      <w:r w:rsidRPr="00B356EA">
        <w:rPr>
          <w:rFonts w:asciiTheme="minorHAnsi" w:hAnsiTheme="minorHAnsi"/>
          <w:i/>
          <w:sz w:val="22"/>
          <w:szCs w:val="22"/>
          <w:highlight w:val="yellow"/>
        </w:rPr>
        <w:tab/>
      </w:r>
      <w:r w:rsidRPr="00B356EA">
        <w:rPr>
          <w:rFonts w:asciiTheme="minorHAnsi" w:hAnsiTheme="minorHAnsi"/>
          <w:i/>
          <w:sz w:val="22"/>
          <w:szCs w:val="22"/>
          <w:highlight w:val="yellow"/>
        </w:rPr>
        <w:tab/>
      </w:r>
      <w:r w:rsidRPr="00B356EA">
        <w:rPr>
          <w:rFonts w:asciiTheme="minorHAnsi" w:hAnsiTheme="minorHAnsi"/>
          <w:i/>
          <w:sz w:val="22"/>
          <w:szCs w:val="22"/>
          <w:highlight w:val="yellow"/>
        </w:rPr>
        <w:tab/>
        <w:t xml:space="preserve"> d</w:t>
      </w:r>
      <w:r w:rsidRPr="00B356EA">
        <w:rPr>
          <w:rFonts w:asciiTheme="minorHAnsi" w:hAnsiTheme="minorHAnsi"/>
          <w:i/>
          <w:sz w:val="22"/>
          <w:szCs w:val="22"/>
          <w:highlight w:val="yellow"/>
          <w:vertAlign w:val="superscript"/>
        </w:rPr>
        <w:t>2</w:t>
      </w:r>
    </w:p>
    <w:p w:rsidR="00F41E80" w:rsidRPr="00B356EA" w:rsidRDefault="00F41E80" w:rsidP="00F41E80">
      <w:pPr>
        <w:pStyle w:val="Default"/>
        <w:rPr>
          <w:rFonts w:asciiTheme="minorHAnsi" w:hAnsiTheme="minorHAnsi"/>
          <w:sz w:val="22"/>
          <w:szCs w:val="22"/>
          <w:highlight w:val="yellow"/>
        </w:rPr>
      </w:pPr>
      <w:r w:rsidRPr="00B356EA">
        <w:rPr>
          <w:rFonts w:asciiTheme="minorHAnsi" w:hAnsiTheme="minorHAnsi"/>
          <w:i/>
          <w:sz w:val="22"/>
          <w:szCs w:val="22"/>
          <w:highlight w:val="yellow"/>
        </w:rPr>
        <w:t>DE</w:t>
      </w:r>
      <w:r w:rsidRPr="00B356EA">
        <w:rPr>
          <w:rFonts w:asciiTheme="minorHAnsi" w:hAnsiTheme="minorHAnsi"/>
          <w:sz w:val="22"/>
          <w:szCs w:val="22"/>
          <w:highlight w:val="yellow"/>
        </w:rPr>
        <w:t xml:space="preserve"> = design effect. A </w:t>
      </w:r>
      <w:r w:rsidR="0075228E" w:rsidRPr="00B356EA">
        <w:rPr>
          <w:rFonts w:asciiTheme="minorHAnsi" w:hAnsiTheme="minorHAnsi"/>
          <w:sz w:val="22"/>
          <w:szCs w:val="22"/>
          <w:highlight w:val="yellow"/>
        </w:rPr>
        <w:t xml:space="preserve">conservative </w:t>
      </w:r>
      <w:r w:rsidRPr="00B356EA">
        <w:rPr>
          <w:rFonts w:asciiTheme="minorHAnsi" w:hAnsiTheme="minorHAnsi"/>
          <w:sz w:val="22"/>
          <w:szCs w:val="22"/>
          <w:highlight w:val="yellow"/>
        </w:rPr>
        <w:t xml:space="preserve">design effect of 2 </w:t>
      </w:r>
      <w:r w:rsidR="0075228E" w:rsidRPr="00B356EA">
        <w:rPr>
          <w:rFonts w:asciiTheme="minorHAnsi" w:hAnsiTheme="minorHAnsi"/>
          <w:sz w:val="22"/>
          <w:szCs w:val="22"/>
          <w:highlight w:val="yellow"/>
        </w:rPr>
        <w:t xml:space="preserve">is used </w:t>
      </w:r>
      <w:r w:rsidRPr="00B356EA">
        <w:rPr>
          <w:rFonts w:asciiTheme="minorHAnsi" w:hAnsiTheme="minorHAnsi"/>
          <w:sz w:val="22"/>
          <w:szCs w:val="22"/>
          <w:highlight w:val="yellow"/>
        </w:rPr>
        <w:t xml:space="preserve">to account for </w:t>
      </w:r>
      <w:r w:rsidR="0075228E" w:rsidRPr="00B356EA">
        <w:rPr>
          <w:rFonts w:asciiTheme="minorHAnsi" w:hAnsiTheme="minorHAnsi"/>
          <w:sz w:val="22"/>
          <w:szCs w:val="22"/>
          <w:highlight w:val="yellow"/>
        </w:rPr>
        <w:t xml:space="preserve">an expected increase in </w:t>
      </w:r>
      <w:r w:rsidRPr="00B356EA">
        <w:rPr>
          <w:rFonts w:asciiTheme="minorHAnsi" w:hAnsiTheme="minorHAnsi"/>
          <w:sz w:val="22"/>
          <w:szCs w:val="22"/>
          <w:highlight w:val="yellow"/>
        </w:rPr>
        <w:t>variance due to cluster</w:t>
      </w:r>
      <w:r w:rsidR="0075228E" w:rsidRPr="00B356EA">
        <w:rPr>
          <w:rFonts w:asciiTheme="minorHAnsi" w:hAnsiTheme="minorHAnsi"/>
          <w:sz w:val="22"/>
          <w:szCs w:val="22"/>
          <w:highlight w:val="yellow"/>
        </w:rPr>
        <w:t>ing</w:t>
      </w:r>
      <w:r w:rsidRPr="00B356EA">
        <w:rPr>
          <w:rFonts w:asciiTheme="minorHAnsi" w:hAnsiTheme="minorHAnsi"/>
          <w:sz w:val="22"/>
          <w:szCs w:val="22"/>
          <w:highlight w:val="yellow"/>
        </w:rPr>
        <w:t>.  Other studies using similar methodology have found similar design effects.</w:t>
      </w:r>
    </w:p>
    <w:p w:rsidR="00F41E80" w:rsidRDefault="00F41E80" w:rsidP="00F41E80">
      <w:pPr>
        <w:pStyle w:val="Default"/>
        <w:rPr>
          <w:rFonts w:asciiTheme="minorHAnsi" w:hAnsiTheme="minorHAnsi"/>
          <w:sz w:val="22"/>
          <w:szCs w:val="22"/>
        </w:rPr>
      </w:pPr>
      <w:r w:rsidRPr="00B356EA">
        <w:rPr>
          <w:rFonts w:asciiTheme="minorHAnsi" w:hAnsiTheme="minorHAnsi"/>
          <w:sz w:val="22"/>
          <w:szCs w:val="22"/>
          <w:highlight w:val="yellow"/>
          <w:vertAlign w:val="subscript"/>
        </w:rPr>
        <w:t>1-α</w:t>
      </w:r>
      <w:r w:rsidR="0075228E" w:rsidRPr="00B356EA">
        <w:rPr>
          <w:rFonts w:asciiTheme="minorHAnsi" w:hAnsiTheme="minorHAnsi"/>
          <w:sz w:val="22"/>
          <w:szCs w:val="22"/>
          <w:highlight w:val="yellow"/>
          <w:vertAlign w:val="subscript"/>
        </w:rPr>
        <w:t>/2</w:t>
      </w:r>
      <w:r w:rsidRPr="00B356EA">
        <w:rPr>
          <w:rFonts w:asciiTheme="minorHAnsi" w:hAnsiTheme="minorHAnsi"/>
          <w:sz w:val="22"/>
          <w:szCs w:val="22"/>
          <w:highlight w:val="yellow"/>
        </w:rPr>
        <w:t xml:space="preserve"> = desired confidence level of the estimate. A 95% confidence level was chosen, corresponding to Z</w:t>
      </w:r>
      <w:r w:rsidR="00B1390F" w:rsidRPr="00B356EA">
        <w:rPr>
          <w:rFonts w:asciiTheme="minorHAnsi" w:hAnsiTheme="minorHAnsi"/>
          <w:sz w:val="22"/>
          <w:szCs w:val="22"/>
          <w:highlight w:val="yellow"/>
          <w:vertAlign w:val="subscript"/>
        </w:rPr>
        <w:t>1-α/</w:t>
      </w:r>
      <w:proofErr w:type="gramStart"/>
      <w:r w:rsidR="00B1390F" w:rsidRPr="00B356EA">
        <w:rPr>
          <w:rFonts w:asciiTheme="minorHAnsi" w:hAnsiTheme="minorHAnsi"/>
          <w:sz w:val="22"/>
          <w:szCs w:val="22"/>
          <w:highlight w:val="yellow"/>
          <w:vertAlign w:val="subscript"/>
        </w:rPr>
        <w:t>2</w:t>
      </w:r>
      <w:r w:rsidR="00B1390F" w:rsidRPr="00B356EA">
        <w:rPr>
          <w:rFonts w:asciiTheme="minorHAnsi" w:hAnsiTheme="minorHAnsi"/>
          <w:sz w:val="22"/>
          <w:szCs w:val="22"/>
          <w:highlight w:val="yellow"/>
        </w:rPr>
        <w:t xml:space="preserve"> </w:t>
      </w:r>
      <w:r w:rsidRPr="00B356EA">
        <w:rPr>
          <w:rFonts w:asciiTheme="minorHAnsi" w:hAnsiTheme="minorHAnsi"/>
          <w:sz w:val="22"/>
          <w:szCs w:val="22"/>
          <w:highlight w:val="yellow"/>
        </w:rPr>
        <w:t xml:space="preserve"> =</w:t>
      </w:r>
      <w:proofErr w:type="gramEnd"/>
      <w:r w:rsidRPr="00B356EA">
        <w:rPr>
          <w:rFonts w:asciiTheme="minorHAnsi" w:hAnsiTheme="minorHAnsi"/>
          <w:sz w:val="22"/>
          <w:szCs w:val="22"/>
          <w:highlight w:val="yellow"/>
        </w:rPr>
        <w:t xml:space="preserve"> 1.96.</w:t>
      </w:r>
    </w:p>
    <w:p w:rsidR="001B44DB" w:rsidRPr="00F41E80" w:rsidRDefault="001B44DB" w:rsidP="00F41E80">
      <w:pPr>
        <w:pStyle w:val="Default"/>
        <w:rPr>
          <w:rFonts w:asciiTheme="minorHAnsi" w:hAnsiTheme="minorHAnsi"/>
          <w:sz w:val="22"/>
          <w:szCs w:val="22"/>
        </w:rPr>
      </w:pPr>
    </w:p>
    <w:p w:rsidR="00F41E80" w:rsidRPr="00B356EA" w:rsidRDefault="00F41E80" w:rsidP="00F41E80">
      <w:pPr>
        <w:pStyle w:val="Default"/>
        <w:rPr>
          <w:rFonts w:asciiTheme="minorHAnsi" w:hAnsiTheme="minorHAnsi"/>
          <w:sz w:val="22"/>
          <w:szCs w:val="22"/>
          <w:highlight w:val="yellow"/>
        </w:rPr>
      </w:pPr>
      <w:r w:rsidRPr="00B356EA">
        <w:rPr>
          <w:rFonts w:asciiTheme="minorHAnsi" w:hAnsiTheme="minorHAnsi"/>
          <w:i/>
          <w:sz w:val="22"/>
          <w:szCs w:val="22"/>
          <w:highlight w:val="yellow"/>
        </w:rPr>
        <w:t>p</w:t>
      </w:r>
      <w:r w:rsidRPr="00B356EA">
        <w:rPr>
          <w:rFonts w:asciiTheme="minorHAnsi" w:hAnsiTheme="minorHAnsi"/>
          <w:sz w:val="22"/>
          <w:szCs w:val="22"/>
          <w:highlight w:val="yellow"/>
        </w:rPr>
        <w:t xml:space="preserve">= expected prevalence. It was decided to test the hypothesis that </w:t>
      </w:r>
      <w:proofErr w:type="spellStart"/>
      <w:r w:rsidRPr="00B356EA">
        <w:rPr>
          <w:rFonts w:asciiTheme="minorHAnsi" w:hAnsiTheme="minorHAnsi"/>
          <w:sz w:val="22"/>
          <w:szCs w:val="22"/>
          <w:highlight w:val="yellow"/>
        </w:rPr>
        <w:t>seroprevalence</w:t>
      </w:r>
      <w:proofErr w:type="spellEnd"/>
      <w:r w:rsidRPr="00B356EA">
        <w:rPr>
          <w:rFonts w:asciiTheme="minorHAnsi" w:hAnsiTheme="minorHAnsi"/>
          <w:sz w:val="22"/>
          <w:szCs w:val="22"/>
          <w:highlight w:val="yellow"/>
        </w:rPr>
        <w:t xml:space="preserve"> is 6.7% based on previous studies.</w:t>
      </w:r>
    </w:p>
    <w:p w:rsidR="001B44DB" w:rsidRPr="00B356EA" w:rsidRDefault="001B44DB" w:rsidP="00F41E80">
      <w:pPr>
        <w:pStyle w:val="Default"/>
        <w:rPr>
          <w:rFonts w:asciiTheme="minorHAnsi" w:hAnsiTheme="minorHAnsi"/>
          <w:i/>
          <w:sz w:val="22"/>
          <w:szCs w:val="22"/>
          <w:highlight w:val="yellow"/>
        </w:rPr>
      </w:pPr>
    </w:p>
    <w:p w:rsidR="00F41E80" w:rsidRPr="00B356EA" w:rsidRDefault="00F41E80" w:rsidP="00F41E80">
      <w:pPr>
        <w:pStyle w:val="Default"/>
        <w:rPr>
          <w:rFonts w:asciiTheme="minorHAnsi" w:hAnsiTheme="minorHAnsi"/>
          <w:sz w:val="22"/>
          <w:szCs w:val="22"/>
          <w:highlight w:val="yellow"/>
        </w:rPr>
      </w:pPr>
      <w:r w:rsidRPr="00B356EA">
        <w:rPr>
          <w:rFonts w:asciiTheme="minorHAnsi" w:hAnsiTheme="minorHAnsi"/>
          <w:i/>
          <w:sz w:val="22"/>
          <w:szCs w:val="22"/>
          <w:highlight w:val="yellow"/>
        </w:rPr>
        <w:t>d</w:t>
      </w:r>
      <w:r w:rsidR="00C332D7" w:rsidRPr="00B356EA">
        <w:rPr>
          <w:rFonts w:asciiTheme="minorHAnsi" w:hAnsiTheme="minorHAnsi"/>
          <w:sz w:val="22"/>
          <w:szCs w:val="22"/>
          <w:highlight w:val="yellow"/>
        </w:rPr>
        <w:t xml:space="preserve"> = degree of precision=</w:t>
      </w:r>
      <w:r w:rsidR="00217182" w:rsidRPr="00B356EA">
        <w:rPr>
          <w:rFonts w:asciiTheme="minorHAnsi" w:hAnsiTheme="minorHAnsi"/>
          <w:sz w:val="22"/>
          <w:szCs w:val="22"/>
          <w:highlight w:val="yellow"/>
        </w:rPr>
        <w:t>1.0</w:t>
      </w:r>
      <w:r w:rsidR="00C332D7" w:rsidRPr="00B356EA">
        <w:rPr>
          <w:rFonts w:asciiTheme="minorHAnsi" w:hAnsiTheme="minorHAnsi"/>
          <w:sz w:val="22"/>
          <w:szCs w:val="22"/>
          <w:highlight w:val="yellow"/>
        </w:rPr>
        <w:t>%</w:t>
      </w:r>
    </w:p>
    <w:p w:rsidR="00F41E80" w:rsidRPr="00B356EA" w:rsidRDefault="00F41E80" w:rsidP="00F41E80">
      <w:pPr>
        <w:rPr>
          <w:highlight w:val="yellow"/>
        </w:rPr>
      </w:pPr>
    </w:p>
    <w:p w:rsidR="00550491" w:rsidRPr="00B356EA" w:rsidRDefault="00F41E80" w:rsidP="00550491">
      <w:pPr>
        <w:rPr>
          <w:highlight w:val="yellow"/>
        </w:rPr>
      </w:pPr>
      <w:r w:rsidRPr="00B356EA">
        <w:rPr>
          <w:highlight w:val="yellow"/>
        </w:rPr>
        <w:t xml:space="preserve">The minimum sample size required is </w:t>
      </w:r>
      <w:r w:rsidR="00A26EEB" w:rsidRPr="00B356EA">
        <w:rPr>
          <w:highlight w:val="yellow"/>
        </w:rPr>
        <w:t>4,801</w:t>
      </w:r>
      <w:r w:rsidR="00217182" w:rsidRPr="00B356EA">
        <w:rPr>
          <w:highlight w:val="yellow"/>
        </w:rPr>
        <w:t xml:space="preserve"> assuming a 6.7% prevalence of anti-HCV in the survey population, </w:t>
      </w:r>
      <w:r w:rsidR="00015489" w:rsidRPr="00B356EA">
        <w:rPr>
          <w:highlight w:val="yellow"/>
        </w:rPr>
        <w:t xml:space="preserve">95% confidence interval </w:t>
      </w:r>
      <w:r w:rsidR="0075228E" w:rsidRPr="00B356EA">
        <w:rPr>
          <w:highlight w:val="yellow"/>
        </w:rPr>
        <w:t xml:space="preserve">± </w:t>
      </w:r>
      <w:r w:rsidR="00015489" w:rsidRPr="00B356EA">
        <w:rPr>
          <w:highlight w:val="yellow"/>
        </w:rPr>
        <w:t xml:space="preserve">1.0% with design effect of 2.  </w:t>
      </w:r>
      <w:r w:rsidRPr="00B356EA">
        <w:rPr>
          <w:highlight w:val="yellow"/>
        </w:rPr>
        <w:t xml:space="preserve">Although every effort will be made to achieve high participation rates, it is expected that up to 30% of sampled persons may refuse to participate in the survey. </w:t>
      </w:r>
      <w:r w:rsidR="005F1731" w:rsidRPr="00B356EA">
        <w:rPr>
          <w:highlight w:val="yellow"/>
        </w:rPr>
        <w:t xml:space="preserve"> </w:t>
      </w:r>
      <w:r w:rsidRPr="00B356EA">
        <w:rPr>
          <w:highlight w:val="yellow"/>
        </w:rPr>
        <w:t xml:space="preserve">Thus, the final sample size </w:t>
      </w:r>
      <w:r w:rsidR="006B10A2" w:rsidRPr="00B356EA">
        <w:rPr>
          <w:highlight w:val="yellow"/>
        </w:rPr>
        <w:t xml:space="preserve">of </w:t>
      </w:r>
      <w:r w:rsidR="0075228E" w:rsidRPr="00B356EA">
        <w:rPr>
          <w:highlight w:val="yellow"/>
        </w:rPr>
        <w:t>7,000</w:t>
      </w:r>
      <w:r w:rsidR="006B10A2" w:rsidRPr="00B356EA">
        <w:rPr>
          <w:highlight w:val="yellow"/>
        </w:rPr>
        <w:t xml:space="preserve"> </w:t>
      </w:r>
      <w:r w:rsidR="00850F89" w:rsidRPr="00B356EA">
        <w:rPr>
          <w:highlight w:val="yellow"/>
        </w:rPr>
        <w:t xml:space="preserve">is adjusted for </w:t>
      </w:r>
      <w:r w:rsidRPr="00B356EA">
        <w:rPr>
          <w:highlight w:val="yellow"/>
        </w:rPr>
        <w:t xml:space="preserve">non-response rate of </w:t>
      </w:r>
      <w:r w:rsidR="0052667C" w:rsidRPr="00B356EA">
        <w:rPr>
          <w:highlight w:val="yellow"/>
        </w:rPr>
        <w:t>30</w:t>
      </w:r>
      <w:r w:rsidR="00015489" w:rsidRPr="00B356EA">
        <w:rPr>
          <w:highlight w:val="yellow"/>
        </w:rPr>
        <w:t>%.</w:t>
      </w:r>
    </w:p>
    <w:p w:rsidR="0075228E" w:rsidRPr="00E12564" w:rsidRDefault="0075228E" w:rsidP="00550491">
      <w:r w:rsidRPr="00B356EA">
        <w:rPr>
          <w:highlight w:val="yellow"/>
        </w:rPr>
        <w:t>The popul</w:t>
      </w:r>
      <w:r w:rsidR="00DA0556" w:rsidRPr="00B356EA">
        <w:rPr>
          <w:highlight w:val="yellow"/>
        </w:rPr>
        <w:t xml:space="preserve">ation will be stratified into 16 </w:t>
      </w:r>
      <w:r w:rsidR="00B1390F" w:rsidRPr="00B356EA">
        <w:rPr>
          <w:highlight w:val="yellow"/>
        </w:rPr>
        <w:t xml:space="preserve">strata </w:t>
      </w:r>
      <w:r w:rsidR="00DA0556" w:rsidRPr="00B356EA">
        <w:rPr>
          <w:highlight w:val="yellow"/>
        </w:rPr>
        <w:t>– six</w:t>
      </w:r>
      <w:r w:rsidR="00031653" w:rsidRPr="00B356EA">
        <w:rPr>
          <w:highlight w:val="yellow"/>
        </w:rPr>
        <w:t xml:space="preserve"> </w:t>
      </w:r>
      <w:r w:rsidR="00B1390F" w:rsidRPr="00B356EA">
        <w:rPr>
          <w:highlight w:val="yellow"/>
        </w:rPr>
        <w:t xml:space="preserve">self-representing </w:t>
      </w:r>
      <w:r w:rsidRPr="00B356EA">
        <w:rPr>
          <w:highlight w:val="yellow"/>
        </w:rPr>
        <w:t>cities (</w:t>
      </w:r>
      <w:proofErr w:type="spellStart"/>
      <w:r w:rsidRPr="00B356EA">
        <w:rPr>
          <w:highlight w:val="yellow"/>
        </w:rPr>
        <w:t>Tibilisi</w:t>
      </w:r>
      <w:proofErr w:type="spellEnd"/>
      <w:r w:rsidRPr="00B356EA">
        <w:rPr>
          <w:highlight w:val="yellow"/>
        </w:rPr>
        <w:t xml:space="preserve">, </w:t>
      </w:r>
      <w:r w:rsidR="00031653" w:rsidRPr="00B356EA">
        <w:rPr>
          <w:highlight w:val="yellow"/>
        </w:rPr>
        <w:t xml:space="preserve">Kutaisi, Batumi, </w:t>
      </w:r>
      <w:proofErr w:type="spellStart"/>
      <w:r w:rsidR="00031653" w:rsidRPr="00B356EA">
        <w:rPr>
          <w:highlight w:val="yellow"/>
        </w:rPr>
        <w:t>Zugdidi</w:t>
      </w:r>
      <w:proofErr w:type="spellEnd"/>
      <w:r w:rsidR="00031653" w:rsidRPr="00B356EA">
        <w:rPr>
          <w:highlight w:val="yellow"/>
        </w:rPr>
        <w:t xml:space="preserve">, </w:t>
      </w:r>
      <w:proofErr w:type="spellStart"/>
      <w:r w:rsidR="00031653" w:rsidRPr="00B356EA">
        <w:rPr>
          <w:highlight w:val="yellow"/>
        </w:rPr>
        <w:t>Telavi</w:t>
      </w:r>
      <w:proofErr w:type="spellEnd"/>
      <w:r w:rsidR="00A26EEB" w:rsidRPr="00B356EA">
        <w:rPr>
          <w:highlight w:val="yellow"/>
        </w:rPr>
        <w:t>, Rustavi</w:t>
      </w:r>
      <w:r w:rsidR="00CF078D" w:rsidRPr="00B356EA">
        <w:rPr>
          <w:highlight w:val="yellow"/>
        </w:rPr>
        <w:t xml:space="preserve">) </w:t>
      </w:r>
      <w:proofErr w:type="gramStart"/>
      <w:r w:rsidRPr="00B356EA">
        <w:rPr>
          <w:highlight w:val="yellow"/>
        </w:rPr>
        <w:t>and  ten</w:t>
      </w:r>
      <w:proofErr w:type="gramEnd"/>
      <w:r w:rsidRPr="00B356EA">
        <w:rPr>
          <w:highlight w:val="yellow"/>
        </w:rPr>
        <w:t xml:space="preserve"> geographic regional areas.  The sample of 7,000 surveys</w:t>
      </w:r>
      <w:r w:rsidR="00A26EEB" w:rsidRPr="00B356EA">
        <w:rPr>
          <w:highlight w:val="yellow"/>
        </w:rPr>
        <w:t xml:space="preserve"> will be allocated over these 16</w:t>
      </w:r>
      <w:r w:rsidRPr="00B356EA">
        <w:rPr>
          <w:highlight w:val="yellow"/>
        </w:rPr>
        <w:t xml:space="preserve"> strata in a way that controls city-level estimates for the major citie</w:t>
      </w:r>
      <w:r w:rsidR="00D464BE" w:rsidRPr="00B356EA">
        <w:rPr>
          <w:highlight w:val="yellow"/>
        </w:rPr>
        <w:t>s.  Allocating a sample of 1</w:t>
      </w:r>
      <w:r w:rsidR="00DA0556" w:rsidRPr="00B356EA">
        <w:rPr>
          <w:highlight w:val="yellow"/>
        </w:rPr>
        <w:t>00</w:t>
      </w:r>
      <w:r w:rsidR="00B1390F" w:rsidRPr="00B356EA">
        <w:rPr>
          <w:highlight w:val="yellow"/>
        </w:rPr>
        <w:t>0</w:t>
      </w:r>
      <w:r w:rsidRPr="00B356EA">
        <w:rPr>
          <w:highlight w:val="yellow"/>
        </w:rPr>
        <w:t xml:space="preserve"> surveys to </w:t>
      </w:r>
      <w:proofErr w:type="spellStart"/>
      <w:r w:rsidRPr="00B356EA">
        <w:rPr>
          <w:highlight w:val="yellow"/>
        </w:rPr>
        <w:t>Tibilisi</w:t>
      </w:r>
      <w:proofErr w:type="spellEnd"/>
      <w:r w:rsidRPr="00B356EA">
        <w:rPr>
          <w:highlight w:val="yellow"/>
        </w:rPr>
        <w:t xml:space="preserve"> provides estimates with an expected precision </w:t>
      </w:r>
      <w:r w:rsidR="00A26EEB" w:rsidRPr="00B356EA">
        <w:rPr>
          <w:highlight w:val="yellow"/>
        </w:rPr>
        <w:t xml:space="preserve">of ±3%; allocating a sample of </w:t>
      </w:r>
      <w:r w:rsidR="00D464BE" w:rsidRPr="00B356EA">
        <w:rPr>
          <w:highlight w:val="yellow"/>
        </w:rPr>
        <w:t>4</w:t>
      </w:r>
      <w:r w:rsidR="00DA0556" w:rsidRPr="00B356EA">
        <w:rPr>
          <w:highlight w:val="yellow"/>
        </w:rPr>
        <w:t>00 to the other five</w:t>
      </w:r>
      <w:r w:rsidRPr="00B356EA">
        <w:rPr>
          <w:highlight w:val="yellow"/>
        </w:rPr>
        <w:t xml:space="preserve"> large cities provides estimates expected to be within ±</w:t>
      </w:r>
      <w:r w:rsidR="00031653" w:rsidRPr="00B356EA">
        <w:rPr>
          <w:highlight w:val="yellow"/>
        </w:rPr>
        <w:t>5%.  This leaves a sample of 4,0</w:t>
      </w:r>
      <w:r w:rsidRPr="00B356EA">
        <w:rPr>
          <w:highlight w:val="yellow"/>
        </w:rPr>
        <w:t>00 respondents to be allocated proportionally across the ten regions (excluding the major cities in population calculations) for regional representation.  This methodology provides strong inference for the large cities and national estimates with a single sample. Regional-level estimates will range in expected precision depending on effective sample size and allocation but are expected to range from ±</w:t>
      </w:r>
      <w:r w:rsidR="000062A9" w:rsidRPr="00B356EA">
        <w:rPr>
          <w:highlight w:val="yellow"/>
        </w:rPr>
        <w:t>5</w:t>
      </w:r>
      <w:r w:rsidR="002426B7" w:rsidRPr="00B356EA">
        <w:rPr>
          <w:highlight w:val="yellow"/>
        </w:rPr>
        <w:t>% to ±10%</w:t>
      </w:r>
    </w:p>
    <w:p w:rsidR="00FD7B15" w:rsidRPr="00B356EA" w:rsidRDefault="00550491" w:rsidP="00FD7B15">
      <w:pPr>
        <w:rPr>
          <w:i/>
          <w:highlight w:val="yellow"/>
        </w:rPr>
      </w:pPr>
      <w:r w:rsidRPr="00B356EA">
        <w:rPr>
          <w:b/>
          <w:highlight w:val="yellow"/>
          <w:lang/>
        </w:rPr>
        <w:t>3.3 Sample Selection</w:t>
      </w:r>
      <w:r w:rsidR="00FD7B15" w:rsidRPr="00B356EA">
        <w:rPr>
          <w:i/>
          <w:highlight w:val="yellow"/>
        </w:rPr>
        <w:t xml:space="preserve"> </w:t>
      </w:r>
    </w:p>
    <w:p w:rsidR="002426B7" w:rsidRPr="00B356EA" w:rsidRDefault="002426B7" w:rsidP="00FD7B15">
      <w:pPr>
        <w:rPr>
          <w:bCs/>
          <w:highlight w:val="yellow"/>
        </w:rPr>
      </w:pPr>
      <w:r w:rsidRPr="00B356EA">
        <w:rPr>
          <w:bCs/>
          <w:highlight w:val="yellow"/>
        </w:rPr>
        <w:t>Regional Sampling Plan</w:t>
      </w:r>
    </w:p>
    <w:p w:rsidR="002426B7" w:rsidRPr="00B356EA" w:rsidRDefault="00D464BE" w:rsidP="00FD7B15">
      <w:pPr>
        <w:rPr>
          <w:highlight w:val="yellow"/>
        </w:rPr>
      </w:pPr>
      <w:r w:rsidRPr="00B356EA">
        <w:rPr>
          <w:bCs/>
          <w:highlight w:val="yellow"/>
        </w:rPr>
        <w:t>Sample size</w:t>
      </w:r>
      <w:r w:rsidR="008168C3" w:rsidRPr="00B356EA">
        <w:rPr>
          <w:bCs/>
          <w:highlight w:val="yellow"/>
        </w:rPr>
        <w:t>s</w:t>
      </w:r>
      <w:r w:rsidRPr="00B356EA">
        <w:rPr>
          <w:bCs/>
          <w:highlight w:val="yellow"/>
        </w:rPr>
        <w:t xml:space="preserve"> </w:t>
      </w:r>
      <w:r w:rsidR="008168C3" w:rsidRPr="00B356EA">
        <w:rPr>
          <w:bCs/>
          <w:highlight w:val="yellow"/>
        </w:rPr>
        <w:t xml:space="preserve">of villages and households within villages are proportionally </w:t>
      </w:r>
      <w:r w:rsidRPr="00B356EA">
        <w:rPr>
          <w:bCs/>
          <w:highlight w:val="yellow"/>
        </w:rPr>
        <w:t>allocated by region</w:t>
      </w:r>
      <w:r w:rsidR="008168C3" w:rsidRPr="00B356EA">
        <w:rPr>
          <w:bCs/>
          <w:highlight w:val="yellow"/>
        </w:rPr>
        <w:t xml:space="preserve"> to </w:t>
      </w:r>
      <w:r w:rsidRPr="00B356EA">
        <w:rPr>
          <w:bCs/>
          <w:highlight w:val="yellow"/>
        </w:rPr>
        <w:t>reflect 5-10% precision within each of 10 regions.</w:t>
      </w:r>
      <w:r w:rsidR="002426B7" w:rsidRPr="00B356EA">
        <w:rPr>
          <w:bCs/>
          <w:highlight w:val="yellow"/>
        </w:rPr>
        <w:t xml:space="preserve"> </w:t>
      </w:r>
      <w:r w:rsidRPr="00B356EA">
        <w:rPr>
          <w:bCs/>
          <w:highlight w:val="yellow"/>
        </w:rPr>
        <w:t xml:space="preserve"> </w:t>
      </w:r>
      <w:r w:rsidR="000062A9" w:rsidRPr="00B356EA">
        <w:rPr>
          <w:bCs/>
          <w:highlight w:val="yellow"/>
        </w:rPr>
        <w:t xml:space="preserve">A simple random sampling plan </w:t>
      </w:r>
      <w:r w:rsidR="0074574A" w:rsidRPr="00B356EA">
        <w:rPr>
          <w:bCs/>
          <w:highlight w:val="yellow"/>
        </w:rPr>
        <w:t xml:space="preserve">will be used </w:t>
      </w:r>
      <w:r w:rsidR="008168C3" w:rsidRPr="00B356EA">
        <w:rPr>
          <w:bCs/>
          <w:highlight w:val="yellow"/>
        </w:rPr>
        <w:t xml:space="preserve">to </w:t>
      </w:r>
      <w:r w:rsidR="0074574A" w:rsidRPr="00B356EA">
        <w:rPr>
          <w:bCs/>
          <w:highlight w:val="yellow"/>
        </w:rPr>
        <w:t>select the villages within each</w:t>
      </w:r>
      <w:r w:rsidR="002426B7" w:rsidRPr="00B356EA">
        <w:rPr>
          <w:bCs/>
          <w:highlight w:val="yellow"/>
        </w:rPr>
        <w:t xml:space="preserve"> region.  </w:t>
      </w:r>
      <w:r w:rsidR="00B1390F" w:rsidRPr="00B356EA">
        <w:rPr>
          <w:bCs/>
          <w:highlight w:val="yellow"/>
        </w:rPr>
        <w:t>Using a nationally maintained voter registration list, we plan to sample twenty-five housing units from each village.  The voter registration list contains identification numbers and addresses. We will be using the address, rather than the individual identified in the sample</w:t>
      </w:r>
      <w:r w:rsidR="008168C3" w:rsidRPr="00B356EA">
        <w:rPr>
          <w:bCs/>
          <w:highlight w:val="yellow"/>
        </w:rPr>
        <w:t>,</w:t>
      </w:r>
      <w:r w:rsidR="00B1390F" w:rsidRPr="00B356EA">
        <w:rPr>
          <w:bCs/>
          <w:highlight w:val="yellow"/>
        </w:rPr>
        <w:t xml:space="preserve"> as our secondary sampling unit. Our sampling plan for the village will be the random selection of a housing unit’s address and interviewing a random respondent residing at that address at the time of data collection. </w:t>
      </w:r>
      <w:r w:rsidR="002426B7" w:rsidRPr="00B356EA">
        <w:rPr>
          <w:bCs/>
          <w:highlight w:val="yellow"/>
        </w:rPr>
        <w:t>To reduce variance inflation from clustered observations</w:t>
      </w:r>
      <w:r w:rsidR="009F6A6D" w:rsidRPr="00B356EA">
        <w:rPr>
          <w:bCs/>
          <w:highlight w:val="yellow"/>
        </w:rPr>
        <w:t xml:space="preserve"> </w:t>
      </w:r>
      <w:r w:rsidR="00B1390F" w:rsidRPr="00B356EA">
        <w:rPr>
          <w:bCs/>
          <w:highlight w:val="yellow"/>
        </w:rPr>
        <w:t xml:space="preserve">and achieve the full sample of 4,000 respondents, </w:t>
      </w:r>
      <w:r w:rsidR="009F6A6D" w:rsidRPr="00B356EA">
        <w:rPr>
          <w:bCs/>
          <w:highlight w:val="yellow"/>
        </w:rPr>
        <w:t xml:space="preserve">we plan to control the design effect by selecting a larger number of villages </w:t>
      </w:r>
      <w:r w:rsidR="0074574A" w:rsidRPr="00B356EA">
        <w:rPr>
          <w:bCs/>
          <w:highlight w:val="yellow"/>
        </w:rPr>
        <w:t xml:space="preserve">(160) </w:t>
      </w:r>
      <w:r w:rsidR="009F6A6D" w:rsidRPr="00B356EA">
        <w:rPr>
          <w:bCs/>
          <w:highlight w:val="yellow"/>
        </w:rPr>
        <w:t xml:space="preserve">and fewer housing units </w:t>
      </w:r>
      <w:r w:rsidR="00A26EEB" w:rsidRPr="00B356EA">
        <w:rPr>
          <w:bCs/>
          <w:highlight w:val="yellow"/>
        </w:rPr>
        <w:t>(25</w:t>
      </w:r>
      <w:r w:rsidR="0074574A" w:rsidRPr="00B356EA">
        <w:rPr>
          <w:bCs/>
          <w:highlight w:val="yellow"/>
        </w:rPr>
        <w:t xml:space="preserve">) </w:t>
      </w:r>
      <w:r w:rsidR="009F6A6D" w:rsidRPr="00B356EA">
        <w:rPr>
          <w:bCs/>
          <w:highlight w:val="yellow"/>
        </w:rPr>
        <w:t xml:space="preserve">from each village.  </w:t>
      </w:r>
    </w:p>
    <w:p w:rsidR="009F6A6D" w:rsidRPr="00B356EA" w:rsidRDefault="00A26EEB" w:rsidP="00850F89">
      <w:pPr>
        <w:rPr>
          <w:highlight w:val="yellow"/>
          <w:lang/>
        </w:rPr>
      </w:pPr>
      <w:r w:rsidRPr="00B356EA">
        <w:rPr>
          <w:highlight w:val="yellow"/>
          <w:lang/>
        </w:rPr>
        <w:t xml:space="preserve">City Sampling Plan </w:t>
      </w:r>
    </w:p>
    <w:p w:rsidR="000062A9" w:rsidRDefault="009F6A6D" w:rsidP="00850F89">
      <w:pPr>
        <w:rPr>
          <w:lang/>
        </w:rPr>
      </w:pPr>
      <w:r w:rsidRPr="00B356EA">
        <w:rPr>
          <w:highlight w:val="yellow"/>
          <w:lang/>
        </w:rPr>
        <w:t>Sample size will</w:t>
      </w:r>
      <w:r w:rsidR="00D464BE" w:rsidRPr="00B356EA">
        <w:rPr>
          <w:highlight w:val="yellow"/>
          <w:lang/>
        </w:rPr>
        <w:t xml:space="preserve"> vary based on the city, with 1000</w:t>
      </w:r>
      <w:r w:rsidRPr="00B356EA">
        <w:rPr>
          <w:highlight w:val="yellow"/>
          <w:lang/>
        </w:rPr>
        <w:t xml:space="preserve"> respond</w:t>
      </w:r>
      <w:r w:rsidR="00517DE4" w:rsidRPr="00B356EA">
        <w:rPr>
          <w:highlight w:val="yellow"/>
          <w:lang/>
        </w:rPr>
        <w:t xml:space="preserve">ents sampled from </w:t>
      </w:r>
      <w:proofErr w:type="spellStart"/>
      <w:r w:rsidR="00517DE4" w:rsidRPr="00B356EA">
        <w:rPr>
          <w:highlight w:val="yellow"/>
          <w:lang/>
        </w:rPr>
        <w:t>Tibilisi</w:t>
      </w:r>
      <w:proofErr w:type="spellEnd"/>
      <w:r w:rsidR="00517DE4" w:rsidRPr="00B356EA">
        <w:rPr>
          <w:highlight w:val="yellow"/>
          <w:lang/>
        </w:rPr>
        <w:t xml:space="preserve"> and </w:t>
      </w:r>
      <w:r w:rsidR="00D464BE" w:rsidRPr="00B356EA">
        <w:rPr>
          <w:highlight w:val="yellow"/>
          <w:lang/>
        </w:rPr>
        <w:t>4</w:t>
      </w:r>
      <w:r w:rsidRPr="00B356EA">
        <w:rPr>
          <w:highlight w:val="yellow"/>
          <w:lang/>
        </w:rPr>
        <w:t>00 responden</w:t>
      </w:r>
      <w:r w:rsidR="000A4454" w:rsidRPr="00B356EA">
        <w:rPr>
          <w:highlight w:val="yellow"/>
          <w:lang/>
        </w:rPr>
        <w:t>t</w:t>
      </w:r>
      <w:r w:rsidR="00517DE4" w:rsidRPr="00B356EA">
        <w:rPr>
          <w:highlight w:val="yellow"/>
          <w:lang/>
        </w:rPr>
        <w:t xml:space="preserve">s sampled from each of the five </w:t>
      </w:r>
      <w:r w:rsidRPr="00B356EA">
        <w:rPr>
          <w:highlight w:val="yellow"/>
          <w:lang/>
        </w:rPr>
        <w:t>m</w:t>
      </w:r>
      <w:r w:rsidR="000A4454" w:rsidRPr="00B356EA">
        <w:rPr>
          <w:highlight w:val="yellow"/>
          <w:lang/>
        </w:rPr>
        <w:t>ajor cities in Georgia (</w:t>
      </w:r>
      <w:r w:rsidR="00D220B9" w:rsidRPr="00B356EA">
        <w:rPr>
          <w:highlight w:val="yellow"/>
          <w:lang/>
        </w:rPr>
        <w:t xml:space="preserve">Batumi, Kutaisi, </w:t>
      </w:r>
      <w:proofErr w:type="spellStart"/>
      <w:r w:rsidR="00D220B9" w:rsidRPr="00B356EA">
        <w:rPr>
          <w:highlight w:val="yellow"/>
          <w:lang/>
        </w:rPr>
        <w:t>Zugdidi</w:t>
      </w:r>
      <w:proofErr w:type="spellEnd"/>
      <w:r w:rsidR="00031653" w:rsidRPr="00B356EA">
        <w:rPr>
          <w:highlight w:val="yellow"/>
          <w:lang/>
        </w:rPr>
        <w:t xml:space="preserve">, </w:t>
      </w:r>
      <w:proofErr w:type="spellStart"/>
      <w:r w:rsidR="00031653" w:rsidRPr="00B356EA">
        <w:rPr>
          <w:highlight w:val="yellow"/>
          <w:lang/>
        </w:rPr>
        <w:t>Telavi</w:t>
      </w:r>
      <w:proofErr w:type="spellEnd"/>
      <w:r w:rsidR="00517DE4" w:rsidRPr="00B356EA">
        <w:rPr>
          <w:highlight w:val="yellow"/>
          <w:lang/>
        </w:rPr>
        <w:t xml:space="preserve">, </w:t>
      </w:r>
      <w:proofErr w:type="gramStart"/>
      <w:r w:rsidR="00517DE4" w:rsidRPr="00B356EA">
        <w:rPr>
          <w:highlight w:val="yellow"/>
          <w:lang/>
        </w:rPr>
        <w:t>Rustavi</w:t>
      </w:r>
      <w:proofErr w:type="gramEnd"/>
      <w:r w:rsidR="00031653" w:rsidRPr="00B356EA">
        <w:rPr>
          <w:highlight w:val="yellow"/>
          <w:lang/>
        </w:rPr>
        <w:t>)</w:t>
      </w:r>
      <w:r w:rsidRPr="00B356EA">
        <w:rPr>
          <w:highlight w:val="yellow"/>
          <w:lang/>
        </w:rPr>
        <w:t xml:space="preserve">.  </w:t>
      </w:r>
      <w:r w:rsidR="008168C3" w:rsidRPr="00B356EA">
        <w:rPr>
          <w:highlight w:val="yellow"/>
          <w:lang/>
        </w:rPr>
        <w:t>The voter registration list will be used to randomly select addresses in the major cities and a respondent of appropriate age will be randomly selected from the respondents residing in the housing unit at the time of data collection.</w:t>
      </w:r>
      <w:r w:rsidR="00517DE4">
        <w:rPr>
          <w:lang/>
        </w:rPr>
        <w:t xml:space="preserve"> </w:t>
      </w:r>
      <w:r>
        <w:rPr>
          <w:lang/>
        </w:rPr>
        <w:t xml:space="preserve">  </w:t>
      </w:r>
    </w:p>
    <w:p w:rsidR="00D61D59" w:rsidRPr="00B356EA" w:rsidRDefault="00D61D59" w:rsidP="00D61D59">
      <w:pPr>
        <w:rPr>
          <w:highlight w:val="yellow"/>
        </w:rPr>
      </w:pPr>
      <w:r w:rsidRPr="00B356EA">
        <w:rPr>
          <w:highlight w:val="yellow"/>
        </w:rPr>
        <w:lastRenderedPageBreak/>
        <w:t xml:space="preserve">Individuals from randomly selected households will be invited to participate and all persons greater than </w:t>
      </w:r>
      <w:r w:rsidR="0074574A" w:rsidRPr="00B356EA">
        <w:rPr>
          <w:highlight w:val="yellow"/>
        </w:rPr>
        <w:t>eighteen</w:t>
      </w:r>
      <w:r w:rsidR="0005687B" w:rsidRPr="00B356EA">
        <w:rPr>
          <w:highlight w:val="yellow"/>
        </w:rPr>
        <w:t xml:space="preserve"> y</w:t>
      </w:r>
      <w:r w:rsidRPr="00B356EA">
        <w:rPr>
          <w:highlight w:val="yellow"/>
        </w:rPr>
        <w:t xml:space="preserve">ears of age residing in selected households will be considered for the survey.  </w:t>
      </w:r>
    </w:p>
    <w:p w:rsidR="007A2922" w:rsidRPr="00B356EA" w:rsidRDefault="007A2922" w:rsidP="00D61D59">
      <w:pPr>
        <w:rPr>
          <w:highlight w:val="yellow"/>
        </w:rPr>
      </w:pPr>
      <w:r w:rsidRPr="00B356EA">
        <w:rPr>
          <w:highlight w:val="yellow"/>
        </w:rPr>
        <w:t>IDU Subsample</w:t>
      </w:r>
    </w:p>
    <w:p w:rsidR="007A2922" w:rsidRPr="00850F89" w:rsidRDefault="007A2922" w:rsidP="00D61D59">
      <w:r w:rsidRPr="00B356EA">
        <w:rPr>
          <w:highlight w:val="yellow"/>
        </w:rPr>
        <w:t xml:space="preserve">To further measure Hepatitis </w:t>
      </w:r>
      <w:proofErr w:type="spellStart"/>
      <w:r w:rsidRPr="00B356EA">
        <w:rPr>
          <w:highlight w:val="yellow"/>
        </w:rPr>
        <w:t>seroprevalence</w:t>
      </w:r>
      <w:proofErr w:type="spellEnd"/>
      <w:r w:rsidRPr="00B356EA">
        <w:rPr>
          <w:highlight w:val="yellow"/>
        </w:rPr>
        <w:t xml:space="preserve"> in a high-risk cross-section of the population, we </w:t>
      </w:r>
      <w:r w:rsidR="00B355B8" w:rsidRPr="00B356EA">
        <w:rPr>
          <w:highlight w:val="yellow"/>
        </w:rPr>
        <w:t xml:space="preserve">will consider an </w:t>
      </w:r>
      <w:r w:rsidRPr="00B356EA">
        <w:rPr>
          <w:highlight w:val="yellow"/>
        </w:rPr>
        <w:t>additional</w:t>
      </w:r>
      <w:r w:rsidR="0074574A" w:rsidRPr="00B356EA">
        <w:rPr>
          <w:highlight w:val="yellow"/>
        </w:rPr>
        <w:t xml:space="preserve"> sample of</w:t>
      </w:r>
      <w:r w:rsidR="00517DE4" w:rsidRPr="00B356EA">
        <w:rPr>
          <w:highlight w:val="yellow"/>
        </w:rPr>
        <w:t xml:space="preserve"> the IDU population within the 6</w:t>
      </w:r>
      <w:r w:rsidR="0074574A" w:rsidRPr="00B356EA">
        <w:rPr>
          <w:highlight w:val="yellow"/>
        </w:rPr>
        <w:t xml:space="preserve"> sampled cities</w:t>
      </w:r>
      <w:r w:rsidRPr="00B356EA">
        <w:rPr>
          <w:highlight w:val="yellow"/>
        </w:rPr>
        <w:t xml:space="preserve"> </w:t>
      </w:r>
      <w:r w:rsidR="0074574A" w:rsidRPr="00B356EA">
        <w:rPr>
          <w:highlight w:val="yellow"/>
        </w:rPr>
        <w:t xml:space="preserve">of </w:t>
      </w:r>
      <w:r w:rsidRPr="00B356EA">
        <w:rPr>
          <w:highlight w:val="yellow"/>
        </w:rPr>
        <w:t xml:space="preserve">Georgia.  </w:t>
      </w:r>
      <w:r w:rsidR="00B355B8" w:rsidRPr="00B356EA">
        <w:rPr>
          <w:highlight w:val="yellow"/>
        </w:rPr>
        <w:t>In this case, we would</w:t>
      </w:r>
      <w:r w:rsidR="00517DE4" w:rsidRPr="00B356EA">
        <w:rPr>
          <w:highlight w:val="yellow"/>
        </w:rPr>
        <w:t xml:space="preserve"> allocate 2</w:t>
      </w:r>
      <w:r w:rsidR="0074574A" w:rsidRPr="00B356EA">
        <w:rPr>
          <w:highlight w:val="yellow"/>
        </w:rPr>
        <w:t>00 surveys to Tbilisi and 100 each t</w:t>
      </w:r>
      <w:r w:rsidR="00517DE4" w:rsidRPr="00B356EA">
        <w:rPr>
          <w:highlight w:val="yellow"/>
        </w:rPr>
        <w:t xml:space="preserve">o Kutaisi, Batumi, </w:t>
      </w:r>
      <w:proofErr w:type="spellStart"/>
      <w:r w:rsidR="00517DE4" w:rsidRPr="00B356EA">
        <w:rPr>
          <w:highlight w:val="yellow"/>
        </w:rPr>
        <w:t>Zugdidi</w:t>
      </w:r>
      <w:proofErr w:type="spellEnd"/>
      <w:r w:rsidR="00517DE4" w:rsidRPr="00B356EA">
        <w:rPr>
          <w:highlight w:val="yellow"/>
        </w:rPr>
        <w:t xml:space="preserve">, </w:t>
      </w:r>
      <w:proofErr w:type="spellStart"/>
      <w:r w:rsidR="00517DE4" w:rsidRPr="00B356EA">
        <w:rPr>
          <w:highlight w:val="yellow"/>
        </w:rPr>
        <w:t>Telavi</w:t>
      </w:r>
      <w:proofErr w:type="spellEnd"/>
      <w:r w:rsidR="00517DE4" w:rsidRPr="00B356EA">
        <w:rPr>
          <w:highlight w:val="yellow"/>
        </w:rPr>
        <w:t>, and Rustavi.</w:t>
      </w:r>
      <w:r w:rsidR="00506EA6" w:rsidRPr="00B356EA">
        <w:rPr>
          <w:highlight w:val="yellow"/>
        </w:rPr>
        <w:t xml:space="preserve">  This would decrease the number of surveys to 800 in Tbilisi, and 300 each in Kutaisi, Batumi, </w:t>
      </w:r>
      <w:proofErr w:type="spellStart"/>
      <w:r w:rsidR="00506EA6" w:rsidRPr="00B356EA">
        <w:rPr>
          <w:highlight w:val="yellow"/>
        </w:rPr>
        <w:t>Zugdidi</w:t>
      </w:r>
      <w:proofErr w:type="spellEnd"/>
      <w:r w:rsidR="00506EA6" w:rsidRPr="00B356EA">
        <w:rPr>
          <w:highlight w:val="yellow"/>
        </w:rPr>
        <w:t xml:space="preserve">, </w:t>
      </w:r>
      <w:proofErr w:type="spellStart"/>
      <w:r w:rsidR="00506EA6" w:rsidRPr="00B356EA">
        <w:rPr>
          <w:highlight w:val="yellow"/>
        </w:rPr>
        <w:t>Telavi</w:t>
      </w:r>
      <w:proofErr w:type="spellEnd"/>
      <w:r w:rsidR="00506EA6" w:rsidRPr="00B356EA">
        <w:rPr>
          <w:highlight w:val="yellow"/>
        </w:rPr>
        <w:t>, and Rustavi.</w:t>
      </w:r>
      <w:r w:rsidR="00B355B8" w:rsidRPr="00B356EA">
        <w:rPr>
          <w:highlight w:val="yellow"/>
        </w:rPr>
        <w:t xml:space="preserve">  </w:t>
      </w:r>
      <w:r w:rsidRPr="00B356EA">
        <w:rPr>
          <w:highlight w:val="yellow"/>
        </w:rPr>
        <w:t xml:space="preserve">Using a snowball sampling approach, we will request any self-reporting IDU respondents to identify other IDUs with whom they have contact.  We will reach out to their contacts and try to work inwards three to four levels of contacts.  This subsample will be analyzed independently of the main </w:t>
      </w:r>
      <w:proofErr w:type="spellStart"/>
      <w:r w:rsidRPr="00B356EA">
        <w:rPr>
          <w:highlight w:val="yellow"/>
        </w:rPr>
        <w:t>seroprevalence</w:t>
      </w:r>
      <w:proofErr w:type="spellEnd"/>
      <w:r w:rsidRPr="00B356EA">
        <w:rPr>
          <w:highlight w:val="yellow"/>
        </w:rPr>
        <w:t xml:space="preserve"> sample and will give stronger prevalence estimates for this high-risk group.</w:t>
      </w:r>
      <w:r>
        <w:t xml:space="preserve"> </w:t>
      </w:r>
    </w:p>
    <w:p w:rsidR="00850F89" w:rsidRPr="00D61D59" w:rsidRDefault="00D61D59" w:rsidP="00550491">
      <w:pPr>
        <w:rPr>
          <w:u w:val="single"/>
        </w:rPr>
      </w:pPr>
      <w:r w:rsidRPr="00D61D59">
        <w:rPr>
          <w:u w:val="single"/>
        </w:rPr>
        <w:t xml:space="preserve">Listing of </w:t>
      </w:r>
      <w:r w:rsidR="007A2922" w:rsidRPr="00D61D59">
        <w:rPr>
          <w:u w:val="single"/>
        </w:rPr>
        <w:t>1</w:t>
      </w:r>
      <w:r w:rsidR="00A26EEB">
        <w:rPr>
          <w:u w:val="single"/>
        </w:rPr>
        <w:t>6</w:t>
      </w:r>
      <w:r w:rsidR="007A2922" w:rsidRPr="00D61D59">
        <w:rPr>
          <w:u w:val="single"/>
        </w:rPr>
        <w:t xml:space="preserve"> </w:t>
      </w:r>
      <w:r w:rsidR="007A2922">
        <w:rPr>
          <w:u w:val="single"/>
        </w:rPr>
        <w:t>Strata</w:t>
      </w:r>
      <w:r w:rsidRPr="00D61D59">
        <w:rPr>
          <w:u w:val="single"/>
        </w:rPr>
        <w:t xml:space="preserve"> (</w:t>
      </w:r>
      <w:proofErr w:type="gramStart"/>
      <w:r w:rsidR="007A2922">
        <w:rPr>
          <w:u w:val="single"/>
        </w:rPr>
        <w:t xml:space="preserve">Excluding </w:t>
      </w:r>
      <w:r w:rsidRPr="00D61D59">
        <w:rPr>
          <w:u w:val="single"/>
        </w:rPr>
        <w:t xml:space="preserve"> Abkhazia</w:t>
      </w:r>
      <w:proofErr w:type="gramEnd"/>
      <w:r w:rsidR="00CF078D">
        <w:rPr>
          <w:u w:val="single"/>
        </w:rPr>
        <w:t xml:space="preserve"> as well as the Northern part of </w:t>
      </w:r>
      <w:proofErr w:type="spellStart"/>
      <w:r w:rsidR="00CF078D">
        <w:rPr>
          <w:u w:val="single"/>
        </w:rPr>
        <w:t>Shida</w:t>
      </w:r>
      <w:proofErr w:type="spellEnd"/>
      <w:r w:rsidR="00CF078D">
        <w:rPr>
          <w:u w:val="single"/>
        </w:rPr>
        <w:t xml:space="preserve"> </w:t>
      </w:r>
      <w:proofErr w:type="spellStart"/>
      <w:r w:rsidR="00CF078D">
        <w:rPr>
          <w:u w:val="single"/>
        </w:rPr>
        <w:t>Kartli</w:t>
      </w:r>
      <w:proofErr w:type="spellEnd"/>
      <w:r w:rsidR="00CF078D">
        <w:rPr>
          <w:u w:val="single"/>
        </w:rPr>
        <w:t xml:space="preserve">, namely South Ossetia) </w:t>
      </w:r>
      <w:r w:rsidRPr="00D61D59">
        <w:rPr>
          <w:u w:val="single"/>
        </w:rPr>
        <w:t xml:space="preserve"> </w:t>
      </w:r>
    </w:p>
    <w:p w:rsidR="00D464BE" w:rsidRDefault="00550491" w:rsidP="00550491">
      <w:pPr>
        <w:rPr>
          <w:lang/>
        </w:rPr>
      </w:pPr>
      <w:r>
        <w:rPr>
          <w:lang/>
        </w:rPr>
        <w:t xml:space="preserve">1 </w:t>
      </w:r>
      <w:r w:rsidR="00FA0E71">
        <w:rPr>
          <w:lang/>
        </w:rPr>
        <w:t>Tbilisi</w:t>
      </w:r>
      <w:r w:rsidR="000062A9">
        <w:rPr>
          <w:lang/>
        </w:rPr>
        <w:t xml:space="preserve"> (capital) </w:t>
      </w:r>
    </w:p>
    <w:p w:rsidR="00CF078D" w:rsidRDefault="00CF078D" w:rsidP="00550491">
      <w:pPr>
        <w:rPr>
          <w:lang/>
        </w:rPr>
      </w:pPr>
      <w:r>
        <w:rPr>
          <w:lang/>
        </w:rPr>
        <w:t>2 Kutaisi</w:t>
      </w:r>
      <w:r w:rsidR="00FB7B56">
        <w:rPr>
          <w:lang/>
        </w:rPr>
        <w:t xml:space="preserve"> (city)</w:t>
      </w:r>
    </w:p>
    <w:p w:rsidR="00CF078D" w:rsidRDefault="00CF078D" w:rsidP="00550491">
      <w:pPr>
        <w:rPr>
          <w:lang/>
        </w:rPr>
      </w:pPr>
      <w:r>
        <w:rPr>
          <w:lang/>
        </w:rPr>
        <w:t>3 Batumi</w:t>
      </w:r>
      <w:r w:rsidR="00FB7B56">
        <w:rPr>
          <w:lang/>
        </w:rPr>
        <w:t xml:space="preserve"> (city)</w:t>
      </w:r>
    </w:p>
    <w:p w:rsidR="00D464BE" w:rsidRDefault="00D220B9" w:rsidP="00550491">
      <w:pPr>
        <w:rPr>
          <w:lang/>
        </w:rPr>
      </w:pPr>
      <w:r>
        <w:rPr>
          <w:lang/>
        </w:rPr>
        <w:t xml:space="preserve">4 </w:t>
      </w:r>
      <w:proofErr w:type="spellStart"/>
      <w:r>
        <w:rPr>
          <w:lang/>
        </w:rPr>
        <w:t>Zugdidi</w:t>
      </w:r>
      <w:proofErr w:type="spellEnd"/>
      <w:r w:rsidR="00FB7B56">
        <w:rPr>
          <w:lang/>
        </w:rPr>
        <w:t xml:space="preserve"> (city)</w:t>
      </w:r>
    </w:p>
    <w:p w:rsidR="00CF078D" w:rsidRDefault="00D220B9" w:rsidP="00550491">
      <w:pPr>
        <w:rPr>
          <w:lang/>
        </w:rPr>
      </w:pPr>
      <w:r>
        <w:rPr>
          <w:lang/>
        </w:rPr>
        <w:t xml:space="preserve">5 </w:t>
      </w:r>
      <w:proofErr w:type="spellStart"/>
      <w:r>
        <w:rPr>
          <w:lang/>
        </w:rPr>
        <w:t>Telavi</w:t>
      </w:r>
      <w:proofErr w:type="spellEnd"/>
      <w:r>
        <w:rPr>
          <w:lang/>
        </w:rPr>
        <w:t xml:space="preserve"> </w:t>
      </w:r>
      <w:r w:rsidR="00FB7B56">
        <w:rPr>
          <w:lang/>
        </w:rPr>
        <w:t>(city)</w:t>
      </w:r>
    </w:p>
    <w:p w:rsidR="00A26EEB" w:rsidRDefault="00D464BE" w:rsidP="00550491">
      <w:pPr>
        <w:rPr>
          <w:lang/>
        </w:rPr>
      </w:pPr>
      <w:r>
        <w:rPr>
          <w:lang/>
        </w:rPr>
        <w:t>6 Rustavi (city)</w:t>
      </w:r>
    </w:p>
    <w:p w:rsidR="00550491" w:rsidRPr="000062A9" w:rsidRDefault="00A26EEB" w:rsidP="00550491">
      <w:pPr>
        <w:rPr>
          <w:lang/>
        </w:rPr>
      </w:pPr>
      <w:r>
        <w:rPr>
          <w:lang/>
        </w:rPr>
        <w:t>7</w:t>
      </w:r>
      <w:r w:rsidR="007A2922">
        <w:rPr>
          <w:lang/>
        </w:rPr>
        <w:t xml:space="preserve"> </w:t>
      </w:r>
      <w:hyperlink r:id="rId19" w:tooltip="Imereti" w:history="1">
        <w:proofErr w:type="spellStart"/>
        <w:r w:rsidR="00550491" w:rsidRPr="00C34A7C">
          <w:rPr>
            <w:rStyle w:val="Hyperlink"/>
            <w:color w:val="auto"/>
            <w:lang/>
          </w:rPr>
          <w:t>Imereti</w:t>
        </w:r>
        <w:proofErr w:type="spellEnd"/>
      </w:hyperlink>
    </w:p>
    <w:p w:rsidR="00550491" w:rsidRDefault="00A26EEB" w:rsidP="00550491">
      <w:pPr>
        <w:rPr>
          <w:lang/>
        </w:rPr>
      </w:pPr>
      <w:r>
        <w:rPr>
          <w:lang/>
        </w:rPr>
        <w:t>8</w:t>
      </w:r>
      <w:r w:rsidR="007A2922">
        <w:rPr>
          <w:lang/>
        </w:rPr>
        <w:t xml:space="preserve"> </w:t>
      </w:r>
      <w:hyperlink r:id="rId20" w:tooltip="Kakheti" w:history="1">
        <w:proofErr w:type="spellStart"/>
        <w:r w:rsidR="00550491" w:rsidRPr="00C34A7C">
          <w:rPr>
            <w:rStyle w:val="Hyperlink"/>
            <w:color w:val="auto"/>
            <w:lang/>
          </w:rPr>
          <w:t>Kakheti</w:t>
        </w:r>
        <w:proofErr w:type="spellEnd"/>
      </w:hyperlink>
    </w:p>
    <w:p w:rsidR="00550491" w:rsidRDefault="00A26EEB" w:rsidP="00550491">
      <w:pPr>
        <w:rPr>
          <w:lang/>
        </w:rPr>
      </w:pPr>
      <w:r>
        <w:rPr>
          <w:lang/>
        </w:rPr>
        <w:t>9</w:t>
      </w:r>
      <w:r w:rsidR="007A2922">
        <w:rPr>
          <w:lang/>
        </w:rPr>
        <w:t xml:space="preserve"> </w:t>
      </w:r>
      <w:hyperlink r:id="rId21" w:tooltip="Kvemo Kartli" w:history="1">
        <w:proofErr w:type="spellStart"/>
        <w:r w:rsidR="00550491" w:rsidRPr="00C34A7C">
          <w:rPr>
            <w:rStyle w:val="Hyperlink"/>
            <w:color w:val="auto"/>
            <w:lang/>
          </w:rPr>
          <w:t>Kvemo</w:t>
        </w:r>
        <w:proofErr w:type="spellEnd"/>
        <w:r w:rsidR="00550491" w:rsidRPr="00C34A7C">
          <w:rPr>
            <w:rStyle w:val="Hyperlink"/>
            <w:color w:val="auto"/>
            <w:lang/>
          </w:rPr>
          <w:t xml:space="preserve"> </w:t>
        </w:r>
        <w:proofErr w:type="spellStart"/>
        <w:r w:rsidR="00550491" w:rsidRPr="00C34A7C">
          <w:rPr>
            <w:rStyle w:val="Hyperlink"/>
            <w:color w:val="auto"/>
            <w:lang/>
          </w:rPr>
          <w:t>Kartli</w:t>
        </w:r>
        <w:proofErr w:type="spellEnd"/>
      </w:hyperlink>
    </w:p>
    <w:p w:rsidR="00D464BE" w:rsidRDefault="00A26EEB" w:rsidP="00550491">
      <w:pPr>
        <w:rPr>
          <w:rStyle w:val="Hyperlink"/>
          <w:color w:val="auto"/>
          <w:lang/>
        </w:rPr>
      </w:pPr>
      <w:proofErr w:type="gramStart"/>
      <w:r>
        <w:rPr>
          <w:lang/>
        </w:rPr>
        <w:t>10</w:t>
      </w:r>
      <w:r w:rsidR="007A2922">
        <w:rPr>
          <w:lang/>
        </w:rPr>
        <w:t xml:space="preserve"> </w:t>
      </w:r>
      <w:hyperlink r:id="rId22" w:tooltip="Mtskheta-Mtianeti" w:history="1">
        <w:proofErr w:type="spellStart"/>
        <w:r w:rsidR="00550491" w:rsidRPr="00C34A7C">
          <w:rPr>
            <w:rStyle w:val="Hyperlink"/>
            <w:color w:val="auto"/>
            <w:lang/>
          </w:rPr>
          <w:t>Mtskheta-Mtianeti</w:t>
        </w:r>
        <w:proofErr w:type="spellEnd"/>
        <w:proofErr w:type="gramEnd"/>
      </w:hyperlink>
    </w:p>
    <w:p w:rsidR="00550491" w:rsidRDefault="00A26EEB" w:rsidP="00550491">
      <w:pPr>
        <w:rPr>
          <w:lang/>
        </w:rPr>
      </w:pPr>
      <w:proofErr w:type="gramStart"/>
      <w:r>
        <w:rPr>
          <w:lang/>
        </w:rPr>
        <w:t>11</w:t>
      </w:r>
      <w:r w:rsidR="007A2922">
        <w:rPr>
          <w:lang/>
        </w:rPr>
        <w:t xml:space="preserve"> </w:t>
      </w:r>
      <w:hyperlink r:id="rId23" w:tooltip="Racha-Lechkhumi and Kvemo Svaneti" w:history="1">
        <w:proofErr w:type="spellStart"/>
        <w:r w:rsidR="00550491" w:rsidRPr="00C34A7C">
          <w:rPr>
            <w:rStyle w:val="Hyperlink"/>
            <w:color w:val="auto"/>
            <w:lang/>
          </w:rPr>
          <w:t>Racha-Lechkhumi</w:t>
        </w:r>
        <w:proofErr w:type="spellEnd"/>
        <w:proofErr w:type="gramEnd"/>
        <w:r w:rsidR="00550491" w:rsidRPr="00C34A7C">
          <w:rPr>
            <w:rStyle w:val="Hyperlink"/>
            <w:color w:val="auto"/>
            <w:lang/>
          </w:rPr>
          <w:t xml:space="preserve"> and </w:t>
        </w:r>
        <w:proofErr w:type="spellStart"/>
        <w:r w:rsidR="00550491" w:rsidRPr="00C34A7C">
          <w:rPr>
            <w:rStyle w:val="Hyperlink"/>
            <w:color w:val="auto"/>
            <w:lang/>
          </w:rPr>
          <w:t>Kvemo</w:t>
        </w:r>
        <w:proofErr w:type="spellEnd"/>
        <w:r w:rsidR="00550491" w:rsidRPr="00C34A7C">
          <w:rPr>
            <w:rStyle w:val="Hyperlink"/>
            <w:color w:val="auto"/>
            <w:lang/>
          </w:rPr>
          <w:t xml:space="preserve"> </w:t>
        </w:r>
        <w:proofErr w:type="spellStart"/>
        <w:r w:rsidR="00550491" w:rsidRPr="00C34A7C">
          <w:rPr>
            <w:rStyle w:val="Hyperlink"/>
            <w:color w:val="auto"/>
            <w:lang/>
          </w:rPr>
          <w:t>Svaneti</w:t>
        </w:r>
        <w:proofErr w:type="spellEnd"/>
      </w:hyperlink>
    </w:p>
    <w:p w:rsidR="00550491" w:rsidRDefault="00A26EEB" w:rsidP="00550491">
      <w:pPr>
        <w:rPr>
          <w:lang/>
        </w:rPr>
      </w:pPr>
      <w:r>
        <w:rPr>
          <w:lang/>
        </w:rPr>
        <w:t>12</w:t>
      </w:r>
      <w:r w:rsidR="007A2922">
        <w:rPr>
          <w:lang/>
        </w:rPr>
        <w:t xml:space="preserve"> </w:t>
      </w:r>
      <w:hyperlink r:id="rId24" w:tooltip="Samegrelo-Zemo Svaneti" w:history="1">
        <w:proofErr w:type="spellStart"/>
        <w:r w:rsidR="00550491" w:rsidRPr="00C34A7C">
          <w:rPr>
            <w:rStyle w:val="Hyperlink"/>
            <w:color w:val="auto"/>
            <w:lang/>
          </w:rPr>
          <w:t>Samegrelo-Zemo</w:t>
        </w:r>
        <w:proofErr w:type="spellEnd"/>
        <w:r w:rsidR="00550491" w:rsidRPr="00C34A7C">
          <w:rPr>
            <w:rStyle w:val="Hyperlink"/>
            <w:color w:val="auto"/>
            <w:lang/>
          </w:rPr>
          <w:t xml:space="preserve"> </w:t>
        </w:r>
        <w:proofErr w:type="spellStart"/>
        <w:r w:rsidR="00550491" w:rsidRPr="00C34A7C">
          <w:rPr>
            <w:rStyle w:val="Hyperlink"/>
            <w:color w:val="auto"/>
            <w:lang/>
          </w:rPr>
          <w:t>Svaneti</w:t>
        </w:r>
        <w:proofErr w:type="spellEnd"/>
      </w:hyperlink>
    </w:p>
    <w:p w:rsidR="00550491" w:rsidRDefault="00A26EEB" w:rsidP="00550491">
      <w:pPr>
        <w:rPr>
          <w:lang/>
        </w:rPr>
      </w:pPr>
      <w:proofErr w:type="gramStart"/>
      <w:r>
        <w:rPr>
          <w:lang/>
        </w:rPr>
        <w:t>13</w:t>
      </w:r>
      <w:r w:rsidR="007A2922">
        <w:rPr>
          <w:lang/>
        </w:rPr>
        <w:t xml:space="preserve"> </w:t>
      </w:r>
      <w:hyperlink r:id="rId25" w:tooltip="Samtskhe-Javakheti" w:history="1">
        <w:proofErr w:type="spellStart"/>
        <w:r w:rsidR="00550491" w:rsidRPr="00C34A7C">
          <w:rPr>
            <w:rStyle w:val="Hyperlink"/>
            <w:color w:val="auto"/>
            <w:lang/>
          </w:rPr>
          <w:t>Samtskhe-Javakheti</w:t>
        </w:r>
        <w:proofErr w:type="spellEnd"/>
        <w:proofErr w:type="gramEnd"/>
      </w:hyperlink>
    </w:p>
    <w:p w:rsidR="00550491" w:rsidRDefault="00A26EEB" w:rsidP="00550491">
      <w:pPr>
        <w:rPr>
          <w:lang/>
        </w:rPr>
      </w:pPr>
      <w:r>
        <w:rPr>
          <w:lang/>
        </w:rPr>
        <w:t>14</w:t>
      </w:r>
      <w:r w:rsidR="007A2922">
        <w:rPr>
          <w:lang/>
        </w:rPr>
        <w:t xml:space="preserve"> </w:t>
      </w:r>
      <w:hyperlink r:id="rId26" w:tooltip="Shida Kartli" w:history="1">
        <w:proofErr w:type="spellStart"/>
        <w:r w:rsidR="00550491" w:rsidRPr="00C34A7C">
          <w:rPr>
            <w:rStyle w:val="Hyperlink"/>
            <w:color w:val="auto"/>
            <w:lang/>
          </w:rPr>
          <w:t>Shida</w:t>
        </w:r>
        <w:proofErr w:type="spellEnd"/>
        <w:r w:rsidR="00550491" w:rsidRPr="00C34A7C">
          <w:rPr>
            <w:rStyle w:val="Hyperlink"/>
            <w:color w:val="auto"/>
            <w:lang/>
          </w:rPr>
          <w:t xml:space="preserve"> </w:t>
        </w:r>
        <w:proofErr w:type="spellStart"/>
        <w:r w:rsidR="00550491" w:rsidRPr="00C34A7C">
          <w:rPr>
            <w:rStyle w:val="Hyperlink"/>
            <w:color w:val="auto"/>
            <w:lang/>
          </w:rPr>
          <w:t>Kartli</w:t>
        </w:r>
        <w:proofErr w:type="spellEnd"/>
      </w:hyperlink>
    </w:p>
    <w:p w:rsidR="00550491" w:rsidRDefault="00A26EEB" w:rsidP="00550491">
      <w:pPr>
        <w:rPr>
          <w:lang/>
        </w:rPr>
      </w:pPr>
      <w:r>
        <w:rPr>
          <w:lang/>
        </w:rPr>
        <w:t>15</w:t>
      </w:r>
      <w:r w:rsidR="007A2922">
        <w:rPr>
          <w:lang/>
        </w:rPr>
        <w:t xml:space="preserve"> </w:t>
      </w:r>
      <w:hyperlink r:id="rId27" w:tooltip="Abkhazia" w:history="1">
        <w:proofErr w:type="spellStart"/>
        <w:r w:rsidR="00FA0E71">
          <w:rPr>
            <w:rStyle w:val="Hyperlink"/>
            <w:color w:val="auto"/>
            <w:u w:val="none"/>
            <w:lang/>
          </w:rPr>
          <w:t>Guria</w:t>
        </w:r>
        <w:proofErr w:type="spellEnd"/>
      </w:hyperlink>
    </w:p>
    <w:p w:rsidR="00550491" w:rsidRDefault="00A26EEB" w:rsidP="00550491">
      <w:pPr>
        <w:rPr>
          <w:rStyle w:val="Hyperlink"/>
          <w:color w:val="auto"/>
          <w:u w:val="none"/>
          <w:lang/>
        </w:rPr>
      </w:pPr>
      <w:r>
        <w:rPr>
          <w:lang/>
        </w:rPr>
        <w:t>16</w:t>
      </w:r>
      <w:r w:rsidR="007A2922">
        <w:rPr>
          <w:lang/>
        </w:rPr>
        <w:t xml:space="preserve"> </w:t>
      </w:r>
      <w:proofErr w:type="spellStart"/>
      <w:r w:rsidR="00550491">
        <w:rPr>
          <w:lang/>
        </w:rPr>
        <w:t>Adjara</w:t>
      </w:r>
      <w:proofErr w:type="spellEnd"/>
    </w:p>
    <w:p w:rsidR="000062A9" w:rsidRDefault="000062A9" w:rsidP="00550491">
      <w:pPr>
        <w:rPr>
          <w:lang/>
        </w:rPr>
      </w:pPr>
    </w:p>
    <w:p w:rsidR="00550491" w:rsidRDefault="000F4C2A" w:rsidP="00561172">
      <w:pPr>
        <w:rPr>
          <w:b/>
        </w:rPr>
      </w:pPr>
      <w:r w:rsidRPr="000F4C2A">
        <w:rPr>
          <w:b/>
        </w:rPr>
        <w:t>3.4</w:t>
      </w:r>
      <w:r w:rsidR="00FA0E71">
        <w:rPr>
          <w:b/>
        </w:rPr>
        <w:t xml:space="preserve"> Informing regions, </w:t>
      </w:r>
      <w:proofErr w:type="spellStart"/>
      <w:r w:rsidR="00FA0E71">
        <w:rPr>
          <w:b/>
        </w:rPr>
        <w:t>rayons</w:t>
      </w:r>
      <w:proofErr w:type="spellEnd"/>
      <w:r w:rsidR="00FA0E71">
        <w:rPr>
          <w:b/>
        </w:rPr>
        <w:t>, settlements/villages</w:t>
      </w:r>
      <w:r w:rsidRPr="000F4C2A">
        <w:rPr>
          <w:b/>
        </w:rPr>
        <w:t xml:space="preserve"> </w:t>
      </w:r>
    </w:p>
    <w:p w:rsidR="006B10A2" w:rsidRPr="006B10A2" w:rsidRDefault="006B10A2" w:rsidP="006B10A2">
      <w:pPr>
        <w:pStyle w:val="Default"/>
        <w:rPr>
          <w:rFonts w:asciiTheme="minorHAnsi" w:hAnsiTheme="minorHAnsi"/>
          <w:iCs/>
          <w:sz w:val="22"/>
          <w:szCs w:val="22"/>
        </w:rPr>
      </w:pPr>
      <w:r w:rsidRPr="006B10A2">
        <w:rPr>
          <w:rFonts w:asciiTheme="minorHAnsi" w:hAnsiTheme="minorHAnsi"/>
          <w:iCs/>
          <w:sz w:val="22"/>
          <w:szCs w:val="22"/>
        </w:rPr>
        <w:t xml:space="preserve">The </w:t>
      </w:r>
      <w:r w:rsidRPr="006B10A2">
        <w:rPr>
          <w:rFonts w:asciiTheme="minorHAnsi" w:hAnsiTheme="minorHAnsi"/>
          <w:sz w:val="22"/>
          <w:szCs w:val="22"/>
        </w:rPr>
        <w:t>National Center</w:t>
      </w:r>
      <w:r>
        <w:rPr>
          <w:rFonts w:asciiTheme="minorHAnsi" w:hAnsiTheme="minorHAnsi"/>
          <w:sz w:val="22"/>
          <w:szCs w:val="22"/>
        </w:rPr>
        <w:t>s</w:t>
      </w:r>
      <w:r w:rsidRPr="006B10A2">
        <w:rPr>
          <w:rFonts w:asciiTheme="minorHAnsi" w:hAnsiTheme="minorHAnsi"/>
          <w:sz w:val="22"/>
          <w:szCs w:val="22"/>
        </w:rPr>
        <w:t xml:space="preserve"> for Disease Control</w:t>
      </w:r>
      <w:r>
        <w:rPr>
          <w:rFonts w:asciiTheme="minorHAnsi" w:hAnsiTheme="minorHAnsi"/>
          <w:sz w:val="22"/>
          <w:szCs w:val="22"/>
        </w:rPr>
        <w:t xml:space="preserve"> </w:t>
      </w:r>
      <w:r>
        <w:rPr>
          <w:rFonts w:asciiTheme="minorHAnsi" w:hAnsiTheme="minorHAnsi"/>
          <w:iCs/>
          <w:sz w:val="22"/>
          <w:szCs w:val="22"/>
        </w:rPr>
        <w:t>(NCD</w:t>
      </w:r>
      <w:r w:rsidRPr="006B10A2">
        <w:rPr>
          <w:rFonts w:asciiTheme="minorHAnsi" w:hAnsiTheme="minorHAnsi"/>
          <w:iCs/>
          <w:sz w:val="22"/>
          <w:szCs w:val="22"/>
        </w:rPr>
        <w:t>C)</w:t>
      </w:r>
      <w:r>
        <w:rPr>
          <w:rFonts w:asciiTheme="minorHAnsi" w:hAnsiTheme="minorHAnsi"/>
          <w:iCs/>
          <w:sz w:val="22"/>
          <w:szCs w:val="22"/>
        </w:rPr>
        <w:t xml:space="preserve"> will </w:t>
      </w:r>
      <w:r w:rsidRPr="006B10A2">
        <w:rPr>
          <w:rFonts w:asciiTheme="minorHAnsi" w:hAnsiTheme="minorHAnsi"/>
          <w:iCs/>
          <w:sz w:val="22"/>
          <w:szCs w:val="22"/>
        </w:rPr>
        <w:t>co</w:t>
      </w:r>
      <w:r>
        <w:rPr>
          <w:rFonts w:asciiTheme="minorHAnsi" w:hAnsiTheme="minorHAnsi"/>
          <w:iCs/>
          <w:sz w:val="22"/>
          <w:szCs w:val="22"/>
        </w:rPr>
        <w:t xml:space="preserve">ordinate informing </w:t>
      </w:r>
      <w:r w:rsidR="00FA0E71">
        <w:rPr>
          <w:rFonts w:asciiTheme="minorHAnsi" w:hAnsiTheme="minorHAnsi"/>
          <w:iCs/>
          <w:sz w:val="22"/>
          <w:szCs w:val="22"/>
        </w:rPr>
        <w:t xml:space="preserve">regions, </w:t>
      </w:r>
      <w:proofErr w:type="spellStart"/>
      <w:r w:rsidR="008168C3">
        <w:rPr>
          <w:rFonts w:asciiTheme="minorHAnsi" w:hAnsiTheme="minorHAnsi"/>
          <w:iCs/>
          <w:sz w:val="22"/>
          <w:szCs w:val="22"/>
        </w:rPr>
        <w:t>sakrebulos</w:t>
      </w:r>
      <w:proofErr w:type="spellEnd"/>
      <w:r w:rsidR="00FA0E71">
        <w:rPr>
          <w:rFonts w:asciiTheme="minorHAnsi" w:hAnsiTheme="minorHAnsi"/>
          <w:iCs/>
          <w:sz w:val="22"/>
          <w:szCs w:val="22"/>
        </w:rPr>
        <w:t>, settlements/villages</w:t>
      </w:r>
      <w:r w:rsidR="00DB1F50">
        <w:rPr>
          <w:rFonts w:asciiTheme="minorHAnsi" w:hAnsiTheme="minorHAnsi"/>
          <w:iCs/>
          <w:sz w:val="22"/>
          <w:szCs w:val="22"/>
        </w:rPr>
        <w:t xml:space="preserve"> </w:t>
      </w:r>
      <w:r w:rsidRPr="006B10A2">
        <w:rPr>
          <w:rFonts w:asciiTheme="minorHAnsi" w:hAnsiTheme="minorHAnsi"/>
          <w:iCs/>
          <w:sz w:val="22"/>
          <w:szCs w:val="22"/>
        </w:rPr>
        <w:t>of the survey and the dates in which the tea</w:t>
      </w:r>
      <w:r w:rsidR="00DB1F50">
        <w:rPr>
          <w:rFonts w:asciiTheme="minorHAnsi" w:hAnsiTheme="minorHAnsi"/>
          <w:iCs/>
          <w:sz w:val="22"/>
          <w:szCs w:val="22"/>
        </w:rPr>
        <w:t xml:space="preserve">ms will be in the field. </w:t>
      </w:r>
      <w:r w:rsidR="001B44DB">
        <w:rPr>
          <w:rFonts w:asciiTheme="minorHAnsi" w:hAnsiTheme="minorHAnsi"/>
          <w:iCs/>
          <w:sz w:val="22"/>
          <w:szCs w:val="22"/>
        </w:rPr>
        <w:t xml:space="preserve"> </w:t>
      </w:r>
      <w:r w:rsidR="00DB1F50">
        <w:rPr>
          <w:rFonts w:asciiTheme="minorHAnsi" w:hAnsiTheme="minorHAnsi"/>
          <w:iCs/>
          <w:sz w:val="22"/>
          <w:szCs w:val="22"/>
        </w:rPr>
        <w:t>The NCDC</w:t>
      </w:r>
      <w:r w:rsidRPr="006B10A2">
        <w:rPr>
          <w:rFonts w:asciiTheme="minorHAnsi" w:hAnsiTheme="minorHAnsi"/>
          <w:iCs/>
          <w:sz w:val="22"/>
          <w:szCs w:val="22"/>
        </w:rPr>
        <w:t xml:space="preserve"> will coordinate with the </w:t>
      </w:r>
      <w:r w:rsidR="00FA0E71">
        <w:rPr>
          <w:rFonts w:asciiTheme="minorHAnsi" w:hAnsiTheme="minorHAnsi"/>
          <w:iCs/>
          <w:sz w:val="22"/>
          <w:szCs w:val="22"/>
        </w:rPr>
        <w:t xml:space="preserve">regional public centers (PHC).   </w:t>
      </w:r>
      <w:r w:rsidRPr="006B10A2">
        <w:rPr>
          <w:rFonts w:asciiTheme="minorHAnsi" w:hAnsiTheme="minorHAnsi"/>
          <w:iCs/>
          <w:sz w:val="22"/>
          <w:szCs w:val="22"/>
        </w:rPr>
        <w:t xml:space="preserve"> </w:t>
      </w:r>
    </w:p>
    <w:p w:rsidR="00D867B7" w:rsidRDefault="00D867B7" w:rsidP="000F4C2A">
      <w:pPr>
        <w:rPr>
          <w:b/>
        </w:rPr>
      </w:pPr>
    </w:p>
    <w:p w:rsidR="000F4C2A" w:rsidRDefault="000F4C2A" w:rsidP="000F4C2A">
      <w:pPr>
        <w:rPr>
          <w:b/>
        </w:rPr>
      </w:pPr>
      <w:r>
        <w:rPr>
          <w:b/>
        </w:rPr>
        <w:t xml:space="preserve">3.5 Survey Instrument </w:t>
      </w:r>
    </w:p>
    <w:p w:rsidR="009068E0" w:rsidRPr="009068E0" w:rsidRDefault="000F4C2A" w:rsidP="009068E0">
      <w:r w:rsidRPr="009068E0">
        <w:t xml:space="preserve">The survey (field work) will take place over a period of 3 months. </w:t>
      </w:r>
      <w:r w:rsidR="001B44DB">
        <w:t xml:space="preserve"> </w:t>
      </w:r>
      <w:r w:rsidRPr="009068E0">
        <w:t>Interviewers will</w:t>
      </w:r>
      <w:r w:rsidR="009068E0" w:rsidRPr="009068E0">
        <w:t xml:space="preserve"> conduct individual interviews with a structured questionnaire designed for data collection.  The questionnaire will capture </w:t>
      </w:r>
      <w:r w:rsidR="004E6B91">
        <w:t xml:space="preserve">some of </w:t>
      </w:r>
      <w:r w:rsidR="009068E0" w:rsidRPr="009068E0">
        <w:t xml:space="preserve">the following </w:t>
      </w:r>
      <w:r w:rsidR="00D61D59">
        <w:t xml:space="preserve">salient </w:t>
      </w:r>
      <w:r w:rsidR="009068E0" w:rsidRPr="009068E0">
        <w:t xml:space="preserve">features.  (See attachment 12.1 </w:t>
      </w:r>
      <w:r w:rsidR="00D220B9">
        <w:t xml:space="preserve">for </w:t>
      </w:r>
      <w:r w:rsidR="00DA0556">
        <w:t xml:space="preserve">more detailed </w:t>
      </w:r>
      <w:r w:rsidR="00D220B9">
        <w:t>Adult Questionnaire)</w:t>
      </w:r>
      <w:r w:rsidR="009068E0">
        <w:t xml:space="preserve"> </w:t>
      </w:r>
    </w:p>
    <w:p w:rsidR="009068E0" w:rsidRPr="009068E0" w:rsidRDefault="004E6B91" w:rsidP="009068E0">
      <w:pPr>
        <w:numPr>
          <w:ilvl w:val="0"/>
          <w:numId w:val="20"/>
        </w:numPr>
        <w:spacing w:after="0" w:line="240" w:lineRule="auto"/>
        <w:rPr>
          <w:bCs/>
        </w:rPr>
      </w:pPr>
      <w:r>
        <w:rPr>
          <w:bCs/>
        </w:rPr>
        <w:t>Household information</w:t>
      </w:r>
      <w:r w:rsidR="009068E0" w:rsidRPr="00C27A8F">
        <w:rPr>
          <w:bCs/>
        </w:rPr>
        <w:t>: number of household members, total earning members, house</w:t>
      </w:r>
      <w:r w:rsidR="009068E0">
        <w:rPr>
          <w:bCs/>
        </w:rPr>
        <w:t xml:space="preserve">hold income per month, religion, </w:t>
      </w:r>
      <w:r>
        <w:rPr>
          <w:bCs/>
        </w:rPr>
        <w:t>number of rooms</w:t>
      </w:r>
    </w:p>
    <w:p w:rsidR="009068E0" w:rsidRPr="00C27A8F" w:rsidRDefault="009068E0" w:rsidP="009068E0">
      <w:pPr>
        <w:numPr>
          <w:ilvl w:val="0"/>
          <w:numId w:val="20"/>
        </w:numPr>
        <w:spacing w:after="0" w:line="240" w:lineRule="auto"/>
        <w:rPr>
          <w:bCs/>
        </w:rPr>
      </w:pPr>
      <w:r w:rsidRPr="00C27A8F">
        <w:rPr>
          <w:bCs/>
        </w:rPr>
        <w:t>Socio-demographic data: Subject’s age, gender, education, marital status, occupation</w:t>
      </w:r>
    </w:p>
    <w:p w:rsidR="009068E0" w:rsidRPr="00C27A8F" w:rsidRDefault="009068E0" w:rsidP="009068E0">
      <w:pPr>
        <w:numPr>
          <w:ilvl w:val="0"/>
          <w:numId w:val="20"/>
        </w:numPr>
        <w:spacing w:after="0" w:line="240" w:lineRule="auto"/>
        <w:rPr>
          <w:bCs/>
        </w:rPr>
      </w:pPr>
      <w:r w:rsidRPr="00C27A8F">
        <w:rPr>
          <w:bCs/>
        </w:rPr>
        <w:t>Medical history: related to liver d</w:t>
      </w:r>
      <w:r w:rsidR="004E6B91">
        <w:rPr>
          <w:bCs/>
        </w:rPr>
        <w:t xml:space="preserve">isease, jaundice, </w:t>
      </w:r>
      <w:r w:rsidR="003A2814">
        <w:rPr>
          <w:bCs/>
        </w:rPr>
        <w:t xml:space="preserve">chronic medical conditions such as </w:t>
      </w:r>
      <w:r w:rsidRPr="00C27A8F">
        <w:rPr>
          <w:bCs/>
        </w:rPr>
        <w:t xml:space="preserve">diabetes, sexually transmitted </w:t>
      </w:r>
      <w:r w:rsidR="003A2814">
        <w:rPr>
          <w:bCs/>
        </w:rPr>
        <w:t>infections</w:t>
      </w:r>
      <w:r w:rsidRPr="00C27A8F">
        <w:rPr>
          <w:bCs/>
        </w:rPr>
        <w:t>, viral hepatitis, vaccinations, hospitalizations</w:t>
      </w:r>
    </w:p>
    <w:p w:rsidR="009068E0" w:rsidRPr="00C27A8F" w:rsidRDefault="009068E0" w:rsidP="009068E0">
      <w:pPr>
        <w:numPr>
          <w:ilvl w:val="0"/>
          <w:numId w:val="20"/>
        </w:numPr>
        <w:spacing w:after="0" w:line="240" w:lineRule="auto"/>
        <w:rPr>
          <w:bCs/>
        </w:rPr>
      </w:pPr>
      <w:r w:rsidRPr="00C27A8F">
        <w:rPr>
          <w:bCs/>
        </w:rPr>
        <w:t xml:space="preserve">Lifestyle information: eating habits, alcohol intake, smoking, drugs, </w:t>
      </w:r>
      <w:r>
        <w:rPr>
          <w:bCs/>
        </w:rPr>
        <w:t xml:space="preserve">tobacco, </w:t>
      </w:r>
      <w:r w:rsidRPr="00C27A8F">
        <w:rPr>
          <w:bCs/>
        </w:rPr>
        <w:t xml:space="preserve">sharing </w:t>
      </w:r>
      <w:r>
        <w:rPr>
          <w:bCs/>
        </w:rPr>
        <w:t xml:space="preserve">of </w:t>
      </w:r>
      <w:r w:rsidRPr="00C27A8F">
        <w:rPr>
          <w:bCs/>
        </w:rPr>
        <w:t>needles/syrin</w:t>
      </w:r>
      <w:r>
        <w:rPr>
          <w:bCs/>
        </w:rPr>
        <w:t>ges/cotton swabs</w:t>
      </w:r>
    </w:p>
    <w:p w:rsidR="009068E0" w:rsidRPr="00C27A8F" w:rsidRDefault="009068E0" w:rsidP="009068E0">
      <w:pPr>
        <w:numPr>
          <w:ilvl w:val="0"/>
          <w:numId w:val="20"/>
        </w:numPr>
        <w:spacing w:after="0" w:line="240" w:lineRule="auto"/>
        <w:rPr>
          <w:bCs/>
        </w:rPr>
      </w:pPr>
      <w:r>
        <w:rPr>
          <w:bCs/>
        </w:rPr>
        <w:t>Risk factors</w:t>
      </w:r>
      <w:r w:rsidRPr="00C27A8F">
        <w:rPr>
          <w:bCs/>
        </w:rPr>
        <w:t xml:space="preserve">: surgery, blood transfusion, blood donation, dental procedure, tattooing, body piercing, shaving, razor exposure, injections, syringes, dialysis, organ transplantation, animal bites, </w:t>
      </w:r>
      <w:proofErr w:type="spellStart"/>
      <w:r w:rsidRPr="00C27A8F">
        <w:rPr>
          <w:bCs/>
        </w:rPr>
        <w:t>thalessem</w:t>
      </w:r>
      <w:r w:rsidR="004E6B91">
        <w:rPr>
          <w:bCs/>
        </w:rPr>
        <w:t>ia</w:t>
      </w:r>
      <w:proofErr w:type="spellEnd"/>
      <w:r w:rsidR="004E6B91">
        <w:rPr>
          <w:bCs/>
        </w:rPr>
        <w:t xml:space="preserve">, bleeding disorders, </w:t>
      </w:r>
      <w:r w:rsidR="003A2814">
        <w:rPr>
          <w:bCs/>
        </w:rPr>
        <w:t xml:space="preserve">illicit </w:t>
      </w:r>
      <w:proofErr w:type="spellStart"/>
      <w:r w:rsidR="003A2814">
        <w:rPr>
          <w:bCs/>
        </w:rPr>
        <w:t>injecton</w:t>
      </w:r>
      <w:proofErr w:type="spellEnd"/>
      <w:r w:rsidR="003A2814">
        <w:rPr>
          <w:bCs/>
        </w:rPr>
        <w:t xml:space="preserve"> drug use, sharing of injection equipment, </w:t>
      </w:r>
      <w:r w:rsidR="004E6B91">
        <w:rPr>
          <w:bCs/>
        </w:rPr>
        <w:t>incarceration</w:t>
      </w:r>
      <w:r w:rsidRPr="00C27A8F">
        <w:rPr>
          <w:bCs/>
        </w:rPr>
        <w:t xml:space="preserve">, </w:t>
      </w:r>
      <w:r w:rsidR="003A2814">
        <w:rPr>
          <w:bCs/>
        </w:rPr>
        <w:t>n</w:t>
      </w:r>
      <w:r w:rsidR="00D220B9">
        <w:rPr>
          <w:bCs/>
        </w:rPr>
        <w:t>umber  of sexual partners</w:t>
      </w:r>
      <w:r w:rsidR="003A2814">
        <w:rPr>
          <w:bCs/>
        </w:rPr>
        <w:t xml:space="preserve"> </w:t>
      </w:r>
    </w:p>
    <w:p w:rsidR="009068E0" w:rsidRPr="00C27A8F" w:rsidRDefault="009068E0" w:rsidP="009068E0">
      <w:pPr>
        <w:numPr>
          <w:ilvl w:val="0"/>
          <w:numId w:val="20"/>
        </w:numPr>
        <w:spacing w:after="0" w:line="240" w:lineRule="auto"/>
        <w:rPr>
          <w:bCs/>
        </w:rPr>
      </w:pPr>
      <w:r w:rsidRPr="00C27A8F">
        <w:rPr>
          <w:bCs/>
        </w:rPr>
        <w:t>O</w:t>
      </w:r>
      <w:r w:rsidR="004E6B91">
        <w:rPr>
          <w:bCs/>
        </w:rPr>
        <w:t xml:space="preserve">bstetric history </w:t>
      </w:r>
    </w:p>
    <w:p w:rsidR="009068E0" w:rsidRPr="00C27A8F" w:rsidRDefault="009068E0" w:rsidP="009068E0">
      <w:pPr>
        <w:numPr>
          <w:ilvl w:val="0"/>
          <w:numId w:val="20"/>
        </w:numPr>
        <w:spacing w:after="0" w:line="240" w:lineRule="auto"/>
        <w:rPr>
          <w:bCs/>
        </w:rPr>
      </w:pPr>
      <w:r w:rsidRPr="00C27A8F">
        <w:rPr>
          <w:bCs/>
        </w:rPr>
        <w:t>Details about results of laboratory investigation</w:t>
      </w:r>
    </w:p>
    <w:p w:rsidR="009068E0" w:rsidRPr="009068E0" w:rsidRDefault="009068E0" w:rsidP="009068E0">
      <w:pPr>
        <w:pStyle w:val="Heading3"/>
        <w:jc w:val="left"/>
        <w:rPr>
          <w:rFonts w:asciiTheme="minorHAnsi" w:hAnsiTheme="minorHAnsi" w:cs="Times New Roman"/>
          <w:sz w:val="22"/>
          <w:szCs w:val="22"/>
        </w:rPr>
      </w:pPr>
      <w:bookmarkStart w:id="3" w:name="_Toc327353035"/>
      <w:r w:rsidRPr="009068E0">
        <w:rPr>
          <w:rFonts w:asciiTheme="minorHAnsi" w:hAnsiTheme="minorHAnsi" w:cs="Times New Roman"/>
          <w:sz w:val="22"/>
          <w:szCs w:val="22"/>
        </w:rPr>
        <w:t xml:space="preserve">3.5a   </w:t>
      </w:r>
      <w:bookmarkEnd w:id="3"/>
      <w:r w:rsidR="00BD166D">
        <w:rPr>
          <w:rFonts w:asciiTheme="minorHAnsi" w:hAnsiTheme="minorHAnsi" w:cs="Times New Roman"/>
          <w:sz w:val="22"/>
          <w:szCs w:val="22"/>
        </w:rPr>
        <w:t>Survey Validation</w:t>
      </w:r>
    </w:p>
    <w:p w:rsidR="009068E0" w:rsidRPr="00C27A8F" w:rsidRDefault="003A2814" w:rsidP="008418F5">
      <w:r>
        <w:t>Local informants will be used to refine the questions to ensure</w:t>
      </w:r>
      <w:r w:rsidR="00487E90">
        <w:t xml:space="preserve"> questions</w:t>
      </w:r>
      <w:r>
        <w:t xml:space="preserve"> are understood at a level of primary education.  The survey instrument will be translated into the local language. </w:t>
      </w:r>
      <w:r w:rsidR="009068E0">
        <w:t xml:space="preserve">A survey validation </w:t>
      </w:r>
      <w:r w:rsidR="009068E0" w:rsidRPr="00C27A8F">
        <w:t xml:space="preserve">will be conducted prior to </w:t>
      </w:r>
      <w:r w:rsidR="009068E0">
        <w:t xml:space="preserve">implementation of the </w:t>
      </w:r>
      <w:r w:rsidR="008418F5">
        <w:t>final survey</w:t>
      </w:r>
      <w:r>
        <w:t xml:space="preserve"> by</w:t>
      </w:r>
      <w:r w:rsidR="008418F5">
        <w:t xml:space="preserve"> piloting of the survey and evaluation of test-retest reliability.  Piloting of informed consent forms will also occur.  Evaluation of time required for survey instruments to be performed will be evaluated.</w:t>
      </w:r>
      <w:r w:rsidR="00242EB1">
        <w:t xml:space="preserve">  This may be done in concert with the Field Pre-test.  </w:t>
      </w:r>
    </w:p>
    <w:p w:rsidR="008418F5" w:rsidRDefault="0048617D" w:rsidP="00F41E80">
      <w:pPr>
        <w:rPr>
          <w:b/>
        </w:rPr>
      </w:pPr>
      <w:r>
        <w:rPr>
          <w:b/>
        </w:rPr>
        <w:t xml:space="preserve">3.5b Non-Response Forms </w:t>
      </w:r>
    </w:p>
    <w:p w:rsidR="0048617D" w:rsidRPr="0048617D" w:rsidRDefault="0048617D" w:rsidP="00F41E80">
      <w:r>
        <w:t xml:space="preserve">Interview non-response </w:t>
      </w:r>
      <w:r w:rsidR="00D61D59">
        <w:t xml:space="preserve">will be completed for those who refuse to participate.  These will be linked to unique interviewer ID.  </w:t>
      </w:r>
      <w:r w:rsidR="002C76BB">
        <w:t xml:space="preserve">This will contain </w:t>
      </w:r>
      <w:r w:rsidR="002C76BB" w:rsidRPr="00363A5B">
        <w:t>basic demographic information</w:t>
      </w:r>
      <w:r w:rsidR="00363A5B">
        <w:t xml:space="preserve">.  </w:t>
      </w:r>
      <w:r w:rsidR="00997E07">
        <w:t>(See Attachment 12.2</w:t>
      </w:r>
      <w:r w:rsidR="002C76BB">
        <w:t xml:space="preserve">) </w:t>
      </w:r>
      <w:r>
        <w:t xml:space="preserve">  </w:t>
      </w:r>
    </w:p>
    <w:p w:rsidR="009876B6" w:rsidRDefault="000F4C2A" w:rsidP="00F41E80">
      <w:pPr>
        <w:rPr>
          <w:b/>
        </w:rPr>
      </w:pPr>
      <w:r>
        <w:rPr>
          <w:b/>
        </w:rPr>
        <w:t>3.6 Methods for collecting blood and testing</w:t>
      </w:r>
    </w:p>
    <w:p w:rsidR="005B79DD" w:rsidRPr="00C27A8F" w:rsidRDefault="005B79DD" w:rsidP="005B79DD">
      <w:pPr>
        <w:spacing w:before="120" w:after="120"/>
        <w:rPr>
          <w:bCs/>
          <w:iCs/>
        </w:rPr>
      </w:pPr>
      <w:r w:rsidRPr="00C27A8F">
        <w:rPr>
          <w:bCs/>
          <w:iCs/>
        </w:rPr>
        <w:t xml:space="preserve">The </w:t>
      </w:r>
      <w:r>
        <w:rPr>
          <w:bCs/>
          <w:iCs/>
        </w:rPr>
        <w:t xml:space="preserve">NCDC </w:t>
      </w:r>
      <w:r w:rsidR="001B44DB">
        <w:rPr>
          <w:bCs/>
          <w:iCs/>
        </w:rPr>
        <w:t xml:space="preserve">department of epidemiology </w:t>
      </w:r>
      <w:r w:rsidR="002C76BB">
        <w:rPr>
          <w:bCs/>
          <w:iCs/>
        </w:rPr>
        <w:t xml:space="preserve">or </w:t>
      </w:r>
      <w:r>
        <w:rPr>
          <w:bCs/>
          <w:iCs/>
        </w:rPr>
        <w:t>national</w:t>
      </w:r>
      <w:r w:rsidR="002C76BB">
        <w:rPr>
          <w:bCs/>
          <w:iCs/>
        </w:rPr>
        <w:t>/regional</w:t>
      </w:r>
      <w:r w:rsidRPr="00C27A8F">
        <w:rPr>
          <w:bCs/>
          <w:iCs/>
        </w:rPr>
        <w:t xml:space="preserve"> laboratory</w:t>
      </w:r>
      <w:r>
        <w:t xml:space="preserve"> will provide </w:t>
      </w:r>
      <w:r w:rsidR="002C76BB">
        <w:t xml:space="preserve">trained </w:t>
      </w:r>
      <w:r w:rsidR="00727F58">
        <w:t xml:space="preserve">nurse </w:t>
      </w:r>
      <w:r w:rsidRPr="00C27A8F">
        <w:t>phlebotomist</w:t>
      </w:r>
      <w:r>
        <w:t>s</w:t>
      </w:r>
      <w:r w:rsidR="00727F58">
        <w:t xml:space="preserve"> </w:t>
      </w:r>
      <w:r w:rsidRPr="00C27A8F">
        <w:t>who will be responsible for</w:t>
      </w:r>
      <w:r w:rsidR="008D37B3">
        <w:t xml:space="preserve"> </w:t>
      </w:r>
      <w:r>
        <w:t xml:space="preserve">venous blood </w:t>
      </w:r>
      <w:r w:rsidR="008D37B3">
        <w:t>collection</w:t>
      </w:r>
      <w:r w:rsidRPr="00C27A8F">
        <w:t xml:space="preserve"> </w:t>
      </w:r>
      <w:r>
        <w:t>and labeling</w:t>
      </w:r>
      <w:r w:rsidRPr="00C27A8F">
        <w:t xml:space="preserve">. </w:t>
      </w:r>
      <w:r w:rsidR="001B44DB">
        <w:t xml:space="preserve"> </w:t>
      </w:r>
      <w:r w:rsidRPr="00C27A8F">
        <w:t xml:space="preserve">The calibrated </w:t>
      </w:r>
      <w:r w:rsidRPr="00C27A8F">
        <w:lastRenderedPageBreak/>
        <w:t xml:space="preserve">centrifuge and required supplies will be provided by the central </w:t>
      </w:r>
      <w:r w:rsidR="004E6B91">
        <w:t>or regional laboratories</w:t>
      </w:r>
      <w:r w:rsidRPr="00C27A8F">
        <w:t>.</w:t>
      </w:r>
      <w:r>
        <w:t xml:space="preserve">  Required supplies and equipment will be provided by the NCDC National Laboratory.  </w:t>
      </w:r>
    </w:p>
    <w:p w:rsidR="005B79DD" w:rsidRDefault="00545B9A" w:rsidP="005B79DD">
      <w:pPr>
        <w:rPr>
          <w:b/>
        </w:rPr>
      </w:pPr>
      <w:r>
        <w:rPr>
          <w:b/>
        </w:rPr>
        <w:t xml:space="preserve">3.6a </w:t>
      </w:r>
      <w:r w:rsidR="005B79DD" w:rsidRPr="005B79DD">
        <w:rPr>
          <w:b/>
        </w:rPr>
        <w:t xml:space="preserve">Venous Blood Testing </w:t>
      </w:r>
    </w:p>
    <w:p w:rsidR="00DB4E45" w:rsidRPr="00BD166D" w:rsidRDefault="00DB227F" w:rsidP="008D37B3">
      <w:pPr>
        <w:spacing w:before="120" w:after="120"/>
      </w:pPr>
      <w:r>
        <w:t xml:space="preserve">Each adult will </w:t>
      </w:r>
      <w:r w:rsidR="00517DE4">
        <w:t xml:space="preserve">provide informed consent </w:t>
      </w:r>
      <w:r w:rsidR="00545B9A">
        <w:t xml:space="preserve">for the blood draw and interview. </w:t>
      </w:r>
      <w:r w:rsidR="001B44DB">
        <w:t xml:space="preserve"> </w:t>
      </w:r>
      <w:r w:rsidR="004B19C5">
        <w:t xml:space="preserve">A unique identifier linking the questionnaire to serum samples will be employed and attached to the questionnaire and the test tubes at the time of the specimen collection.  </w:t>
      </w:r>
      <w:r w:rsidR="00545B9A">
        <w:t xml:space="preserve"> </w:t>
      </w:r>
      <w:r w:rsidR="00AC4E1F">
        <w:t xml:space="preserve">Approximately </w:t>
      </w:r>
      <w:r w:rsidR="005B79DD">
        <w:t xml:space="preserve">10ml of venous blood will be taken in </w:t>
      </w:r>
      <w:r w:rsidR="00DB4E45">
        <w:t xml:space="preserve">labeled </w:t>
      </w:r>
      <w:r w:rsidR="005B79DD">
        <w:t>serum separator tubes</w:t>
      </w:r>
      <w:r w:rsidR="004B19C5">
        <w:t xml:space="preserve">. </w:t>
      </w:r>
      <w:r w:rsidR="00DB1950">
        <w:t xml:space="preserve"> Serum</w:t>
      </w:r>
      <w:r w:rsidR="00F41E80">
        <w:t xml:space="preserve"> samples obtained will be tested for markers of HCV</w:t>
      </w:r>
      <w:r w:rsidR="002441E5">
        <w:t xml:space="preserve"> and HBV</w:t>
      </w:r>
      <w:r w:rsidR="00DB1950">
        <w:t>, including genotype</w:t>
      </w:r>
      <w:r w:rsidR="00973BB0">
        <w:t xml:space="preserve"> </w:t>
      </w:r>
      <w:r w:rsidR="00F41E80">
        <w:t xml:space="preserve">characterization </w:t>
      </w:r>
      <w:r w:rsidR="00973BB0">
        <w:t>o</w:t>
      </w:r>
      <w:r w:rsidR="00F41E80">
        <w:t xml:space="preserve">f viral isolates. </w:t>
      </w:r>
      <w:r w:rsidR="00727F58">
        <w:t xml:space="preserve"> </w:t>
      </w:r>
      <w:r w:rsidR="00AE2F9A">
        <w:t xml:space="preserve">Blood typing will be performed.  </w:t>
      </w:r>
      <w:r w:rsidR="00727F58">
        <w:t>Additional specimens will be stored and t</w:t>
      </w:r>
      <w:r w:rsidR="00F41E80">
        <w:t xml:space="preserve">ests for </w:t>
      </w:r>
      <w:r>
        <w:t>other v</w:t>
      </w:r>
      <w:r w:rsidR="00F41E80" w:rsidRPr="00545B9A">
        <w:t xml:space="preserve">iruses </w:t>
      </w:r>
      <w:r w:rsidR="002441E5">
        <w:t>ma</w:t>
      </w:r>
      <w:r w:rsidR="00AC4E1F" w:rsidRPr="00545B9A">
        <w:t>y</w:t>
      </w:r>
      <w:r w:rsidR="00F41E80" w:rsidRPr="00545B9A">
        <w:t xml:space="preserve"> be conducted</w:t>
      </w:r>
      <w:r w:rsidR="007E578D">
        <w:t xml:space="preserve"> </w:t>
      </w:r>
      <w:r w:rsidR="00727F58">
        <w:t xml:space="preserve">in the future.  </w:t>
      </w:r>
      <w:r w:rsidR="002C76BB">
        <w:t>Phlebotomists or nurses</w:t>
      </w:r>
      <w:r w:rsidR="009876B6">
        <w:t xml:space="preserve"> will be trained on infection control practices and h</w:t>
      </w:r>
      <w:r w:rsidR="002C76BB">
        <w:t xml:space="preserve">ow to perform safe </w:t>
      </w:r>
      <w:proofErr w:type="spellStart"/>
      <w:r w:rsidR="002C76BB">
        <w:t>venipuncture</w:t>
      </w:r>
      <w:proofErr w:type="spellEnd"/>
      <w:r w:rsidR="009876B6">
        <w:t>.  All medical waste and blood drawing supplies will be appropriately disposed of in biohazard bags and sharps boxes, respectively</w:t>
      </w:r>
      <w:r w:rsidR="00997E07">
        <w:t xml:space="preserve"> (See Appendix 11.4</w:t>
      </w:r>
      <w:r w:rsidR="008B5556">
        <w:t>)</w:t>
      </w:r>
      <w:r w:rsidR="009876B6">
        <w:t>.</w:t>
      </w:r>
      <w:r w:rsidR="00451F9F">
        <w:t xml:space="preserve">  </w:t>
      </w:r>
    </w:p>
    <w:p w:rsidR="00973BB0" w:rsidRPr="00C27A8F" w:rsidRDefault="00DB4E45" w:rsidP="00DB4E45">
      <w:pPr>
        <w:spacing w:before="120" w:after="120"/>
        <w:rPr>
          <w:bCs/>
          <w:iCs/>
        </w:rPr>
      </w:pPr>
      <w:r>
        <w:rPr>
          <w:bCs/>
          <w:iCs/>
        </w:rPr>
        <w:t xml:space="preserve">After each sample is collected it will </w:t>
      </w:r>
      <w:r w:rsidR="00973BB0" w:rsidRPr="00C27A8F">
        <w:rPr>
          <w:bCs/>
          <w:iCs/>
        </w:rPr>
        <w:t xml:space="preserve">be </w:t>
      </w:r>
      <w:r w:rsidR="00C02BEB">
        <w:rPr>
          <w:bCs/>
          <w:iCs/>
        </w:rPr>
        <w:t>labeled and placed on a</w:t>
      </w:r>
      <w:r w:rsidR="00973BB0" w:rsidRPr="00C27A8F">
        <w:rPr>
          <w:bCs/>
          <w:iCs/>
        </w:rPr>
        <w:t xml:space="preserve"> test tu</w:t>
      </w:r>
      <w:r w:rsidR="00C02BEB">
        <w:rPr>
          <w:bCs/>
          <w:iCs/>
        </w:rPr>
        <w:t>be stand.  Samples will be</w:t>
      </w:r>
      <w:r w:rsidR="00A8420E">
        <w:rPr>
          <w:bCs/>
          <w:iCs/>
        </w:rPr>
        <w:t xml:space="preserve"> required</w:t>
      </w:r>
      <w:r w:rsidR="004E2123">
        <w:rPr>
          <w:bCs/>
          <w:iCs/>
        </w:rPr>
        <w:t xml:space="preserve"> to stand </w:t>
      </w:r>
      <w:r w:rsidR="00A8420E">
        <w:rPr>
          <w:bCs/>
          <w:iCs/>
        </w:rPr>
        <w:t xml:space="preserve">for a minimum of 30-45 minutes.  </w:t>
      </w:r>
      <w:r w:rsidR="004B19C5">
        <w:rPr>
          <w:bCs/>
          <w:iCs/>
        </w:rPr>
        <w:t>Following</w:t>
      </w:r>
      <w:r w:rsidR="00DB227F">
        <w:rPr>
          <w:bCs/>
          <w:iCs/>
        </w:rPr>
        <w:t xml:space="preserve"> centrifugation and </w:t>
      </w:r>
      <w:proofErr w:type="spellStart"/>
      <w:r w:rsidR="00DB227F">
        <w:rPr>
          <w:bCs/>
          <w:iCs/>
        </w:rPr>
        <w:t>al</w:t>
      </w:r>
      <w:r w:rsidR="001B44DB">
        <w:rPr>
          <w:bCs/>
          <w:iCs/>
        </w:rPr>
        <w:t>iquoting</w:t>
      </w:r>
      <w:proofErr w:type="spellEnd"/>
      <w:r w:rsidR="001B44DB">
        <w:rPr>
          <w:bCs/>
          <w:iCs/>
        </w:rPr>
        <w:t xml:space="preserve"> </w:t>
      </w:r>
      <w:r w:rsidR="00DB227F">
        <w:rPr>
          <w:bCs/>
          <w:iCs/>
        </w:rPr>
        <w:t xml:space="preserve">(1ml aliquots) </w:t>
      </w:r>
      <w:r w:rsidR="004B19C5">
        <w:rPr>
          <w:bCs/>
          <w:iCs/>
        </w:rPr>
        <w:t xml:space="preserve">into labeled </w:t>
      </w:r>
      <w:proofErr w:type="spellStart"/>
      <w:r w:rsidR="004B19C5">
        <w:rPr>
          <w:bCs/>
          <w:iCs/>
        </w:rPr>
        <w:t>cryovials</w:t>
      </w:r>
      <w:proofErr w:type="spellEnd"/>
      <w:r w:rsidR="00DB227F">
        <w:rPr>
          <w:bCs/>
          <w:iCs/>
        </w:rPr>
        <w:t>,</w:t>
      </w:r>
      <w:r w:rsidR="004B19C5">
        <w:rPr>
          <w:bCs/>
          <w:iCs/>
        </w:rPr>
        <w:t xml:space="preserve"> t</w:t>
      </w:r>
      <w:r w:rsidR="00A8420E">
        <w:rPr>
          <w:bCs/>
          <w:iCs/>
        </w:rPr>
        <w:t xml:space="preserve">he samples will then be </w:t>
      </w:r>
      <w:r w:rsidR="004E2123">
        <w:rPr>
          <w:bCs/>
          <w:iCs/>
        </w:rPr>
        <w:t xml:space="preserve">stored in </w:t>
      </w:r>
      <w:r w:rsidR="00DB227F">
        <w:rPr>
          <w:bCs/>
          <w:iCs/>
        </w:rPr>
        <w:t xml:space="preserve">dry ice (less preferable, </w:t>
      </w:r>
      <w:r w:rsidR="004E2123">
        <w:rPr>
          <w:bCs/>
          <w:iCs/>
        </w:rPr>
        <w:t>frozen gel packs</w:t>
      </w:r>
      <w:r w:rsidR="00DB227F">
        <w:rPr>
          <w:bCs/>
          <w:iCs/>
        </w:rPr>
        <w:t>).</w:t>
      </w:r>
      <w:r>
        <w:rPr>
          <w:bCs/>
          <w:iCs/>
        </w:rPr>
        <w:t xml:space="preserve">  </w:t>
      </w:r>
      <w:r w:rsidR="00A20921">
        <w:rPr>
          <w:bCs/>
          <w:iCs/>
        </w:rPr>
        <w:t>At the end of the day, the rack of samples will be transported to the central or regional laboratory</w:t>
      </w:r>
      <w:r w:rsidR="008B5556">
        <w:rPr>
          <w:bCs/>
          <w:iCs/>
        </w:rPr>
        <w:t xml:space="preserve"> for storage at -70C.</w:t>
      </w:r>
    </w:p>
    <w:p w:rsidR="00973BB0" w:rsidRPr="00C27A8F" w:rsidRDefault="004E2123" w:rsidP="00973BB0">
      <w:pPr>
        <w:spacing w:before="120" w:after="120"/>
        <w:rPr>
          <w:b/>
          <w:bCs/>
          <w:i/>
          <w:iCs/>
        </w:rPr>
      </w:pPr>
      <w:r>
        <w:rPr>
          <w:b/>
          <w:bCs/>
          <w:i/>
          <w:iCs/>
        </w:rPr>
        <w:t>3.6b</w:t>
      </w:r>
      <w:r w:rsidR="00BD166D">
        <w:rPr>
          <w:b/>
          <w:bCs/>
          <w:i/>
          <w:iCs/>
        </w:rPr>
        <w:t xml:space="preserve"> </w:t>
      </w:r>
      <w:r w:rsidR="00973BB0" w:rsidRPr="00C27A8F">
        <w:rPr>
          <w:b/>
          <w:bCs/>
          <w:i/>
          <w:iCs/>
        </w:rPr>
        <w:t>Labeling</w:t>
      </w:r>
    </w:p>
    <w:p w:rsidR="00DA3541" w:rsidRDefault="00973BB0" w:rsidP="00DA3541">
      <w:pPr>
        <w:rPr>
          <w:szCs w:val="24"/>
          <w:lang w:val="en-GB"/>
        </w:rPr>
      </w:pPr>
      <w:r w:rsidRPr="00C27A8F">
        <w:rPr>
          <w:bCs/>
          <w:iCs/>
        </w:rPr>
        <w:t>All specimens will be l</w:t>
      </w:r>
      <w:r w:rsidR="00DB4E45">
        <w:rPr>
          <w:bCs/>
          <w:iCs/>
        </w:rPr>
        <w:t xml:space="preserve">abeled with </w:t>
      </w:r>
      <w:r w:rsidR="00DA3541">
        <w:rPr>
          <w:bCs/>
          <w:iCs/>
        </w:rPr>
        <w:t xml:space="preserve">a unique </w:t>
      </w:r>
      <w:r w:rsidR="00DB227F">
        <w:rPr>
          <w:bCs/>
          <w:iCs/>
        </w:rPr>
        <w:t xml:space="preserve">barcode </w:t>
      </w:r>
      <w:r w:rsidR="00DA3541">
        <w:rPr>
          <w:bCs/>
          <w:iCs/>
        </w:rPr>
        <w:t>identification number</w:t>
      </w:r>
      <w:r w:rsidRPr="00C27A8F">
        <w:rPr>
          <w:bCs/>
          <w:iCs/>
        </w:rPr>
        <w:t xml:space="preserve">. </w:t>
      </w:r>
      <w:r w:rsidR="001B44DB">
        <w:rPr>
          <w:bCs/>
          <w:iCs/>
        </w:rPr>
        <w:t xml:space="preserve"> </w:t>
      </w:r>
      <w:r w:rsidRPr="00C27A8F">
        <w:rPr>
          <w:bCs/>
          <w:iCs/>
        </w:rPr>
        <w:t xml:space="preserve">The </w:t>
      </w:r>
      <w:r w:rsidR="00DB227F">
        <w:rPr>
          <w:bCs/>
          <w:iCs/>
        </w:rPr>
        <w:t xml:space="preserve">barcode </w:t>
      </w:r>
      <w:r w:rsidRPr="00C27A8F">
        <w:rPr>
          <w:bCs/>
          <w:iCs/>
        </w:rPr>
        <w:t xml:space="preserve">labels will be </w:t>
      </w:r>
      <w:r w:rsidR="00DB227F">
        <w:rPr>
          <w:bCs/>
          <w:iCs/>
        </w:rPr>
        <w:t xml:space="preserve">pre-printed (delineating </w:t>
      </w:r>
      <w:r w:rsidR="00D36164" w:rsidRPr="00112D00">
        <w:rPr>
          <w:bCs/>
          <w:iCs/>
        </w:rPr>
        <w:t>Region-District-Urban/Rural</w:t>
      </w:r>
      <w:r w:rsidR="004E2123" w:rsidRPr="00112D00">
        <w:rPr>
          <w:bCs/>
          <w:iCs/>
        </w:rPr>
        <w:t>-Cluster-Household</w:t>
      </w:r>
      <w:r w:rsidR="00D36164" w:rsidRPr="00112D00">
        <w:rPr>
          <w:bCs/>
          <w:iCs/>
        </w:rPr>
        <w:t>-Subject</w:t>
      </w:r>
      <w:r w:rsidR="00DB227F">
        <w:rPr>
          <w:bCs/>
          <w:iCs/>
        </w:rPr>
        <w:t>)</w:t>
      </w:r>
      <w:r w:rsidRPr="00112D00">
        <w:rPr>
          <w:bCs/>
          <w:iCs/>
        </w:rPr>
        <w:t>.</w:t>
      </w:r>
      <w:r w:rsidRPr="00C27A8F">
        <w:t xml:space="preserve"> </w:t>
      </w:r>
      <w:r w:rsidR="001B44DB">
        <w:t xml:space="preserve"> </w:t>
      </w:r>
      <w:r w:rsidRPr="00C27A8F">
        <w:rPr>
          <w:bCs/>
          <w:iCs/>
        </w:rPr>
        <w:t>Labels will b</w:t>
      </w:r>
      <w:r w:rsidR="00DB227F">
        <w:rPr>
          <w:bCs/>
          <w:iCs/>
        </w:rPr>
        <w:t>e affixed to th</w:t>
      </w:r>
      <w:r w:rsidR="00997E07">
        <w:rPr>
          <w:bCs/>
          <w:iCs/>
        </w:rPr>
        <w:t xml:space="preserve">e serum separator tubes </w:t>
      </w:r>
      <w:r w:rsidR="00DB227F">
        <w:rPr>
          <w:bCs/>
          <w:iCs/>
        </w:rPr>
        <w:t>and questionnaires</w:t>
      </w:r>
      <w:r w:rsidRPr="00C27A8F">
        <w:rPr>
          <w:bCs/>
          <w:iCs/>
        </w:rPr>
        <w:t xml:space="preserve"> during sample collection</w:t>
      </w:r>
      <w:r w:rsidR="00DA3541">
        <w:rPr>
          <w:szCs w:val="24"/>
          <w:lang w:val="en-GB"/>
        </w:rPr>
        <w:t>.</w:t>
      </w:r>
      <w:r w:rsidR="00997E07">
        <w:rPr>
          <w:szCs w:val="24"/>
          <w:lang w:val="en-GB"/>
        </w:rPr>
        <w:t xml:space="preserve">  In addition, labels will be affixed to all </w:t>
      </w:r>
      <w:proofErr w:type="spellStart"/>
      <w:r w:rsidR="00997E07">
        <w:rPr>
          <w:szCs w:val="24"/>
          <w:lang w:val="en-GB"/>
        </w:rPr>
        <w:t>cryovials</w:t>
      </w:r>
      <w:proofErr w:type="spellEnd"/>
      <w:r w:rsidR="00997E07">
        <w:rPr>
          <w:szCs w:val="24"/>
          <w:lang w:val="en-GB"/>
        </w:rPr>
        <w:t xml:space="preserve"> after </w:t>
      </w:r>
      <w:proofErr w:type="spellStart"/>
      <w:r w:rsidR="00997E07">
        <w:rPr>
          <w:szCs w:val="24"/>
          <w:lang w:val="en-GB"/>
        </w:rPr>
        <w:t>aliquoting</w:t>
      </w:r>
      <w:proofErr w:type="spellEnd"/>
      <w:r w:rsidR="00997E07">
        <w:rPr>
          <w:szCs w:val="24"/>
          <w:lang w:val="en-GB"/>
        </w:rPr>
        <w:t xml:space="preserve">.  </w:t>
      </w:r>
      <w:r w:rsidR="00DA3541">
        <w:rPr>
          <w:szCs w:val="24"/>
          <w:lang w:val="en-GB"/>
        </w:rPr>
        <w:t xml:space="preserve">  </w:t>
      </w:r>
    </w:p>
    <w:p w:rsidR="000F4C2A" w:rsidRDefault="000F4C2A" w:rsidP="00561172">
      <w:pPr>
        <w:rPr>
          <w:b/>
        </w:rPr>
      </w:pPr>
      <w:r>
        <w:rPr>
          <w:b/>
        </w:rPr>
        <w:t>3.7 Processing, Storage, and transport of blood specimens</w:t>
      </w:r>
    </w:p>
    <w:p w:rsidR="00C02BEB" w:rsidRDefault="00C02BEB" w:rsidP="00C02BEB">
      <w:pPr>
        <w:rPr>
          <w:b/>
        </w:rPr>
      </w:pPr>
      <w:r w:rsidRPr="00865B38">
        <w:rPr>
          <w:lang w:val="en-IN"/>
        </w:rPr>
        <w:t xml:space="preserve">Serum specimens must be stored </w:t>
      </w:r>
      <w:r w:rsidR="004506D6">
        <w:rPr>
          <w:lang w:val="en-IN"/>
        </w:rPr>
        <w:t xml:space="preserve">frozen and transported/shipped frozen </w:t>
      </w:r>
      <w:r w:rsidRPr="00865B38">
        <w:rPr>
          <w:lang w:val="en-IN"/>
        </w:rPr>
        <w:t xml:space="preserve">in specimen carriers </w:t>
      </w:r>
      <w:r w:rsidR="004506D6">
        <w:rPr>
          <w:lang w:val="en-IN"/>
        </w:rPr>
        <w:t>t</w:t>
      </w:r>
      <w:r w:rsidRPr="00865B38">
        <w:rPr>
          <w:lang w:val="en-IN"/>
        </w:rPr>
        <w:t xml:space="preserve">o the laboratory facility.  </w:t>
      </w:r>
      <w:r w:rsidRPr="00C27A8F">
        <w:t>The field staff w</w:t>
      </w:r>
      <w:r>
        <w:t xml:space="preserve">ill carry dry ice </w:t>
      </w:r>
      <w:r w:rsidR="00DB227F">
        <w:t xml:space="preserve">(less preferable, </w:t>
      </w:r>
      <w:r w:rsidR="004506D6">
        <w:t>ge</w:t>
      </w:r>
      <w:r>
        <w:t>l packs</w:t>
      </w:r>
      <w:r w:rsidR="004506D6">
        <w:t>)</w:t>
      </w:r>
      <w:r>
        <w:t xml:space="preserve"> </w:t>
      </w:r>
      <w:r w:rsidRPr="00C27A8F">
        <w:t xml:space="preserve">to </w:t>
      </w:r>
      <w:r>
        <w:t xml:space="preserve">and from the </w:t>
      </w:r>
      <w:r w:rsidRPr="00C27A8F">
        <w:t>field areas.</w:t>
      </w:r>
      <w:r>
        <w:t xml:space="preserve"> </w:t>
      </w:r>
      <w:r w:rsidR="001B44DB">
        <w:t xml:space="preserve"> </w:t>
      </w:r>
      <w:r w:rsidRPr="00C27A8F">
        <w:t xml:space="preserve">At the end of each day, the labeled </w:t>
      </w:r>
      <w:proofErr w:type="spellStart"/>
      <w:r w:rsidRPr="00C27A8F">
        <w:t>cryovials</w:t>
      </w:r>
      <w:proofErr w:type="spellEnd"/>
      <w:r w:rsidRPr="00C27A8F">
        <w:t xml:space="preserve"> from the field site will be tr</w:t>
      </w:r>
      <w:r w:rsidR="00DB227F">
        <w:t>ansported on dry ice (less preferable,</w:t>
      </w:r>
      <w:r w:rsidR="004506D6">
        <w:t xml:space="preserve"> </w:t>
      </w:r>
      <w:r>
        <w:t>frozen ice packs</w:t>
      </w:r>
      <w:r w:rsidR="004506D6">
        <w:t>)</w:t>
      </w:r>
      <w:r>
        <w:t xml:space="preserve"> to the NCDC </w:t>
      </w:r>
      <w:r w:rsidRPr="00C82A5A">
        <w:t xml:space="preserve">regional labs or </w:t>
      </w:r>
      <w:r>
        <w:rPr>
          <w:lang w:val="en-IN"/>
        </w:rPr>
        <w:t>NCDC National Laboratory</w:t>
      </w:r>
      <w:r w:rsidR="004506D6">
        <w:rPr>
          <w:lang w:val="en-IN"/>
        </w:rPr>
        <w:t xml:space="preserve"> where they will be stored at -70C (</w:t>
      </w:r>
      <w:r w:rsidR="00DB227F">
        <w:rPr>
          <w:lang w:val="en-IN"/>
        </w:rPr>
        <w:t xml:space="preserve">or </w:t>
      </w:r>
      <w:r w:rsidR="004506D6">
        <w:rPr>
          <w:lang w:val="en-IN"/>
        </w:rPr>
        <w:t>at least -20C)</w:t>
      </w:r>
      <w:r>
        <w:rPr>
          <w:lang w:val="en-IN"/>
        </w:rPr>
        <w:t>.</w:t>
      </w:r>
      <w:r w:rsidR="00D464BE">
        <w:rPr>
          <w:lang w:val="en-IN"/>
        </w:rPr>
        <w:t xml:space="preserve"> </w:t>
      </w:r>
      <w:r w:rsidR="004506D6">
        <w:rPr>
          <w:lang w:val="en-IN"/>
        </w:rPr>
        <w:t xml:space="preserve"> </w:t>
      </w:r>
      <w:r w:rsidR="00D464BE">
        <w:rPr>
          <w:lang w:val="en-IN"/>
        </w:rPr>
        <w:t xml:space="preserve">Samples will then be tested at the NCDC National Laboratory in Tbilisi. </w:t>
      </w:r>
      <w:r>
        <w:rPr>
          <w:lang w:val="en-IN"/>
        </w:rPr>
        <w:t xml:space="preserve">The provincial health staff </w:t>
      </w:r>
      <w:r w:rsidRPr="00865B38">
        <w:rPr>
          <w:lang w:val="en-IN"/>
        </w:rPr>
        <w:t>will be responsible for supervising the storage of the specimens at the correct temperatures</w:t>
      </w:r>
    </w:p>
    <w:p w:rsidR="00D755C8" w:rsidRPr="00BD166D" w:rsidRDefault="004506D6" w:rsidP="00BD166D">
      <w:pPr>
        <w:spacing w:before="120" w:after="120"/>
        <w:rPr>
          <w:bCs/>
          <w:iCs/>
        </w:rPr>
      </w:pPr>
      <w:r>
        <w:rPr>
          <w:bCs/>
          <w:iCs/>
        </w:rPr>
        <w:t>C</w:t>
      </w:r>
      <w:r w:rsidR="00D755C8" w:rsidRPr="00C27A8F">
        <w:rPr>
          <w:bCs/>
          <w:iCs/>
        </w:rPr>
        <w:t xml:space="preserve">are will be taken </w:t>
      </w:r>
      <w:r w:rsidR="00DB227F">
        <w:rPr>
          <w:bCs/>
          <w:iCs/>
        </w:rPr>
        <w:t xml:space="preserve">with the dry ice or </w:t>
      </w:r>
      <w:r w:rsidR="00D755C8" w:rsidRPr="00C27A8F">
        <w:rPr>
          <w:bCs/>
          <w:iCs/>
        </w:rPr>
        <w:t>gel pack</w:t>
      </w:r>
      <w:r w:rsidR="00DB227F">
        <w:rPr>
          <w:bCs/>
          <w:iCs/>
        </w:rPr>
        <w:t xml:space="preserve">s </w:t>
      </w:r>
      <w:r w:rsidR="00D755C8" w:rsidRPr="00C27A8F">
        <w:rPr>
          <w:bCs/>
          <w:iCs/>
        </w:rPr>
        <w:t>before shipping to central laboratory to ensure temperature maintenance.</w:t>
      </w:r>
      <w:r w:rsidR="00D755C8">
        <w:rPr>
          <w:bCs/>
          <w:iCs/>
        </w:rPr>
        <w:t xml:space="preserve">  </w:t>
      </w:r>
      <w:r w:rsidR="00D755C8" w:rsidRPr="00C27A8F">
        <w:t xml:space="preserve">The logistics service provider will be responsible for supervising the storage </w:t>
      </w:r>
      <w:r>
        <w:t xml:space="preserve">and cataloguing </w:t>
      </w:r>
      <w:r w:rsidR="00D755C8" w:rsidRPr="00C27A8F">
        <w:t>of the specimens at the correct temperatures during the transportation process. The central laboratory project management team will provide training to the logistics service providers and the phlebotomist will coordinate with the logistics service provider to ensure that the shipment is picked up at the right time and transported in defined conditions.</w:t>
      </w:r>
    </w:p>
    <w:p w:rsidR="00D755C8" w:rsidRPr="00C27A8F" w:rsidRDefault="00D755C8" w:rsidP="00D755C8">
      <w:pPr>
        <w:spacing w:before="120" w:after="120"/>
        <w:rPr>
          <w:iCs/>
        </w:rPr>
      </w:pPr>
      <w:r w:rsidRPr="00C27A8F">
        <w:lastRenderedPageBreak/>
        <w:t xml:space="preserve">The </w:t>
      </w:r>
      <w:r w:rsidR="002038A8">
        <w:t>transport</w:t>
      </w:r>
      <w:r w:rsidRPr="00C27A8F">
        <w:t xml:space="preserve"> bill number, number of boxes, condition of vials, time of receipt of samples in the lab will be noted on receipt of shi</w:t>
      </w:r>
      <w:r w:rsidR="00C02BEB">
        <w:t>pments at the NCDC Regional laboratories and NCDC National laboratory</w:t>
      </w:r>
      <w:r w:rsidRPr="00C27A8F">
        <w:t xml:space="preserve">. </w:t>
      </w:r>
      <w:r w:rsidRPr="00C27A8F">
        <w:rPr>
          <w:iCs/>
        </w:rPr>
        <w:t>The person will use a checklist as f</w:t>
      </w:r>
      <w:r>
        <w:rPr>
          <w:iCs/>
        </w:rPr>
        <w:t>ollows and document</w:t>
      </w:r>
      <w:r w:rsidRPr="00C27A8F">
        <w:rPr>
          <w:iCs/>
        </w:rPr>
        <w:t>:</w:t>
      </w:r>
    </w:p>
    <w:p w:rsidR="00D755C8" w:rsidRPr="00C27A8F" w:rsidRDefault="00D755C8" w:rsidP="00D755C8">
      <w:pPr>
        <w:pStyle w:val="ListParagraph"/>
        <w:numPr>
          <w:ilvl w:val="0"/>
          <w:numId w:val="25"/>
        </w:numPr>
        <w:spacing w:before="120" w:after="120"/>
        <w:rPr>
          <w:iCs/>
        </w:rPr>
      </w:pPr>
      <w:r>
        <w:rPr>
          <w:iCs/>
        </w:rPr>
        <w:t>Time shipment delivered</w:t>
      </w:r>
    </w:p>
    <w:p w:rsidR="00D755C8" w:rsidRPr="00C27A8F" w:rsidRDefault="00D755C8" w:rsidP="00D755C8">
      <w:pPr>
        <w:pStyle w:val="ListParagraph"/>
        <w:numPr>
          <w:ilvl w:val="0"/>
          <w:numId w:val="25"/>
        </w:numPr>
        <w:spacing w:before="120" w:after="120"/>
        <w:rPr>
          <w:iCs/>
        </w:rPr>
      </w:pPr>
      <w:r>
        <w:rPr>
          <w:iCs/>
        </w:rPr>
        <w:t xml:space="preserve">Number of </w:t>
      </w:r>
      <w:r w:rsidRPr="00C27A8F">
        <w:rPr>
          <w:iCs/>
        </w:rPr>
        <w:t xml:space="preserve">boxes </w:t>
      </w:r>
      <w:r>
        <w:rPr>
          <w:iCs/>
        </w:rPr>
        <w:t>in the shipment</w:t>
      </w:r>
    </w:p>
    <w:p w:rsidR="00D755C8" w:rsidRPr="00C27A8F" w:rsidRDefault="00D755C8" w:rsidP="00D755C8">
      <w:pPr>
        <w:pStyle w:val="ListParagraph"/>
        <w:numPr>
          <w:ilvl w:val="0"/>
          <w:numId w:val="25"/>
        </w:numPr>
        <w:spacing w:before="120" w:after="120"/>
        <w:rPr>
          <w:iCs/>
        </w:rPr>
      </w:pPr>
      <w:r>
        <w:rPr>
          <w:iCs/>
        </w:rPr>
        <w:t xml:space="preserve">Number of </w:t>
      </w:r>
      <w:r w:rsidRPr="00C27A8F">
        <w:rPr>
          <w:iCs/>
        </w:rPr>
        <w:t xml:space="preserve">specimens </w:t>
      </w:r>
      <w:r>
        <w:rPr>
          <w:iCs/>
        </w:rPr>
        <w:t>in each box</w:t>
      </w:r>
    </w:p>
    <w:p w:rsidR="00D755C8" w:rsidRPr="00C27A8F" w:rsidRDefault="00D755C8" w:rsidP="00D755C8">
      <w:pPr>
        <w:pStyle w:val="ListParagraph"/>
        <w:numPr>
          <w:ilvl w:val="0"/>
          <w:numId w:val="25"/>
        </w:numPr>
        <w:spacing w:before="120" w:after="120"/>
        <w:rPr>
          <w:iCs/>
        </w:rPr>
      </w:pPr>
      <w:r>
        <w:rPr>
          <w:iCs/>
        </w:rPr>
        <w:t>Ensuring samples frozen</w:t>
      </w:r>
      <w:r w:rsidR="002038A8">
        <w:rPr>
          <w:iCs/>
        </w:rPr>
        <w:t xml:space="preserve"> /recording temperatures</w:t>
      </w:r>
    </w:p>
    <w:p w:rsidR="00D755C8" w:rsidRPr="00C27A8F" w:rsidRDefault="00D755C8" w:rsidP="00D755C8">
      <w:pPr>
        <w:pStyle w:val="ListParagraph"/>
        <w:numPr>
          <w:ilvl w:val="0"/>
          <w:numId w:val="25"/>
        </w:numPr>
        <w:spacing w:before="120" w:after="120"/>
        <w:rPr>
          <w:iCs/>
        </w:rPr>
      </w:pPr>
      <w:r>
        <w:rPr>
          <w:iCs/>
        </w:rPr>
        <w:t xml:space="preserve">Damaged or broken </w:t>
      </w:r>
      <w:r w:rsidRPr="00C27A8F">
        <w:rPr>
          <w:iCs/>
        </w:rPr>
        <w:t>specimen</w:t>
      </w:r>
      <w:r>
        <w:rPr>
          <w:iCs/>
        </w:rPr>
        <w:t>s</w:t>
      </w:r>
    </w:p>
    <w:p w:rsidR="00D755C8" w:rsidRDefault="00D755C8" w:rsidP="00D755C8">
      <w:r w:rsidRPr="00C27A8F">
        <w:t>QA &amp; QC Control (Internal) in specimen processing will be as per established policies and SOPs of central laboratory.</w:t>
      </w:r>
    </w:p>
    <w:p w:rsidR="000F4C2A" w:rsidRDefault="000F4C2A" w:rsidP="00561172">
      <w:pPr>
        <w:rPr>
          <w:b/>
        </w:rPr>
      </w:pPr>
      <w:r>
        <w:rPr>
          <w:b/>
        </w:rPr>
        <w:t>3.8 Laboratory Testing</w:t>
      </w:r>
    </w:p>
    <w:p w:rsidR="00B155FF" w:rsidRDefault="00B155FF" w:rsidP="00B155FF">
      <w:pPr>
        <w:spacing w:line="240" w:lineRule="auto"/>
        <w:rPr>
          <w:color w:val="003300"/>
        </w:rPr>
      </w:pPr>
      <w:r w:rsidRPr="00B155FF">
        <w:rPr>
          <w:b/>
          <w:color w:val="003300"/>
        </w:rPr>
        <w:t xml:space="preserve">3.8a Algorithm for HCV Testing </w:t>
      </w:r>
      <w:r w:rsidRPr="00C27A8F">
        <w:t xml:space="preserve">(See </w:t>
      </w:r>
      <w:r w:rsidR="009038A5">
        <w:t xml:space="preserve">Appendix </w:t>
      </w:r>
      <w:r w:rsidR="00D438C8">
        <w:t xml:space="preserve">11.1 </w:t>
      </w:r>
      <w:r w:rsidR="00F44378">
        <w:t>and 11.3</w:t>
      </w:r>
      <w:r w:rsidR="00727F58">
        <w:t xml:space="preserve"> for </w:t>
      </w:r>
      <w:r w:rsidRPr="00C27A8F">
        <w:t xml:space="preserve">details on algorithms </w:t>
      </w:r>
      <w:r w:rsidR="009038A5">
        <w:t>and labor</w:t>
      </w:r>
      <w:r w:rsidR="00D438C8">
        <w:t>atory test kit</w:t>
      </w:r>
      <w:r w:rsidRPr="00C27A8F">
        <w:t xml:space="preserve"> details):</w:t>
      </w:r>
    </w:p>
    <w:p w:rsidR="00B155FF" w:rsidRPr="00A8420E" w:rsidRDefault="00A8420E" w:rsidP="00A8420E">
      <w:pPr>
        <w:pStyle w:val="ListParagraph"/>
        <w:numPr>
          <w:ilvl w:val="0"/>
          <w:numId w:val="24"/>
        </w:numPr>
        <w:spacing w:line="240" w:lineRule="auto"/>
        <w:rPr>
          <w:color w:val="003300"/>
        </w:rPr>
      </w:pPr>
      <w:r>
        <w:t xml:space="preserve">All samples will be tested for Anti-HCV </w:t>
      </w:r>
    </w:p>
    <w:p w:rsidR="00B155FF" w:rsidRDefault="004506D6" w:rsidP="00B155FF">
      <w:pPr>
        <w:pStyle w:val="ListParagraph"/>
        <w:numPr>
          <w:ilvl w:val="1"/>
          <w:numId w:val="24"/>
        </w:numPr>
        <w:spacing w:line="240" w:lineRule="auto"/>
      </w:pPr>
      <w:r>
        <w:t>If anti-HCV reactive</w:t>
      </w:r>
      <w:r w:rsidR="00B155FF" w:rsidRPr="00C27A8F">
        <w:t xml:space="preserve">: Follow up </w:t>
      </w:r>
      <w:r>
        <w:t xml:space="preserve">with HCV RNA </w:t>
      </w:r>
    </w:p>
    <w:p w:rsidR="00B155FF" w:rsidRDefault="00B155FF" w:rsidP="00B155FF">
      <w:pPr>
        <w:pStyle w:val="ListParagraph"/>
        <w:numPr>
          <w:ilvl w:val="1"/>
          <w:numId w:val="24"/>
        </w:numPr>
        <w:spacing w:line="240" w:lineRule="auto"/>
      </w:pPr>
      <w:r w:rsidRPr="00C27A8F">
        <w:t xml:space="preserve">If HCV </w:t>
      </w:r>
      <w:r w:rsidR="004506D6">
        <w:t xml:space="preserve">RNA is </w:t>
      </w:r>
      <w:r w:rsidRPr="00C27A8F">
        <w:t>positive, HCV Genotyp</w:t>
      </w:r>
      <w:r>
        <w:t>e test will be done</w:t>
      </w:r>
    </w:p>
    <w:p w:rsidR="00B155FF" w:rsidRDefault="00B155FF" w:rsidP="00B155FF">
      <w:r w:rsidRPr="00B155FF">
        <w:t>The Hepatitis C serologic testing algorithm that will be used for this study is based on the US CDC recommendations for testing an</w:t>
      </w:r>
      <w:r w:rsidR="00727F58">
        <w:t xml:space="preserve">d screening </w:t>
      </w:r>
      <w:r w:rsidR="00566254">
        <w:fldChar w:fldCharType="begin"/>
      </w:r>
      <w:r w:rsidR="009977BF">
        <w:instrText xml:space="preserve"> ADDIN EN.CITE &lt;EndNote&gt;&lt;Cite&gt;&lt;Author&gt;Centers for Disease&lt;/Author&gt;&lt;Year&gt;2013&lt;/Year&gt;&lt;RecNum&gt;39&lt;/RecNum&gt;&lt;DisplayText&gt;[21]&lt;/DisplayText&gt;&lt;record&gt;&lt;rec-number&gt;39&lt;/rec-number&gt;&lt;foreign-keys&gt;&lt;key app="EN" db-id="9xw2xtwvh9vd03edatq5ssfwdp9zx5e2p9zr"&gt;39&lt;/key&gt;&lt;/foreign-keys&gt;&lt;ref-type name="Journal Article"&gt;17&lt;/ref-type&gt;&lt;contributors&gt;&lt;authors&gt;&lt;author&gt;Centers for Disease, Control&lt;/author&gt;&lt;author&gt;Prevention,&lt;/author&gt;&lt;/authors&gt;&lt;/contributors&gt;&lt;titles&gt;&lt;title&gt;Testing for HCV infection: an update of guidance for clinicians and laboratorians&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362-5&lt;/pages&gt;&lt;volume&gt;62&lt;/volume&gt;&lt;number&gt;18&lt;/number&gt;&lt;keywords&gt;&lt;keyword&gt;Aged&lt;/keyword&gt;&lt;keyword&gt;Centers for Disease Control and Prevention (U.S.)&lt;/keyword&gt;&lt;keyword&gt;*Clinical Laboratory Techniques&lt;/keyword&gt;&lt;keyword&gt;Hepacivirus/genetics/immunology&lt;/keyword&gt;&lt;keyword&gt;Hepatitis C/*diagnosis&lt;/keyword&gt;&lt;keyword&gt;Hepatitis C Antibodies/blood&lt;/keyword&gt;&lt;keyword&gt;Humans&lt;/keyword&gt;&lt;keyword&gt;Mass Screening/*standards&lt;/keyword&gt;&lt;keyword&gt;RNA, Viral/blood&lt;/keyword&gt;&lt;keyword&gt;United States&lt;/keyword&gt;&lt;/keywords&gt;&lt;dates&gt;&lt;year&gt;2013&lt;/year&gt;&lt;pub-dates&gt;&lt;date&gt;May 10&lt;/date&gt;&lt;/pub-dates&gt;&lt;/dates&gt;&lt;isbn&gt;1545-861X (Electronic)&amp;#xD;0149-2195 (Linking)&lt;/isbn&gt;&lt;accession-num&gt;23657112&lt;/accession-num&gt;&lt;urls&gt;&lt;related-urls&gt;&lt;url&gt;http://www.ncbi.nlm.nih.gov/pubmed/23657112&lt;/url&gt;&lt;/related-urls&gt;&lt;/urls&gt;&lt;/record&gt;&lt;/Cite&gt;&lt;/EndNote&gt;</w:instrText>
      </w:r>
      <w:r w:rsidR="00566254">
        <w:fldChar w:fldCharType="separate"/>
      </w:r>
      <w:r w:rsidR="009977BF">
        <w:rPr>
          <w:noProof/>
        </w:rPr>
        <w:t>[</w:t>
      </w:r>
      <w:hyperlink w:anchor="_ENREF_21" w:tooltip="Centers for Disease, 2013 #39" w:history="1">
        <w:r w:rsidR="009977BF">
          <w:rPr>
            <w:noProof/>
          </w:rPr>
          <w:t>21</w:t>
        </w:r>
      </w:hyperlink>
      <w:r w:rsidR="009977BF">
        <w:rPr>
          <w:noProof/>
        </w:rPr>
        <w:t>]</w:t>
      </w:r>
      <w:r w:rsidR="00566254">
        <w:fldChar w:fldCharType="end"/>
      </w:r>
      <w:r w:rsidRPr="00B155FF">
        <w:t xml:space="preserve">.  </w:t>
      </w:r>
    </w:p>
    <w:p w:rsidR="002441E5" w:rsidRPr="00A8420E" w:rsidRDefault="002441E5" w:rsidP="002441E5">
      <w:pPr>
        <w:rPr>
          <w:b/>
        </w:rPr>
      </w:pPr>
      <w:r w:rsidRPr="00A8420E">
        <w:rPr>
          <w:b/>
        </w:rPr>
        <w:t>3.8b Algorithm for HBV</w:t>
      </w:r>
      <w:r>
        <w:rPr>
          <w:b/>
        </w:rPr>
        <w:t xml:space="preserve"> </w:t>
      </w:r>
      <w:r w:rsidRPr="00A8420E">
        <w:rPr>
          <w:b/>
        </w:rPr>
        <w:t xml:space="preserve">Testing </w:t>
      </w:r>
      <w:r w:rsidR="00F44378">
        <w:t>(See Appendix 11.2 and 11.3</w:t>
      </w:r>
      <w:r w:rsidRPr="002441E5">
        <w:t xml:space="preserve"> for more details on algorithms and laboratory test kit details)   </w:t>
      </w:r>
    </w:p>
    <w:p w:rsidR="002441E5" w:rsidRPr="00A8420E" w:rsidRDefault="002441E5" w:rsidP="002441E5">
      <w:pPr>
        <w:pStyle w:val="ListParagraph"/>
        <w:numPr>
          <w:ilvl w:val="0"/>
          <w:numId w:val="27"/>
        </w:numPr>
      </w:pPr>
      <w:r>
        <w:t>All samples will be tested for total a</w:t>
      </w:r>
      <w:r w:rsidRPr="00A8420E">
        <w:t>nti-</w:t>
      </w:r>
      <w:proofErr w:type="spellStart"/>
      <w:r w:rsidRPr="00A8420E">
        <w:t>HBc</w:t>
      </w:r>
      <w:proofErr w:type="spellEnd"/>
    </w:p>
    <w:p w:rsidR="002441E5" w:rsidRPr="00A8420E" w:rsidRDefault="002441E5" w:rsidP="002441E5">
      <w:pPr>
        <w:pStyle w:val="ListParagraph"/>
        <w:numPr>
          <w:ilvl w:val="0"/>
          <w:numId w:val="27"/>
        </w:numPr>
      </w:pPr>
      <w:proofErr w:type="spellStart"/>
      <w:r w:rsidRPr="00A8420E">
        <w:t>HBsAg</w:t>
      </w:r>
      <w:proofErr w:type="spellEnd"/>
      <w:r w:rsidRPr="00A8420E">
        <w:t xml:space="preserve"> </w:t>
      </w:r>
      <w:r>
        <w:t xml:space="preserve">will be performed on positive total </w:t>
      </w:r>
      <w:r w:rsidRPr="00A8420E">
        <w:t>anti-</w:t>
      </w:r>
      <w:proofErr w:type="spellStart"/>
      <w:r w:rsidRPr="00A8420E">
        <w:t>HBc</w:t>
      </w:r>
      <w:proofErr w:type="spellEnd"/>
      <w:r>
        <w:t xml:space="preserve"> samples    </w:t>
      </w:r>
      <w:r w:rsidRPr="00A8420E">
        <w:t xml:space="preserve"> </w:t>
      </w:r>
    </w:p>
    <w:p w:rsidR="002441E5" w:rsidRPr="00A8420E" w:rsidRDefault="002441E5" w:rsidP="002441E5">
      <w:pPr>
        <w:pStyle w:val="ListParagraph"/>
        <w:numPr>
          <w:ilvl w:val="0"/>
          <w:numId w:val="27"/>
        </w:numPr>
      </w:pPr>
      <w:r>
        <w:t xml:space="preserve">HBV DNA will be performed on positive </w:t>
      </w:r>
      <w:proofErr w:type="spellStart"/>
      <w:r>
        <w:t>HBsAg</w:t>
      </w:r>
      <w:proofErr w:type="spellEnd"/>
      <w:r>
        <w:t xml:space="preserve"> samples </w:t>
      </w:r>
    </w:p>
    <w:p w:rsidR="002441E5" w:rsidRDefault="002441E5" w:rsidP="004506D6">
      <w:pPr>
        <w:pStyle w:val="ListParagraph"/>
        <w:numPr>
          <w:ilvl w:val="0"/>
          <w:numId w:val="27"/>
        </w:numPr>
      </w:pPr>
      <w:r>
        <w:t xml:space="preserve">HBV Genotyping will be performed on positive HBV DNA samples </w:t>
      </w:r>
    </w:p>
    <w:p w:rsidR="002441E5" w:rsidRDefault="002441E5" w:rsidP="002441E5">
      <w:pPr>
        <w:contextualSpacing/>
        <w:rPr>
          <w:szCs w:val="24"/>
          <w:lang w:val="en-IN"/>
        </w:rPr>
      </w:pPr>
      <w:r w:rsidRPr="00A8420E">
        <w:t>The Hepatitis B serologic testing algorithm that will be sued for this study is similar to the one used in the United States in their National Health and Nutrition Examination Survey (NHANES) conducted by the US Centers for Disease Control (CDC) in 1988–1994 and then again in 1999–2006 (</w:t>
      </w:r>
      <w:proofErr w:type="spellStart"/>
      <w:r w:rsidRPr="00A8420E">
        <w:t>Wasley</w:t>
      </w:r>
      <w:proofErr w:type="spellEnd"/>
      <w:r w:rsidRPr="00A8420E">
        <w:t xml:space="preserve"> 2010, Coleman 1998). Enzyme Linked </w:t>
      </w:r>
      <w:proofErr w:type="spellStart"/>
      <w:r w:rsidRPr="00A8420E">
        <w:t>Immuno</w:t>
      </w:r>
      <w:proofErr w:type="spellEnd"/>
      <w:r w:rsidRPr="00A8420E">
        <w:t>-Assay</w:t>
      </w:r>
      <w:r w:rsidRPr="00A8420E">
        <w:rPr>
          <w:b/>
        </w:rPr>
        <w:t xml:space="preserve"> (</w:t>
      </w:r>
      <w:r w:rsidRPr="00A8420E">
        <w:rPr>
          <w:szCs w:val="24"/>
          <w:lang w:val="en-IN"/>
        </w:rPr>
        <w:t>ELISA) kits will be used for all blood tests. All samples will first be tested for Anti-</w:t>
      </w:r>
      <w:proofErr w:type="spellStart"/>
      <w:r w:rsidRPr="00A8420E">
        <w:rPr>
          <w:szCs w:val="24"/>
          <w:lang w:val="en-IN"/>
        </w:rPr>
        <w:t>HBc</w:t>
      </w:r>
      <w:proofErr w:type="spellEnd"/>
      <w:r w:rsidRPr="00A8420E">
        <w:rPr>
          <w:szCs w:val="24"/>
          <w:lang w:val="en-IN"/>
        </w:rPr>
        <w:t xml:space="preserve">.  For those samples that are positive, </w:t>
      </w:r>
      <w:proofErr w:type="spellStart"/>
      <w:r w:rsidRPr="00A8420E">
        <w:rPr>
          <w:szCs w:val="24"/>
          <w:lang w:val="en-IN"/>
        </w:rPr>
        <w:t>HBsAg</w:t>
      </w:r>
      <w:proofErr w:type="spellEnd"/>
      <w:r w:rsidRPr="00A8420E">
        <w:rPr>
          <w:szCs w:val="24"/>
          <w:lang w:val="en-IN"/>
        </w:rPr>
        <w:t xml:space="preserve"> tests will be conducted</w:t>
      </w:r>
      <w:r>
        <w:rPr>
          <w:szCs w:val="24"/>
          <w:lang w:val="en-IN"/>
        </w:rPr>
        <w:t xml:space="preserve">.  </w:t>
      </w:r>
    </w:p>
    <w:p w:rsidR="00D867B7" w:rsidRDefault="00D867B7" w:rsidP="00E962F1">
      <w:pPr>
        <w:contextualSpacing/>
        <w:rPr>
          <w:b/>
        </w:rPr>
      </w:pPr>
    </w:p>
    <w:p w:rsidR="001B371D" w:rsidRPr="00EC60E9" w:rsidRDefault="00487E90" w:rsidP="00E962F1">
      <w:pPr>
        <w:contextualSpacing/>
        <w:rPr>
          <w:b/>
        </w:rPr>
      </w:pPr>
      <w:r>
        <w:rPr>
          <w:b/>
        </w:rPr>
        <w:t>3.8c</w:t>
      </w:r>
      <w:r w:rsidR="00EC60E9" w:rsidRPr="00EC60E9">
        <w:rPr>
          <w:b/>
        </w:rPr>
        <w:t xml:space="preserve"> Laboratory Analysis</w:t>
      </w:r>
    </w:p>
    <w:p w:rsidR="00EC60E9" w:rsidRDefault="00EC60E9" w:rsidP="00E962F1">
      <w:pPr>
        <w:contextualSpacing/>
      </w:pPr>
    </w:p>
    <w:p w:rsidR="00EC60E9" w:rsidRPr="00C27A8F" w:rsidRDefault="00EC60E9" w:rsidP="00EC60E9">
      <w:pPr>
        <w:spacing w:before="120" w:after="120"/>
        <w:rPr>
          <w:bCs/>
          <w:iCs/>
        </w:rPr>
      </w:pPr>
      <w:r w:rsidRPr="00C27A8F">
        <w:t xml:space="preserve">The blood specimens will be processed and analyzed as per the </w:t>
      </w:r>
      <w:r w:rsidR="00997E07">
        <w:t xml:space="preserve">HCV and HBV </w:t>
      </w:r>
      <w:r w:rsidRPr="00C27A8F">
        <w:t>algorithm</w:t>
      </w:r>
      <w:r w:rsidR="00997E07">
        <w:t>s</w:t>
      </w:r>
      <w:r w:rsidRPr="00C27A8F">
        <w:t xml:space="preserve">. </w:t>
      </w:r>
      <w:r w:rsidR="00D867B7">
        <w:t xml:space="preserve"> </w:t>
      </w:r>
      <w:r w:rsidRPr="00C27A8F">
        <w:t xml:space="preserve">The test results will be recorded, entered into the computer database, analyzed and interpreted. </w:t>
      </w:r>
      <w:r w:rsidR="00D867B7">
        <w:t xml:space="preserve"> </w:t>
      </w:r>
      <w:r w:rsidR="00AE2F9A">
        <w:rPr>
          <w:iCs/>
        </w:rPr>
        <w:t>Test reports will</w:t>
      </w:r>
      <w:r w:rsidRPr="00C27A8F">
        <w:rPr>
          <w:iCs/>
        </w:rPr>
        <w:t xml:space="preserve"> be sent to participant</w:t>
      </w:r>
      <w:r>
        <w:rPr>
          <w:iCs/>
        </w:rPr>
        <w:t>s</w:t>
      </w:r>
      <w:r w:rsidRPr="00C27A8F">
        <w:rPr>
          <w:iCs/>
        </w:rPr>
        <w:t xml:space="preserve"> in a printed forma</w:t>
      </w:r>
      <w:r w:rsidR="00AE2F9A">
        <w:rPr>
          <w:iCs/>
        </w:rPr>
        <w:t>t by post/courier and they will</w:t>
      </w:r>
      <w:r w:rsidRPr="00C27A8F">
        <w:rPr>
          <w:iCs/>
        </w:rPr>
        <w:t xml:space="preserve"> be asked to consult pre-identified people. </w:t>
      </w:r>
      <w:r w:rsidR="00D867B7">
        <w:rPr>
          <w:iCs/>
        </w:rPr>
        <w:t xml:space="preserve"> </w:t>
      </w:r>
      <w:r w:rsidRPr="00D464BE">
        <w:t>The residual se</w:t>
      </w:r>
      <w:r w:rsidR="001B44DB" w:rsidRPr="00D464BE">
        <w:t>ra will be stored at -80°C in</w:t>
      </w:r>
      <w:r w:rsidR="00D464BE" w:rsidRPr="00D464BE">
        <w:t xml:space="preserve"> </w:t>
      </w:r>
      <w:r w:rsidR="00D464BE">
        <w:t>the NCDC National Laboratory</w:t>
      </w:r>
      <w:r>
        <w:t xml:space="preserve"> and may</w:t>
      </w:r>
      <w:r w:rsidRPr="00C27A8F">
        <w:t xml:space="preserve"> be used to test for mark</w:t>
      </w:r>
      <w:r w:rsidR="00076064">
        <w:t>ers for other viruses</w:t>
      </w:r>
      <w:r w:rsidRPr="00C27A8F">
        <w:t>.</w:t>
      </w:r>
      <w:r w:rsidRPr="00C27A8F">
        <w:rPr>
          <w:bCs/>
          <w:iCs/>
        </w:rPr>
        <w:t xml:space="preserve"> </w:t>
      </w:r>
      <w:r w:rsidR="00AE2F9A">
        <w:rPr>
          <w:bCs/>
          <w:iCs/>
        </w:rPr>
        <w:t xml:space="preserve"> </w:t>
      </w:r>
    </w:p>
    <w:p w:rsidR="00E962F1" w:rsidRDefault="00E962F1" w:rsidP="00E962F1">
      <w:pPr>
        <w:contextualSpacing/>
        <w:rPr>
          <w:szCs w:val="24"/>
        </w:rPr>
      </w:pPr>
    </w:p>
    <w:p w:rsidR="00714839" w:rsidRDefault="00714839" w:rsidP="00714839">
      <w:pPr>
        <w:rPr>
          <w:color w:val="4F81BD" w:themeColor="accent1"/>
          <w:sz w:val="40"/>
          <w:szCs w:val="40"/>
        </w:rPr>
      </w:pPr>
      <w:r>
        <w:rPr>
          <w:color w:val="4F81BD" w:themeColor="accent1"/>
          <w:sz w:val="40"/>
          <w:szCs w:val="40"/>
        </w:rPr>
        <w:t>4 Data collection</w:t>
      </w:r>
    </w:p>
    <w:p w:rsidR="00714839" w:rsidRPr="00714839" w:rsidRDefault="00FB7625" w:rsidP="00714839">
      <w:pPr>
        <w:rPr>
          <w:b/>
          <w:iCs/>
        </w:rPr>
      </w:pPr>
      <w:r>
        <w:rPr>
          <w:b/>
          <w:iCs/>
        </w:rPr>
        <w:t xml:space="preserve">4.1 Data collection team </w:t>
      </w:r>
    </w:p>
    <w:p w:rsidR="0048617D" w:rsidRPr="00C27A8F" w:rsidRDefault="00816542" w:rsidP="00714839">
      <w:pPr>
        <w:rPr>
          <w:iCs/>
        </w:rPr>
      </w:pPr>
      <w:r w:rsidRPr="00112D00">
        <w:rPr>
          <w:iCs/>
        </w:rPr>
        <w:t>There will be a tota</w:t>
      </w:r>
      <w:r w:rsidR="00517DE4">
        <w:rPr>
          <w:iCs/>
        </w:rPr>
        <w:t xml:space="preserve">l of </w:t>
      </w:r>
      <w:r w:rsidR="00B355B8">
        <w:rPr>
          <w:iCs/>
        </w:rPr>
        <w:t>5</w:t>
      </w:r>
      <w:r w:rsidR="00517DE4">
        <w:rPr>
          <w:iCs/>
        </w:rPr>
        <w:t xml:space="preserve"> teams</w:t>
      </w:r>
      <w:r w:rsidRPr="00112D00">
        <w:rPr>
          <w:iCs/>
        </w:rPr>
        <w:t>.  Each team</w:t>
      </w:r>
      <w:r w:rsidR="003E178D" w:rsidRPr="00112D00">
        <w:rPr>
          <w:iCs/>
        </w:rPr>
        <w:t xml:space="preserve"> will </w:t>
      </w:r>
      <w:r w:rsidRPr="00112D00">
        <w:rPr>
          <w:iCs/>
        </w:rPr>
        <w:t xml:space="preserve">be </w:t>
      </w:r>
      <w:r w:rsidR="003E178D" w:rsidRPr="00112D00">
        <w:rPr>
          <w:iCs/>
        </w:rPr>
        <w:t>comprise</w:t>
      </w:r>
      <w:r w:rsidRPr="00112D00">
        <w:rPr>
          <w:iCs/>
        </w:rPr>
        <w:t>d of</w:t>
      </w:r>
      <w:r w:rsidR="003E178D" w:rsidRPr="00112D00">
        <w:rPr>
          <w:iCs/>
        </w:rPr>
        <w:t xml:space="preserve"> </w:t>
      </w:r>
      <w:r w:rsidR="00B355B8">
        <w:rPr>
          <w:lang/>
        </w:rPr>
        <w:t>4</w:t>
      </w:r>
      <w:r w:rsidR="00112D00">
        <w:rPr>
          <w:lang/>
        </w:rPr>
        <w:t xml:space="preserve"> epidemiologist</w:t>
      </w:r>
      <w:r w:rsidR="00FB7B56">
        <w:rPr>
          <w:lang/>
        </w:rPr>
        <w:t>s</w:t>
      </w:r>
      <w:r w:rsidR="00112D00">
        <w:rPr>
          <w:lang/>
        </w:rPr>
        <w:t>/interviewer</w:t>
      </w:r>
      <w:r w:rsidR="00FB7B56">
        <w:rPr>
          <w:lang/>
        </w:rPr>
        <w:t xml:space="preserve">s, </w:t>
      </w:r>
      <w:r w:rsidR="00B355B8">
        <w:rPr>
          <w:lang/>
        </w:rPr>
        <w:t>4</w:t>
      </w:r>
      <w:r w:rsidR="00141A01">
        <w:rPr>
          <w:lang/>
        </w:rPr>
        <w:t>nurse phlebotomist</w:t>
      </w:r>
      <w:r w:rsidR="00FB7B56">
        <w:rPr>
          <w:lang/>
        </w:rPr>
        <w:t>s</w:t>
      </w:r>
      <w:r w:rsidR="003E178D" w:rsidRPr="00112D00">
        <w:rPr>
          <w:lang/>
        </w:rPr>
        <w:t xml:space="preserve">, </w:t>
      </w:r>
      <w:r w:rsidR="00B355B8">
        <w:rPr>
          <w:lang/>
        </w:rPr>
        <w:t>and one</w:t>
      </w:r>
      <w:r w:rsidR="00112D00">
        <w:rPr>
          <w:lang/>
        </w:rPr>
        <w:t xml:space="preserve"> driver</w:t>
      </w:r>
      <w:r w:rsidR="003E178D" w:rsidRPr="00112D00">
        <w:rPr>
          <w:lang/>
        </w:rPr>
        <w:t>.</w:t>
      </w:r>
      <w:r w:rsidR="003E178D" w:rsidRPr="00112D00">
        <w:rPr>
          <w:iCs/>
        </w:rPr>
        <w:t xml:space="preserve">  </w:t>
      </w:r>
      <w:r w:rsidR="004F0D29" w:rsidRPr="00112D00">
        <w:rPr>
          <w:iCs/>
        </w:rPr>
        <w:t xml:space="preserve">A </w:t>
      </w:r>
      <w:r w:rsidR="002038A8" w:rsidRPr="00112D00">
        <w:rPr>
          <w:iCs/>
        </w:rPr>
        <w:t xml:space="preserve">NCDC </w:t>
      </w:r>
      <w:r w:rsidR="004F0D29" w:rsidRPr="00112D00">
        <w:rPr>
          <w:iCs/>
        </w:rPr>
        <w:t xml:space="preserve">supervisor </w:t>
      </w:r>
      <w:r w:rsidR="00FB7B56">
        <w:rPr>
          <w:iCs/>
        </w:rPr>
        <w:t>will oversee each team</w:t>
      </w:r>
      <w:r w:rsidR="004F0D29" w:rsidRPr="00112D00">
        <w:rPr>
          <w:iCs/>
        </w:rPr>
        <w:t xml:space="preserve">.  </w:t>
      </w:r>
      <w:r w:rsidR="00714839" w:rsidRPr="00112D00">
        <w:rPr>
          <w:iCs/>
        </w:rPr>
        <w:t>The team</w:t>
      </w:r>
      <w:r w:rsidRPr="00112D00">
        <w:rPr>
          <w:iCs/>
        </w:rPr>
        <w:t>s</w:t>
      </w:r>
      <w:r w:rsidR="00714839" w:rsidRPr="00112D00">
        <w:rPr>
          <w:iCs/>
        </w:rPr>
        <w:t xml:space="preserve"> will be recruited based on their experience in household surveys, willingness and commitment to work away from home, inter-personal skills, fluency in local language, and ability to understand the survey procedures </w:t>
      </w:r>
      <w:r w:rsidR="00AE2F9A">
        <w:rPr>
          <w:iCs/>
        </w:rPr>
        <w:t xml:space="preserve">and adhere to </w:t>
      </w:r>
      <w:r w:rsidR="00714839" w:rsidRPr="00112D00">
        <w:rPr>
          <w:iCs/>
        </w:rPr>
        <w:t>survey ethics.</w:t>
      </w:r>
      <w:r w:rsidR="00FB7625" w:rsidRPr="00112D00">
        <w:rPr>
          <w:iCs/>
        </w:rPr>
        <w:t xml:space="preserve">  </w:t>
      </w:r>
      <w:r w:rsidR="004422A8" w:rsidRPr="00112D00">
        <w:rPr>
          <w:iCs/>
        </w:rPr>
        <w:t>The NCDC supervisor will provide oversight an</w:t>
      </w:r>
      <w:r w:rsidR="003E178D" w:rsidRPr="00112D00">
        <w:rPr>
          <w:iCs/>
        </w:rPr>
        <w:t xml:space="preserve">d quality control for each team </w:t>
      </w:r>
      <w:r w:rsidRPr="00112D00">
        <w:rPr>
          <w:iCs/>
        </w:rPr>
        <w:t>as well as follow up on</w:t>
      </w:r>
      <w:r w:rsidR="003E178D" w:rsidRPr="00112D00">
        <w:rPr>
          <w:iCs/>
        </w:rPr>
        <w:t xml:space="preserve"> surveys.</w:t>
      </w:r>
      <w:r w:rsidR="003E178D">
        <w:rPr>
          <w:iCs/>
        </w:rPr>
        <w:t xml:space="preserve"> </w:t>
      </w:r>
      <w:r w:rsidR="00B355B8">
        <w:rPr>
          <w:iCs/>
        </w:rPr>
        <w:t xml:space="preserve">  There will also be two field coordinators for the entire data collection team.</w:t>
      </w:r>
      <w:r w:rsidR="003E178D">
        <w:rPr>
          <w:iCs/>
        </w:rPr>
        <w:t xml:space="preserve"> </w:t>
      </w:r>
      <w:r w:rsidR="004422A8">
        <w:rPr>
          <w:iCs/>
        </w:rPr>
        <w:t xml:space="preserve"> </w:t>
      </w:r>
      <w:r w:rsidR="0048617D">
        <w:rPr>
          <w:iCs/>
        </w:rPr>
        <w:t xml:space="preserve">  </w:t>
      </w:r>
    </w:p>
    <w:p w:rsidR="00714839" w:rsidRPr="00714839" w:rsidRDefault="00714839" w:rsidP="00714839">
      <w:pPr>
        <w:pStyle w:val="Heading3"/>
        <w:jc w:val="left"/>
        <w:rPr>
          <w:rFonts w:asciiTheme="minorHAnsi" w:hAnsiTheme="minorHAnsi" w:cs="Times New Roman"/>
          <w:iCs/>
          <w:sz w:val="22"/>
          <w:szCs w:val="22"/>
        </w:rPr>
      </w:pPr>
      <w:bookmarkStart w:id="4" w:name="_Toc327353033"/>
      <w:r>
        <w:rPr>
          <w:rFonts w:asciiTheme="minorHAnsi" w:hAnsiTheme="minorHAnsi" w:cs="Times New Roman"/>
          <w:sz w:val="22"/>
          <w:szCs w:val="22"/>
        </w:rPr>
        <w:t>4.1a</w:t>
      </w:r>
      <w:r w:rsidRPr="00714839">
        <w:rPr>
          <w:rFonts w:asciiTheme="minorHAnsi" w:hAnsiTheme="minorHAnsi" w:cs="Times New Roman"/>
          <w:sz w:val="22"/>
          <w:szCs w:val="22"/>
        </w:rPr>
        <w:t xml:space="preserve">   Training of the Data Collection Team</w:t>
      </w:r>
      <w:bookmarkEnd w:id="4"/>
    </w:p>
    <w:p w:rsidR="00714839" w:rsidRDefault="00714839" w:rsidP="00714839">
      <w:pPr>
        <w:rPr>
          <w:iCs/>
        </w:rPr>
      </w:pPr>
      <w:r w:rsidRPr="00C27A8F">
        <w:rPr>
          <w:iCs/>
        </w:rPr>
        <w:t xml:space="preserve">The survey teams will participate in a training program covering various aspects of the survey. </w:t>
      </w:r>
      <w:r w:rsidR="00D867B7">
        <w:rPr>
          <w:iCs/>
        </w:rPr>
        <w:t xml:space="preserve"> </w:t>
      </w:r>
      <w:r w:rsidRPr="00C27A8F">
        <w:rPr>
          <w:iCs/>
        </w:rPr>
        <w:t xml:space="preserve">The training will be conducted at </w:t>
      </w:r>
      <w:r>
        <w:rPr>
          <w:iCs/>
        </w:rPr>
        <w:t xml:space="preserve">the National Centers for Disease Control.  It will be led by </w:t>
      </w:r>
      <w:r w:rsidRPr="00C27A8F">
        <w:rPr>
          <w:iCs/>
        </w:rPr>
        <w:t xml:space="preserve">the Principal investigator and Co-investigators. </w:t>
      </w:r>
      <w:r w:rsidR="00D867B7">
        <w:rPr>
          <w:iCs/>
        </w:rPr>
        <w:t xml:space="preserve"> </w:t>
      </w:r>
      <w:r w:rsidRPr="00C27A8F">
        <w:rPr>
          <w:iCs/>
        </w:rPr>
        <w:t xml:space="preserve">The training will involve classroom lectures, role-plays and practice interviews in the field. </w:t>
      </w:r>
      <w:r w:rsidR="00D867B7">
        <w:rPr>
          <w:iCs/>
        </w:rPr>
        <w:t xml:space="preserve"> </w:t>
      </w:r>
      <w:r w:rsidRPr="00C27A8F">
        <w:rPr>
          <w:iCs/>
        </w:rPr>
        <w:t>The entire team w</w:t>
      </w:r>
      <w:r w:rsidR="002038A8">
        <w:rPr>
          <w:iCs/>
        </w:rPr>
        <w:t>ill</w:t>
      </w:r>
      <w:r w:rsidRPr="00C27A8F">
        <w:rPr>
          <w:iCs/>
        </w:rPr>
        <w:t xml:space="preserve"> be trained o</w:t>
      </w:r>
      <w:r w:rsidR="003E178D">
        <w:rPr>
          <w:iCs/>
        </w:rPr>
        <w:t>n survey procedure</w:t>
      </w:r>
      <w:r w:rsidR="00415250">
        <w:rPr>
          <w:iCs/>
        </w:rPr>
        <w:t xml:space="preserve">s. </w:t>
      </w:r>
      <w:r w:rsidR="00D867B7">
        <w:rPr>
          <w:iCs/>
        </w:rPr>
        <w:t xml:space="preserve"> </w:t>
      </w:r>
      <w:r w:rsidR="00415250">
        <w:rPr>
          <w:iCs/>
        </w:rPr>
        <w:t xml:space="preserve">The epidemiologists/interviewers </w:t>
      </w:r>
      <w:r w:rsidRPr="00C27A8F">
        <w:rPr>
          <w:iCs/>
        </w:rPr>
        <w:t xml:space="preserve">will be responsible for conducting face-to-face interviews and will be trained on administering the questionnaires. </w:t>
      </w:r>
      <w:r w:rsidR="00D867B7">
        <w:rPr>
          <w:iCs/>
        </w:rPr>
        <w:t xml:space="preserve"> </w:t>
      </w:r>
      <w:r w:rsidRPr="00C27A8F">
        <w:rPr>
          <w:iCs/>
        </w:rPr>
        <w:t xml:space="preserve">The </w:t>
      </w:r>
      <w:r w:rsidR="00AE2F9A">
        <w:rPr>
          <w:iCs/>
        </w:rPr>
        <w:t>nurse phlebotomists</w:t>
      </w:r>
      <w:r w:rsidRPr="00C27A8F">
        <w:rPr>
          <w:iCs/>
        </w:rPr>
        <w:t xml:space="preserve"> will be trained on collection and processing of the samples before transportation to the central laboratory.</w:t>
      </w:r>
      <w:r w:rsidR="00D867B7">
        <w:rPr>
          <w:iCs/>
        </w:rPr>
        <w:t xml:space="preserve"> </w:t>
      </w:r>
      <w:r w:rsidRPr="00C27A8F">
        <w:rPr>
          <w:iCs/>
        </w:rPr>
        <w:t xml:space="preserve"> </w:t>
      </w:r>
      <w:r w:rsidR="00415250">
        <w:rPr>
          <w:iCs/>
        </w:rPr>
        <w:t xml:space="preserve">Supervisors will be trained on oversight and quality control.  </w:t>
      </w:r>
      <w:r w:rsidRPr="00C27A8F">
        <w:rPr>
          <w:iCs/>
        </w:rPr>
        <w:t>The work plans for the survey team will be discussed in detail during training when study clusters have been selected.</w:t>
      </w:r>
    </w:p>
    <w:p w:rsidR="00714839" w:rsidRDefault="00714839" w:rsidP="00714839">
      <w:pPr>
        <w:rPr>
          <w:b/>
          <w:iCs/>
        </w:rPr>
      </w:pPr>
      <w:r>
        <w:rPr>
          <w:b/>
          <w:iCs/>
        </w:rPr>
        <w:t xml:space="preserve">4.2 Informed Consent </w:t>
      </w:r>
    </w:p>
    <w:p w:rsidR="00714839" w:rsidRPr="00C27A8F" w:rsidRDefault="00714839" w:rsidP="00714839">
      <w:pPr>
        <w:autoSpaceDE w:val="0"/>
        <w:autoSpaceDN w:val="0"/>
        <w:adjustRightInd w:val="0"/>
        <w:rPr>
          <w:iCs/>
        </w:rPr>
      </w:pPr>
      <w:r w:rsidRPr="00C27A8F">
        <w:rPr>
          <w:iCs/>
        </w:rPr>
        <w:t>A voluntary written informed consent wi</w:t>
      </w:r>
      <w:r>
        <w:rPr>
          <w:iCs/>
        </w:rPr>
        <w:t>ll be obtained from each participant</w:t>
      </w:r>
      <w:r w:rsidR="009415A7">
        <w:rPr>
          <w:iCs/>
        </w:rPr>
        <w:t xml:space="preserve"> on an </w:t>
      </w:r>
      <w:r w:rsidRPr="00C27A8F">
        <w:rPr>
          <w:iCs/>
        </w:rPr>
        <w:t xml:space="preserve">approved informed consent form (ICF). </w:t>
      </w:r>
      <w:r w:rsidR="00D220B9">
        <w:rPr>
          <w:iCs/>
        </w:rPr>
        <w:t xml:space="preserve"> </w:t>
      </w:r>
      <w:r w:rsidR="00415250">
        <w:rPr>
          <w:iCs/>
        </w:rPr>
        <w:t>W</w:t>
      </w:r>
      <w:r w:rsidRPr="00C27A8F">
        <w:rPr>
          <w:iCs/>
        </w:rPr>
        <w:t>ritten c</w:t>
      </w:r>
      <w:r w:rsidRPr="00C27A8F">
        <w:t xml:space="preserve">onsent must be documented by the subject's dated signature </w:t>
      </w:r>
      <w:r>
        <w:t>on the</w:t>
      </w:r>
      <w:r w:rsidRPr="00C27A8F">
        <w:t xml:space="preserve"> Consent Form along with the dated signature of the person conducting the consent discussion. </w:t>
      </w:r>
      <w:r w:rsidR="00AE2F9A">
        <w:t xml:space="preserve"> </w:t>
      </w:r>
      <w:r w:rsidRPr="00C27A8F">
        <w:t>A copy of the ICF will be given to the subject before participating in the survey.</w:t>
      </w:r>
      <w:r w:rsidRPr="00C27A8F">
        <w:rPr>
          <w:iCs/>
        </w:rPr>
        <w:t xml:space="preserve"> </w:t>
      </w:r>
      <w:r w:rsidR="00AE2F9A">
        <w:rPr>
          <w:iCs/>
        </w:rPr>
        <w:t xml:space="preserve"> </w:t>
      </w:r>
      <w:r w:rsidRPr="00C27A8F">
        <w:rPr>
          <w:iCs/>
        </w:rPr>
        <w:t xml:space="preserve">Informed consent will be taken prior to any survey procedure and will be conveyed in a language understood by the subject. </w:t>
      </w:r>
      <w:r w:rsidR="00AE2F9A">
        <w:rPr>
          <w:iCs/>
        </w:rPr>
        <w:t xml:space="preserve"> </w:t>
      </w:r>
      <w:r w:rsidRPr="00C27A8F">
        <w:rPr>
          <w:iCs/>
        </w:rPr>
        <w:t xml:space="preserve">Informed consent </w:t>
      </w:r>
      <w:r w:rsidR="00141A01">
        <w:rPr>
          <w:iCs/>
        </w:rPr>
        <w:t xml:space="preserve">(as well as surveys </w:t>
      </w:r>
      <w:r w:rsidRPr="00C27A8F">
        <w:rPr>
          <w:iCs/>
        </w:rPr>
        <w:t>forms</w:t>
      </w:r>
      <w:r w:rsidR="00141A01">
        <w:rPr>
          <w:iCs/>
        </w:rPr>
        <w:t>)</w:t>
      </w:r>
      <w:r w:rsidRPr="00C27A8F">
        <w:rPr>
          <w:iCs/>
        </w:rPr>
        <w:t xml:space="preserve"> </w:t>
      </w:r>
      <w:r>
        <w:rPr>
          <w:iCs/>
        </w:rPr>
        <w:t>will be translated into Georgian</w:t>
      </w:r>
      <w:r w:rsidRPr="00C27A8F">
        <w:rPr>
          <w:iCs/>
        </w:rPr>
        <w:t>.</w:t>
      </w:r>
    </w:p>
    <w:p w:rsidR="00714839" w:rsidRPr="00C27A8F" w:rsidRDefault="00714839" w:rsidP="00714839">
      <w:pPr>
        <w:autoSpaceDE w:val="0"/>
        <w:autoSpaceDN w:val="0"/>
        <w:adjustRightInd w:val="0"/>
        <w:rPr>
          <w:iCs/>
        </w:rPr>
      </w:pPr>
      <w:r w:rsidRPr="00C27A8F">
        <w:t>If the subject is illiterate, a witness should be present during the entire informed consent reading and discus</w:t>
      </w:r>
      <w:r w:rsidR="00816542">
        <w:t xml:space="preserve">sion. </w:t>
      </w:r>
      <w:r w:rsidR="00AE2F9A">
        <w:t xml:space="preserve"> </w:t>
      </w:r>
      <w:r w:rsidR="00816542">
        <w:t>Afterward, the subject shall</w:t>
      </w:r>
      <w:r w:rsidRPr="00C27A8F">
        <w:t xml:space="preserve"> sig</w:t>
      </w:r>
      <w:r>
        <w:t>n and date the informed consent.</w:t>
      </w:r>
      <w:r w:rsidRPr="00C27A8F">
        <w:t xml:space="preserve"> </w:t>
      </w:r>
      <w:r>
        <w:t xml:space="preserve"> </w:t>
      </w:r>
      <w:r w:rsidRPr="00C27A8F">
        <w:t xml:space="preserve">The witness should also sign and date the informed consent along with the individual who read and discussed the informed consent (i.e., survey staff personnel). </w:t>
      </w:r>
    </w:p>
    <w:p w:rsidR="00714839" w:rsidRPr="00C27A8F" w:rsidRDefault="00714839" w:rsidP="00714839">
      <w:pPr>
        <w:spacing w:before="120" w:after="120"/>
        <w:rPr>
          <w:iCs/>
        </w:rPr>
      </w:pPr>
      <w:r w:rsidRPr="00C27A8F">
        <w:rPr>
          <w:iCs/>
        </w:rPr>
        <w:t xml:space="preserve">The informed consent will cover specific points on </w:t>
      </w:r>
    </w:p>
    <w:p w:rsidR="00714839" w:rsidRPr="00C27A8F" w:rsidRDefault="00714839" w:rsidP="00714839">
      <w:pPr>
        <w:numPr>
          <w:ilvl w:val="0"/>
          <w:numId w:val="19"/>
        </w:numPr>
        <w:autoSpaceDE w:val="0"/>
        <w:autoSpaceDN w:val="0"/>
        <w:adjustRightInd w:val="0"/>
        <w:spacing w:after="0" w:line="240" w:lineRule="auto"/>
        <w:rPr>
          <w:sz w:val="23"/>
          <w:szCs w:val="23"/>
        </w:rPr>
      </w:pPr>
      <w:r>
        <w:rPr>
          <w:sz w:val="23"/>
          <w:szCs w:val="23"/>
        </w:rPr>
        <w:t>P</w:t>
      </w:r>
      <w:r w:rsidRPr="00C27A8F">
        <w:rPr>
          <w:sz w:val="23"/>
          <w:szCs w:val="23"/>
        </w:rPr>
        <w:t>urpose of the survey</w:t>
      </w:r>
    </w:p>
    <w:p w:rsidR="00714839" w:rsidRPr="00C27A8F" w:rsidRDefault="00714839" w:rsidP="00714839">
      <w:pPr>
        <w:numPr>
          <w:ilvl w:val="0"/>
          <w:numId w:val="19"/>
        </w:numPr>
        <w:autoSpaceDE w:val="0"/>
        <w:autoSpaceDN w:val="0"/>
        <w:adjustRightInd w:val="0"/>
        <w:spacing w:after="0" w:line="240" w:lineRule="auto"/>
        <w:rPr>
          <w:iCs/>
        </w:rPr>
      </w:pPr>
      <w:r>
        <w:rPr>
          <w:iCs/>
        </w:rPr>
        <w:t>V</w:t>
      </w:r>
      <w:r w:rsidRPr="00C27A8F">
        <w:rPr>
          <w:iCs/>
        </w:rPr>
        <w:t>olume of blood withdrawn</w:t>
      </w:r>
    </w:p>
    <w:p w:rsidR="00714839" w:rsidRPr="00C27A8F" w:rsidRDefault="00714839" w:rsidP="00714839">
      <w:pPr>
        <w:numPr>
          <w:ilvl w:val="0"/>
          <w:numId w:val="19"/>
        </w:numPr>
        <w:autoSpaceDE w:val="0"/>
        <w:autoSpaceDN w:val="0"/>
        <w:adjustRightInd w:val="0"/>
        <w:spacing w:after="0" w:line="240" w:lineRule="auto"/>
        <w:rPr>
          <w:iCs/>
        </w:rPr>
      </w:pPr>
      <w:r>
        <w:rPr>
          <w:iCs/>
        </w:rPr>
        <w:t>Laboratory t</w:t>
      </w:r>
      <w:r w:rsidRPr="00C27A8F">
        <w:rPr>
          <w:iCs/>
        </w:rPr>
        <w:t>ests to be carried out</w:t>
      </w:r>
    </w:p>
    <w:p w:rsidR="00714839" w:rsidRPr="00C27A8F" w:rsidRDefault="00714839" w:rsidP="00714839">
      <w:pPr>
        <w:numPr>
          <w:ilvl w:val="0"/>
          <w:numId w:val="19"/>
        </w:numPr>
        <w:autoSpaceDE w:val="0"/>
        <w:autoSpaceDN w:val="0"/>
        <w:adjustRightInd w:val="0"/>
        <w:spacing w:after="0" w:line="240" w:lineRule="auto"/>
        <w:rPr>
          <w:iCs/>
        </w:rPr>
      </w:pPr>
      <w:r>
        <w:rPr>
          <w:iCs/>
        </w:rPr>
        <w:lastRenderedPageBreak/>
        <w:t xml:space="preserve">Consent to store </w:t>
      </w:r>
      <w:r w:rsidRPr="00C27A8F">
        <w:rPr>
          <w:iCs/>
        </w:rPr>
        <w:t>blood specimen</w:t>
      </w:r>
      <w:r>
        <w:rPr>
          <w:iCs/>
        </w:rPr>
        <w:t xml:space="preserve">s </w:t>
      </w:r>
    </w:p>
    <w:p w:rsidR="00714839" w:rsidRPr="00C27A8F" w:rsidRDefault="00714839" w:rsidP="00714839">
      <w:pPr>
        <w:numPr>
          <w:ilvl w:val="0"/>
          <w:numId w:val="19"/>
        </w:numPr>
        <w:autoSpaceDE w:val="0"/>
        <w:autoSpaceDN w:val="0"/>
        <w:adjustRightInd w:val="0"/>
        <w:spacing w:after="0" w:line="240" w:lineRule="auto"/>
        <w:rPr>
          <w:iCs/>
        </w:rPr>
      </w:pPr>
      <w:r>
        <w:rPr>
          <w:iCs/>
        </w:rPr>
        <w:t xml:space="preserve">Safeguards taken to protect </w:t>
      </w:r>
      <w:r w:rsidRPr="00C27A8F">
        <w:rPr>
          <w:iCs/>
        </w:rPr>
        <w:t>individual’s privacy and confidentiality</w:t>
      </w:r>
    </w:p>
    <w:p w:rsidR="005F614F" w:rsidRDefault="00714839" w:rsidP="00714839">
      <w:pPr>
        <w:numPr>
          <w:ilvl w:val="0"/>
          <w:numId w:val="19"/>
        </w:numPr>
        <w:autoSpaceDE w:val="0"/>
        <w:autoSpaceDN w:val="0"/>
        <w:adjustRightInd w:val="0"/>
        <w:spacing w:after="0" w:line="240" w:lineRule="auto"/>
        <w:rPr>
          <w:iCs/>
        </w:rPr>
      </w:pPr>
      <w:r>
        <w:rPr>
          <w:iCs/>
        </w:rPr>
        <w:t xml:space="preserve">Methodology for informing positive tests results to </w:t>
      </w:r>
      <w:r w:rsidRPr="00C27A8F">
        <w:rPr>
          <w:iCs/>
        </w:rPr>
        <w:t>subject</w:t>
      </w:r>
      <w:r>
        <w:rPr>
          <w:iCs/>
        </w:rPr>
        <w:t>s and counseling</w:t>
      </w:r>
    </w:p>
    <w:p w:rsidR="00714839" w:rsidRPr="00C27A8F" w:rsidRDefault="005F614F" w:rsidP="00714839">
      <w:pPr>
        <w:numPr>
          <w:ilvl w:val="0"/>
          <w:numId w:val="19"/>
        </w:numPr>
        <w:autoSpaceDE w:val="0"/>
        <w:autoSpaceDN w:val="0"/>
        <w:adjustRightInd w:val="0"/>
        <w:spacing w:after="0" w:line="240" w:lineRule="auto"/>
        <w:rPr>
          <w:iCs/>
        </w:rPr>
      </w:pPr>
      <w:r>
        <w:rPr>
          <w:iCs/>
        </w:rPr>
        <w:t>Risks, minimal, of phlebotomy</w:t>
      </w:r>
      <w:r w:rsidR="00714839">
        <w:rPr>
          <w:iCs/>
        </w:rPr>
        <w:t xml:space="preserve"> </w:t>
      </w:r>
    </w:p>
    <w:p w:rsidR="000F67CD" w:rsidRDefault="000F67CD" w:rsidP="000F67CD">
      <w:pPr>
        <w:autoSpaceDE w:val="0"/>
        <w:autoSpaceDN w:val="0"/>
        <w:adjustRightInd w:val="0"/>
        <w:rPr>
          <w:iCs/>
        </w:rPr>
      </w:pPr>
    </w:p>
    <w:p w:rsidR="00714839" w:rsidRDefault="00714839" w:rsidP="000F67CD">
      <w:pPr>
        <w:autoSpaceDE w:val="0"/>
        <w:autoSpaceDN w:val="0"/>
        <w:adjustRightInd w:val="0"/>
        <w:rPr>
          <w:iCs/>
        </w:rPr>
      </w:pPr>
      <w:r w:rsidRPr="00C27A8F">
        <w:rPr>
          <w:iCs/>
        </w:rPr>
        <w:t xml:space="preserve">Pretest counseling and educational brochures on HCV transmission and prevention will be given prior to </w:t>
      </w:r>
      <w:proofErr w:type="spellStart"/>
      <w:r w:rsidRPr="00C27A8F">
        <w:rPr>
          <w:iCs/>
        </w:rPr>
        <w:t>venip</w:t>
      </w:r>
      <w:r w:rsidR="000F67CD">
        <w:rPr>
          <w:iCs/>
        </w:rPr>
        <w:t>uncture</w:t>
      </w:r>
      <w:proofErr w:type="spellEnd"/>
      <w:r w:rsidR="000F67CD">
        <w:rPr>
          <w:iCs/>
        </w:rPr>
        <w:t xml:space="preserve"> and interviews.   </w:t>
      </w:r>
    </w:p>
    <w:p w:rsidR="000F67CD" w:rsidRPr="000F67CD" w:rsidRDefault="000F67CD" w:rsidP="000F67CD">
      <w:pPr>
        <w:autoSpaceDE w:val="0"/>
        <w:autoSpaceDN w:val="0"/>
        <w:adjustRightInd w:val="0"/>
        <w:rPr>
          <w:b/>
          <w:iCs/>
        </w:rPr>
      </w:pPr>
      <w:r w:rsidRPr="000F67CD">
        <w:rPr>
          <w:b/>
          <w:iCs/>
        </w:rPr>
        <w:t>4.3 Subject participation</w:t>
      </w:r>
    </w:p>
    <w:p w:rsidR="000F67CD" w:rsidRPr="00C27A8F" w:rsidRDefault="000F67CD" w:rsidP="000F67CD">
      <w:pPr>
        <w:spacing w:before="120" w:after="120"/>
        <w:rPr>
          <w:bCs/>
          <w:iCs/>
        </w:rPr>
      </w:pPr>
      <w:r w:rsidRPr="00C27A8F">
        <w:rPr>
          <w:bCs/>
          <w:iCs/>
        </w:rPr>
        <w:t xml:space="preserve">All participants who provide blood samples will be informed of their blood group and all reports will be dispatched to participants irrespective of HCV positivity status. </w:t>
      </w:r>
      <w:r w:rsidR="00AE2F9A">
        <w:rPr>
          <w:bCs/>
          <w:iCs/>
        </w:rPr>
        <w:t xml:space="preserve"> All p</w:t>
      </w:r>
      <w:r w:rsidRPr="00C27A8F">
        <w:rPr>
          <w:bCs/>
          <w:iCs/>
        </w:rPr>
        <w:t xml:space="preserve">articipants </w:t>
      </w:r>
      <w:r w:rsidR="00AE2F9A">
        <w:rPr>
          <w:bCs/>
          <w:iCs/>
        </w:rPr>
        <w:t xml:space="preserve">will be informed of their HCV status and those </w:t>
      </w:r>
      <w:r w:rsidRPr="00C27A8F">
        <w:rPr>
          <w:bCs/>
          <w:iCs/>
        </w:rPr>
        <w:t xml:space="preserve">who are chronically infected with hepatitis C </w:t>
      </w:r>
      <w:r w:rsidR="00AE2F9A">
        <w:rPr>
          <w:bCs/>
          <w:iCs/>
        </w:rPr>
        <w:t xml:space="preserve">will </w:t>
      </w:r>
      <w:r w:rsidRPr="00C27A8F">
        <w:rPr>
          <w:bCs/>
          <w:iCs/>
        </w:rPr>
        <w:t>be provided with appropriate counseling</w:t>
      </w:r>
      <w:r w:rsidR="00AE2F9A">
        <w:rPr>
          <w:bCs/>
          <w:iCs/>
        </w:rPr>
        <w:t xml:space="preserve"> and </w:t>
      </w:r>
      <w:r w:rsidR="008B5556">
        <w:rPr>
          <w:bCs/>
          <w:iCs/>
        </w:rPr>
        <w:t xml:space="preserve">opportunity for </w:t>
      </w:r>
      <w:r w:rsidR="00AE2F9A">
        <w:rPr>
          <w:bCs/>
          <w:iCs/>
        </w:rPr>
        <w:t>referral to care</w:t>
      </w:r>
      <w:r w:rsidRPr="00C27A8F">
        <w:rPr>
          <w:bCs/>
          <w:iCs/>
        </w:rPr>
        <w:t xml:space="preserve">. </w:t>
      </w:r>
      <w:r w:rsidR="00AE2F9A">
        <w:rPr>
          <w:bCs/>
          <w:iCs/>
        </w:rPr>
        <w:t xml:space="preserve"> </w:t>
      </w:r>
      <w:r w:rsidRPr="00C27A8F">
        <w:rPr>
          <w:bCs/>
          <w:iCs/>
        </w:rPr>
        <w:t>A brochure will be supplied with information on HCV infection.</w:t>
      </w:r>
      <w:r>
        <w:rPr>
          <w:bCs/>
          <w:iCs/>
        </w:rPr>
        <w:t xml:space="preserve">  </w:t>
      </w:r>
    </w:p>
    <w:p w:rsidR="001C5217" w:rsidRDefault="001C5217" w:rsidP="001C5217">
      <w:pPr>
        <w:pStyle w:val="Heading3"/>
        <w:jc w:val="left"/>
        <w:rPr>
          <w:rFonts w:asciiTheme="minorHAnsi" w:hAnsiTheme="minorHAnsi" w:cs="Times New Roman"/>
          <w:sz w:val="22"/>
          <w:szCs w:val="22"/>
        </w:rPr>
      </w:pPr>
      <w:r>
        <w:rPr>
          <w:rFonts w:asciiTheme="minorHAnsi" w:hAnsiTheme="minorHAnsi" w:cs="Times New Roman"/>
          <w:sz w:val="22"/>
          <w:szCs w:val="22"/>
        </w:rPr>
        <w:t xml:space="preserve">4.4 Piloting of Survey </w:t>
      </w:r>
      <w:r w:rsidRPr="008418F5">
        <w:rPr>
          <w:rFonts w:asciiTheme="minorHAnsi" w:hAnsiTheme="minorHAnsi" w:cs="Times New Roman"/>
          <w:sz w:val="22"/>
          <w:szCs w:val="22"/>
        </w:rPr>
        <w:t xml:space="preserve"> </w:t>
      </w:r>
    </w:p>
    <w:p w:rsidR="001C5217" w:rsidRPr="00C27A8F" w:rsidRDefault="001C5217" w:rsidP="001C5217">
      <w:r w:rsidRPr="00C27A8F">
        <w:t xml:space="preserve">A field pretest will be conducted prior to </w:t>
      </w:r>
      <w:r>
        <w:t xml:space="preserve">the </w:t>
      </w:r>
      <w:r w:rsidRPr="00C27A8F">
        <w:t xml:space="preserve">final </w:t>
      </w:r>
      <w:proofErr w:type="spellStart"/>
      <w:r>
        <w:t>serosurvey</w:t>
      </w:r>
      <w:proofErr w:type="spellEnd"/>
      <w:r>
        <w:t xml:space="preserve"> to</w:t>
      </w:r>
      <w:r w:rsidRPr="00C27A8F">
        <w:t xml:space="preserve"> answ</w:t>
      </w:r>
      <w:r>
        <w:t xml:space="preserve">er questions related to planning and logistics </w:t>
      </w:r>
      <w:r w:rsidRPr="00C27A8F">
        <w:t>including:</w:t>
      </w:r>
    </w:p>
    <w:p w:rsidR="001C5217" w:rsidRPr="00C27A8F" w:rsidRDefault="001C5217" w:rsidP="001C5217">
      <w:pPr>
        <w:pStyle w:val="ListParagraph"/>
        <w:numPr>
          <w:ilvl w:val="0"/>
          <w:numId w:val="21"/>
        </w:numPr>
        <w:spacing w:after="0"/>
      </w:pPr>
      <w:r w:rsidRPr="00C27A8F">
        <w:t>Availability of required number of individuals in a cluster</w:t>
      </w:r>
    </w:p>
    <w:p w:rsidR="001C5217" w:rsidRPr="00C27A8F" w:rsidRDefault="001C5217" w:rsidP="001C5217">
      <w:pPr>
        <w:pStyle w:val="ListParagraph"/>
        <w:numPr>
          <w:ilvl w:val="0"/>
          <w:numId w:val="21"/>
        </w:numPr>
        <w:spacing w:after="0"/>
      </w:pPr>
      <w:r w:rsidRPr="00C27A8F">
        <w:t xml:space="preserve">Time required </w:t>
      </w:r>
      <w:r>
        <w:t xml:space="preserve">to complete </w:t>
      </w:r>
      <w:r w:rsidRPr="00C27A8F">
        <w:t>cluster</w:t>
      </w:r>
      <w:r>
        <w:t>s</w:t>
      </w:r>
      <w:r w:rsidRPr="00C27A8F">
        <w:t xml:space="preserve"> including collection of blood sample</w:t>
      </w:r>
    </w:p>
    <w:p w:rsidR="001C5217" w:rsidRPr="00C27A8F" w:rsidRDefault="001C5217" w:rsidP="001C5217">
      <w:pPr>
        <w:pStyle w:val="ListParagraph"/>
        <w:numPr>
          <w:ilvl w:val="0"/>
          <w:numId w:val="21"/>
        </w:numPr>
        <w:spacing w:after="0"/>
      </w:pPr>
      <w:r>
        <w:t xml:space="preserve">Processing of </w:t>
      </w:r>
      <w:r w:rsidRPr="00C27A8F">
        <w:t>blood sample</w:t>
      </w:r>
      <w:r>
        <w:t>s</w:t>
      </w:r>
      <w:r w:rsidRPr="00C27A8F">
        <w:t xml:space="preserve"> at the field level and transportation of the samples to central laboratory</w:t>
      </w:r>
    </w:p>
    <w:p w:rsidR="001C5217" w:rsidRPr="00C27A8F" w:rsidRDefault="001C5217" w:rsidP="001C5217">
      <w:pPr>
        <w:pStyle w:val="ListParagraph"/>
        <w:numPr>
          <w:ilvl w:val="0"/>
          <w:numId w:val="21"/>
        </w:numPr>
        <w:spacing w:after="0"/>
      </w:pPr>
      <w:r>
        <w:t>Ability to find housing units based on data collected</w:t>
      </w:r>
    </w:p>
    <w:p w:rsidR="001C5217" w:rsidRDefault="001C5217" w:rsidP="001C5217">
      <w:pPr>
        <w:pStyle w:val="ListParagraph"/>
        <w:numPr>
          <w:ilvl w:val="0"/>
          <w:numId w:val="21"/>
        </w:numPr>
        <w:spacing w:after="0"/>
      </w:pPr>
      <w:r w:rsidRPr="00C27A8F">
        <w:t xml:space="preserve">Pretesting of data entry and edit checks </w:t>
      </w:r>
    </w:p>
    <w:p w:rsidR="001C5217" w:rsidRPr="00C27A8F" w:rsidRDefault="001C5217" w:rsidP="001C5217">
      <w:pPr>
        <w:pStyle w:val="ListParagraph"/>
        <w:numPr>
          <w:ilvl w:val="0"/>
          <w:numId w:val="21"/>
        </w:numPr>
        <w:spacing w:after="0"/>
      </w:pPr>
      <w:r>
        <w:t>Piloting of the Adult Questionnaires</w:t>
      </w:r>
    </w:p>
    <w:p w:rsidR="00714839" w:rsidRDefault="00714839" w:rsidP="00714839">
      <w:pPr>
        <w:rPr>
          <w:color w:val="4F81BD" w:themeColor="accent1"/>
          <w:sz w:val="40"/>
          <w:szCs w:val="40"/>
        </w:rPr>
      </w:pPr>
    </w:p>
    <w:p w:rsidR="00714839" w:rsidRDefault="00714839" w:rsidP="00714839">
      <w:pPr>
        <w:rPr>
          <w:color w:val="4F81BD" w:themeColor="accent1"/>
          <w:sz w:val="40"/>
          <w:szCs w:val="40"/>
        </w:rPr>
      </w:pPr>
      <w:r>
        <w:rPr>
          <w:color w:val="4F81BD" w:themeColor="accent1"/>
          <w:sz w:val="40"/>
          <w:szCs w:val="40"/>
        </w:rPr>
        <w:t>5 Ethical Considerations</w:t>
      </w:r>
    </w:p>
    <w:p w:rsidR="00B725A4" w:rsidRPr="00B725A4" w:rsidRDefault="00B725A4" w:rsidP="000F67CD">
      <w:pPr>
        <w:autoSpaceDE w:val="0"/>
        <w:autoSpaceDN w:val="0"/>
        <w:adjustRightInd w:val="0"/>
        <w:rPr>
          <w:b/>
        </w:rPr>
      </w:pPr>
      <w:r w:rsidRPr="00B725A4">
        <w:rPr>
          <w:b/>
        </w:rPr>
        <w:t xml:space="preserve">5.1 IRB Approval </w:t>
      </w:r>
    </w:p>
    <w:p w:rsidR="000F67CD" w:rsidRPr="00C27A8F" w:rsidRDefault="000F67CD" w:rsidP="000F67CD">
      <w:pPr>
        <w:autoSpaceDE w:val="0"/>
        <w:autoSpaceDN w:val="0"/>
        <w:adjustRightInd w:val="0"/>
      </w:pPr>
      <w:r w:rsidRPr="00C27A8F">
        <w:t xml:space="preserve">The protocol will undergo approval from the Institutional review board at </w:t>
      </w:r>
      <w:r>
        <w:t xml:space="preserve">the NCDC as well as from the </w:t>
      </w:r>
      <w:r w:rsidRPr="00650126">
        <w:t>Research Review Committee and Ethical</w:t>
      </w:r>
      <w:r w:rsidR="00650126" w:rsidRPr="00650126">
        <w:t xml:space="preserve"> review committee of the US CDC.</w:t>
      </w:r>
      <w:r w:rsidR="00650126">
        <w:t xml:space="preserve">  IRB may be waived secondary to the categorization of the study as a public health program.   </w:t>
      </w:r>
      <w:r>
        <w:t xml:space="preserve"> </w:t>
      </w:r>
    </w:p>
    <w:p w:rsidR="00B725A4" w:rsidRPr="00B725A4" w:rsidRDefault="00B725A4" w:rsidP="000F67CD">
      <w:pPr>
        <w:autoSpaceDE w:val="0"/>
        <w:autoSpaceDN w:val="0"/>
        <w:adjustRightInd w:val="0"/>
        <w:rPr>
          <w:b/>
        </w:rPr>
      </w:pPr>
      <w:r w:rsidRPr="00B725A4">
        <w:rPr>
          <w:b/>
        </w:rPr>
        <w:t xml:space="preserve">5.2 Subject Participation </w:t>
      </w:r>
      <w:r>
        <w:rPr>
          <w:b/>
        </w:rPr>
        <w:t xml:space="preserve">and Confidentiality </w:t>
      </w:r>
    </w:p>
    <w:p w:rsidR="00B725A4" w:rsidRDefault="000F67CD" w:rsidP="000F67CD">
      <w:pPr>
        <w:autoSpaceDE w:val="0"/>
        <w:autoSpaceDN w:val="0"/>
        <w:adjustRightInd w:val="0"/>
      </w:pPr>
      <w:r w:rsidRPr="00C27A8F">
        <w:t xml:space="preserve">Participation in the survey is strictly voluntary. </w:t>
      </w:r>
      <w:r w:rsidR="008B5556">
        <w:t xml:space="preserve"> </w:t>
      </w:r>
      <w:r w:rsidRPr="00C27A8F">
        <w:t xml:space="preserve">A high level of confidentiality will be strictly adhered to during this survey. </w:t>
      </w:r>
      <w:r w:rsidR="008B5556">
        <w:t xml:space="preserve"> </w:t>
      </w:r>
      <w:r w:rsidRPr="00C27A8F">
        <w:t xml:space="preserve">Testing for HCV </w:t>
      </w:r>
      <w:r w:rsidR="00F44378">
        <w:t xml:space="preserve">and HBV </w:t>
      </w:r>
      <w:r w:rsidRPr="00C27A8F">
        <w:t xml:space="preserve">and storage of specimens obtained for </w:t>
      </w:r>
      <w:r w:rsidR="00F44378">
        <w:t xml:space="preserve">future </w:t>
      </w:r>
      <w:r w:rsidRPr="00C27A8F">
        <w:t xml:space="preserve">testing will be voluntary and anonymous to any staff performing testing procedures. </w:t>
      </w:r>
      <w:r w:rsidR="00141A01">
        <w:t xml:space="preserve"> </w:t>
      </w:r>
      <w:r w:rsidRPr="00C27A8F">
        <w:t>Personal identifiers will be de-</w:t>
      </w:r>
      <w:r w:rsidRPr="00C27A8F">
        <w:lastRenderedPageBreak/>
        <w:t>linked from biological sampl</w:t>
      </w:r>
      <w:r w:rsidR="00141A01">
        <w:t xml:space="preserve">es and questionnaires but </w:t>
      </w:r>
      <w:r w:rsidRPr="00141A01">
        <w:t>associated with unique record numbers in a separate encrypted database in order to allow for feedback of test results to persons.</w:t>
      </w:r>
      <w:r w:rsidRPr="00C27A8F">
        <w:t xml:space="preserve"> </w:t>
      </w:r>
    </w:p>
    <w:p w:rsidR="000F67CD" w:rsidRPr="00C27A8F" w:rsidRDefault="00B725A4" w:rsidP="000F67CD">
      <w:pPr>
        <w:spacing w:before="120" w:after="120"/>
        <w:rPr>
          <w:b/>
          <w:bCs/>
          <w:iCs/>
        </w:rPr>
      </w:pPr>
      <w:r>
        <w:rPr>
          <w:b/>
          <w:bCs/>
          <w:iCs/>
        </w:rPr>
        <w:t>5.3</w:t>
      </w:r>
      <w:r w:rsidR="000F67CD">
        <w:rPr>
          <w:b/>
          <w:bCs/>
          <w:iCs/>
        </w:rPr>
        <w:t xml:space="preserve"> Reporting of results to participants </w:t>
      </w:r>
      <w:r w:rsidR="000F67CD" w:rsidRPr="00C27A8F">
        <w:rPr>
          <w:b/>
          <w:bCs/>
          <w:iCs/>
        </w:rPr>
        <w:t xml:space="preserve"> </w:t>
      </w:r>
    </w:p>
    <w:p w:rsidR="00B725A4" w:rsidRDefault="000F67CD" w:rsidP="00B725A4">
      <w:pPr>
        <w:autoSpaceDE w:val="0"/>
        <w:autoSpaceDN w:val="0"/>
        <w:adjustRightInd w:val="0"/>
        <w:rPr>
          <w:bCs/>
          <w:iCs/>
        </w:rPr>
      </w:pPr>
      <w:r w:rsidRPr="00C27A8F">
        <w:rPr>
          <w:bCs/>
          <w:iCs/>
        </w:rPr>
        <w:t>Study participants will be notified of their test results by telephone and by mail.  First, participants will be called with their test results.  Study investigators will attempt to contact all participants up to three times in order to make sure they are aware of their test results.  Results will also be mailed by form letter to the address they provide at the outset of the interview.  Results will be made available to par</w:t>
      </w:r>
      <w:r w:rsidR="00141A01">
        <w:rPr>
          <w:bCs/>
          <w:iCs/>
        </w:rPr>
        <w:t>ticipants within 3</w:t>
      </w:r>
      <w:r w:rsidR="009C1DB0">
        <w:rPr>
          <w:bCs/>
          <w:iCs/>
        </w:rPr>
        <w:t>-6</w:t>
      </w:r>
      <w:r w:rsidR="00141A01">
        <w:rPr>
          <w:bCs/>
          <w:iCs/>
        </w:rPr>
        <w:t xml:space="preserve"> months</w:t>
      </w:r>
      <w:r w:rsidRPr="00C27A8F">
        <w:rPr>
          <w:bCs/>
          <w:iCs/>
        </w:rPr>
        <w:t xml:space="preserve"> of the interview date.  </w:t>
      </w:r>
    </w:p>
    <w:p w:rsidR="000F67CD" w:rsidRPr="000F67CD" w:rsidRDefault="00B725A4" w:rsidP="000F67CD">
      <w:pPr>
        <w:spacing w:before="120" w:after="120"/>
        <w:rPr>
          <w:b/>
          <w:bCs/>
          <w:iCs/>
        </w:rPr>
      </w:pPr>
      <w:r>
        <w:rPr>
          <w:b/>
          <w:bCs/>
          <w:iCs/>
        </w:rPr>
        <w:t xml:space="preserve">5.4 Linkage to care/treatment </w:t>
      </w:r>
      <w:r w:rsidR="000F67CD" w:rsidRPr="000F67CD">
        <w:rPr>
          <w:b/>
          <w:bCs/>
          <w:iCs/>
        </w:rPr>
        <w:t xml:space="preserve"> </w:t>
      </w:r>
    </w:p>
    <w:p w:rsidR="00714839" w:rsidRPr="00B725A4" w:rsidRDefault="000F67CD" w:rsidP="00B725A4">
      <w:pPr>
        <w:autoSpaceDE w:val="0"/>
        <w:autoSpaceDN w:val="0"/>
        <w:adjustRightInd w:val="0"/>
      </w:pPr>
      <w:r>
        <w:rPr>
          <w:bCs/>
          <w:iCs/>
        </w:rPr>
        <w:t>P</w:t>
      </w:r>
      <w:r w:rsidRPr="00C27A8F">
        <w:rPr>
          <w:bCs/>
          <w:iCs/>
        </w:rPr>
        <w:t xml:space="preserve">ersons found to have </w:t>
      </w:r>
      <w:r w:rsidR="007A1A4A">
        <w:rPr>
          <w:bCs/>
          <w:iCs/>
        </w:rPr>
        <w:t>HCV or HBV</w:t>
      </w:r>
      <w:r w:rsidR="005F614F">
        <w:rPr>
          <w:bCs/>
          <w:iCs/>
        </w:rPr>
        <w:t xml:space="preserve"> infection</w:t>
      </w:r>
      <w:r>
        <w:rPr>
          <w:bCs/>
          <w:iCs/>
        </w:rPr>
        <w:t xml:space="preserve"> will receive</w:t>
      </w:r>
      <w:r w:rsidRPr="00C27A8F">
        <w:rPr>
          <w:bCs/>
          <w:iCs/>
        </w:rPr>
        <w:t xml:space="preserve"> post-test counseling</w:t>
      </w:r>
      <w:r>
        <w:rPr>
          <w:bCs/>
          <w:iCs/>
        </w:rPr>
        <w:t xml:space="preserve">.  </w:t>
      </w:r>
      <w:r w:rsidR="00B725A4">
        <w:rPr>
          <w:bCs/>
          <w:iCs/>
        </w:rPr>
        <w:t xml:space="preserve">Providing feedback of </w:t>
      </w:r>
      <w:r w:rsidR="00B725A4">
        <w:t xml:space="preserve">test results will </w:t>
      </w:r>
      <w:r w:rsidR="00B725A4" w:rsidRPr="00C27A8F">
        <w:t>facilitate improved linkages to care f</w:t>
      </w:r>
      <w:r w:rsidR="00B725A4">
        <w:t xml:space="preserve">or </w:t>
      </w:r>
      <w:r w:rsidR="00B725A4" w:rsidRPr="00C27A8F">
        <w:t>newly-diagnosed infections.</w:t>
      </w:r>
      <w:r w:rsidR="00141A01">
        <w:t xml:space="preserve"> </w:t>
      </w:r>
      <w:r w:rsidR="00B725A4">
        <w:t xml:space="preserve"> </w:t>
      </w:r>
      <w:r>
        <w:rPr>
          <w:bCs/>
          <w:iCs/>
        </w:rPr>
        <w:t xml:space="preserve">In addition, they will </w:t>
      </w:r>
      <w:r w:rsidRPr="00141A01">
        <w:rPr>
          <w:bCs/>
          <w:iCs/>
        </w:rPr>
        <w:t>be offered referral to a nearby community health clinic</w:t>
      </w:r>
      <w:r w:rsidR="00141A01">
        <w:rPr>
          <w:bCs/>
          <w:iCs/>
        </w:rPr>
        <w:t xml:space="preserve">.  </w:t>
      </w:r>
    </w:p>
    <w:p w:rsidR="00141A01" w:rsidRDefault="00141A01" w:rsidP="00714839">
      <w:pPr>
        <w:rPr>
          <w:color w:val="4F81BD" w:themeColor="accent1"/>
          <w:sz w:val="40"/>
          <w:szCs w:val="40"/>
        </w:rPr>
      </w:pPr>
    </w:p>
    <w:p w:rsidR="00714839" w:rsidRDefault="00714839" w:rsidP="00714839">
      <w:pPr>
        <w:rPr>
          <w:color w:val="4F81BD" w:themeColor="accent1"/>
          <w:sz w:val="40"/>
          <w:szCs w:val="40"/>
        </w:rPr>
      </w:pPr>
      <w:r>
        <w:rPr>
          <w:color w:val="4F81BD" w:themeColor="accent1"/>
          <w:sz w:val="40"/>
          <w:szCs w:val="40"/>
        </w:rPr>
        <w:t xml:space="preserve">6 </w:t>
      </w:r>
      <w:proofErr w:type="gramStart"/>
      <w:r>
        <w:rPr>
          <w:color w:val="4F81BD" w:themeColor="accent1"/>
          <w:sz w:val="40"/>
          <w:szCs w:val="40"/>
        </w:rPr>
        <w:t>Safety</w:t>
      </w:r>
      <w:proofErr w:type="gramEnd"/>
      <w:r>
        <w:rPr>
          <w:color w:val="4F81BD" w:themeColor="accent1"/>
          <w:sz w:val="40"/>
          <w:szCs w:val="40"/>
        </w:rPr>
        <w:t xml:space="preserve"> and Monitoring  </w:t>
      </w:r>
    </w:p>
    <w:p w:rsidR="0042053F" w:rsidRPr="0042053F" w:rsidRDefault="0042053F" w:rsidP="00D867B7">
      <w:pPr>
        <w:pStyle w:val="Heading3"/>
        <w:spacing w:before="0" w:after="200" w:line="276" w:lineRule="auto"/>
        <w:jc w:val="left"/>
        <w:rPr>
          <w:rFonts w:asciiTheme="minorHAnsi" w:hAnsiTheme="minorHAnsi" w:cs="Times New Roman"/>
          <w:sz w:val="22"/>
          <w:szCs w:val="22"/>
          <w:u w:val="single"/>
        </w:rPr>
      </w:pPr>
      <w:r>
        <w:rPr>
          <w:rFonts w:asciiTheme="minorHAnsi" w:hAnsiTheme="minorHAnsi" w:cs="Times New Roman"/>
          <w:sz w:val="22"/>
          <w:szCs w:val="22"/>
        </w:rPr>
        <w:t xml:space="preserve">6.1 </w:t>
      </w:r>
      <w:r w:rsidRPr="0042053F">
        <w:rPr>
          <w:rFonts w:asciiTheme="minorHAnsi" w:hAnsiTheme="minorHAnsi" w:cs="Times New Roman"/>
          <w:sz w:val="22"/>
          <w:szCs w:val="22"/>
        </w:rPr>
        <w:t>Definition of Adverse Event</w:t>
      </w:r>
    </w:p>
    <w:p w:rsidR="0042053F" w:rsidRPr="0042053F" w:rsidRDefault="0042053F" w:rsidP="00D867B7">
      <w:pPr>
        <w:rPr>
          <w:color w:val="000000"/>
        </w:rPr>
      </w:pPr>
      <w:r w:rsidRPr="0042053F">
        <w:rPr>
          <w:color w:val="000000"/>
        </w:rPr>
        <w:t xml:space="preserve">An adverse event can be any unfavorable and unintended sign (including an abnormal laboratory finding, for example), symptom, or disease temporally associated with the performance of a protocol-specified procedure, whether or not considered related to the procedure itself. </w:t>
      </w:r>
    </w:p>
    <w:p w:rsidR="0042053F" w:rsidRPr="0042053F" w:rsidRDefault="0042053F" w:rsidP="00D867B7">
      <w:pPr>
        <w:rPr>
          <w:color w:val="000000"/>
        </w:rPr>
      </w:pPr>
      <w:r w:rsidRPr="0042053F">
        <w:rPr>
          <w:color w:val="000000"/>
        </w:rPr>
        <w:t>Normal physiologic changes that do not vary significantly in frequency or severity from expected levels are not to be considered adverse events. An example of this may include the onset of menses or menopause occurring during a physiologically appropriate time.</w:t>
      </w:r>
    </w:p>
    <w:p w:rsidR="0042053F" w:rsidRPr="0042053F" w:rsidRDefault="0042053F" w:rsidP="00D867B7">
      <w:pPr>
        <w:rPr>
          <w:color w:val="000000"/>
        </w:rPr>
      </w:pPr>
      <w:r w:rsidRPr="0042053F">
        <w:rPr>
          <w:color w:val="000000"/>
        </w:rPr>
        <w:t xml:space="preserve">Anticipated </w:t>
      </w:r>
      <w:r w:rsidR="00BB2B89">
        <w:rPr>
          <w:color w:val="000000"/>
        </w:rPr>
        <w:t>adverse events</w:t>
      </w:r>
      <w:r w:rsidRPr="0042053F">
        <w:rPr>
          <w:color w:val="000000"/>
        </w:rPr>
        <w:t xml:space="preserve"> </w:t>
      </w:r>
      <w:r w:rsidR="00BB2B89">
        <w:rPr>
          <w:color w:val="000000"/>
        </w:rPr>
        <w:t>may be</w:t>
      </w:r>
      <w:r w:rsidRPr="0042053F">
        <w:rPr>
          <w:color w:val="000000"/>
        </w:rPr>
        <w:t xml:space="preserve"> related to the venous blood draw. These include </w:t>
      </w:r>
      <w:r w:rsidRPr="0042053F">
        <w:t xml:space="preserve">discomfort, bleeding, swelling, hematoma, or infection at the site and fainting during </w:t>
      </w:r>
      <w:r w:rsidR="00BB2B89">
        <w:t xml:space="preserve">or following </w:t>
      </w:r>
      <w:r w:rsidRPr="0042053F">
        <w:t xml:space="preserve">the blood draw. The interviewee will be provided contact information of the study staff in the event of any concerns </w:t>
      </w:r>
      <w:r w:rsidR="00BB2B89">
        <w:t>or adverse events following</w:t>
      </w:r>
      <w:r w:rsidRPr="0042053F">
        <w:t xml:space="preserve"> the blood draw</w:t>
      </w:r>
      <w:r w:rsidR="00BB2B89">
        <w:t>.  A</w:t>
      </w:r>
      <w:r w:rsidR="00141A01">
        <w:t xml:space="preserve"> </w:t>
      </w:r>
      <w:r w:rsidRPr="0042053F">
        <w:t xml:space="preserve">nurse equipped with a basic first aid kit will be </w:t>
      </w:r>
      <w:r w:rsidR="00BB2B89">
        <w:t xml:space="preserve">included as a member of each interview team and </w:t>
      </w:r>
      <w:r w:rsidRPr="0042053F">
        <w:t xml:space="preserve">present for every interview, thus ensuring optimal safety oversight. </w:t>
      </w:r>
    </w:p>
    <w:p w:rsidR="0042053F" w:rsidRPr="0042053F" w:rsidRDefault="0042053F" w:rsidP="00D867B7">
      <w:pPr>
        <w:pStyle w:val="Heading3"/>
        <w:spacing w:before="0" w:after="200" w:line="276" w:lineRule="auto"/>
        <w:jc w:val="left"/>
        <w:rPr>
          <w:rFonts w:asciiTheme="minorHAnsi" w:eastAsia="Batang" w:hAnsiTheme="minorHAnsi" w:cs="Times New Roman"/>
          <w:sz w:val="22"/>
          <w:szCs w:val="22"/>
          <w:lang w:eastAsia="ko-KR"/>
        </w:rPr>
      </w:pPr>
      <w:bookmarkStart w:id="5" w:name="_Toc310426275"/>
      <w:bookmarkStart w:id="6" w:name="_Toc327353045"/>
      <w:r w:rsidRPr="0042053F">
        <w:rPr>
          <w:rFonts w:asciiTheme="minorHAnsi" w:eastAsia="Batang" w:hAnsiTheme="minorHAnsi" w:cs="Times New Roman"/>
          <w:sz w:val="22"/>
          <w:szCs w:val="22"/>
          <w:lang w:eastAsia="ko-KR"/>
        </w:rPr>
        <w:t>6.2   Definition of Serious Adverse Event</w:t>
      </w:r>
      <w:bookmarkEnd w:id="5"/>
      <w:bookmarkEnd w:id="6"/>
    </w:p>
    <w:p w:rsidR="0042053F" w:rsidRPr="0042053F" w:rsidRDefault="0042053F" w:rsidP="00D867B7">
      <w:pPr>
        <w:pStyle w:val="BodyText"/>
        <w:spacing w:after="200" w:line="276" w:lineRule="auto"/>
        <w:jc w:val="left"/>
        <w:rPr>
          <w:rFonts w:asciiTheme="minorHAnsi" w:hAnsiTheme="minorHAnsi" w:cs="Times New Roman"/>
          <w:i/>
          <w:color w:val="008000"/>
          <w:sz w:val="22"/>
          <w:szCs w:val="22"/>
          <w:lang w:val="en-US"/>
        </w:rPr>
      </w:pPr>
      <w:r w:rsidRPr="0042053F">
        <w:rPr>
          <w:rFonts w:asciiTheme="minorHAnsi" w:hAnsiTheme="minorHAnsi" w:cs="Times New Roman"/>
          <w:color w:val="000000"/>
          <w:sz w:val="22"/>
          <w:szCs w:val="22"/>
        </w:rPr>
        <w:t xml:space="preserve">"Serious Adverse Event" (SAE) means an adverse event which is fatal or life threatening, results in persistent or significant disability/incapacity, requires inpatient hospitalization, prolongation of existing inpatient hospitalization, or is a congenital anomaly/birth defect, cancer, the result of an overdose or is another important medical event. </w:t>
      </w:r>
      <w:r w:rsidR="00D867B7">
        <w:rPr>
          <w:rFonts w:asciiTheme="minorHAnsi" w:hAnsiTheme="minorHAnsi" w:cs="Times New Roman"/>
          <w:color w:val="000000"/>
          <w:sz w:val="22"/>
          <w:szCs w:val="22"/>
        </w:rPr>
        <w:t xml:space="preserve"> </w:t>
      </w:r>
      <w:r w:rsidRPr="0042053F">
        <w:rPr>
          <w:rFonts w:asciiTheme="minorHAnsi" w:hAnsiTheme="minorHAnsi" w:cs="Times New Roman"/>
          <w:color w:val="000000"/>
          <w:sz w:val="22"/>
          <w:szCs w:val="22"/>
        </w:rPr>
        <w:t>The only procedure being performed is an acquisition of a venous blood sample, which does not carry any risk of serious adverse events.</w:t>
      </w:r>
    </w:p>
    <w:p w:rsidR="0042053F" w:rsidRPr="0042053F" w:rsidRDefault="0042053F" w:rsidP="00D867B7">
      <w:pPr>
        <w:pStyle w:val="Heading3"/>
        <w:spacing w:before="0" w:after="200" w:line="276" w:lineRule="auto"/>
        <w:jc w:val="left"/>
        <w:rPr>
          <w:rFonts w:asciiTheme="minorHAnsi" w:hAnsiTheme="minorHAnsi" w:cs="Times New Roman"/>
          <w:sz w:val="22"/>
          <w:szCs w:val="22"/>
        </w:rPr>
      </w:pPr>
      <w:bookmarkStart w:id="7" w:name="_Toc327353046"/>
      <w:bookmarkStart w:id="8" w:name="_Toc310426278"/>
      <w:r w:rsidRPr="0042053F">
        <w:rPr>
          <w:rFonts w:asciiTheme="minorHAnsi" w:hAnsiTheme="minorHAnsi" w:cs="Times New Roman"/>
          <w:sz w:val="22"/>
          <w:szCs w:val="22"/>
        </w:rPr>
        <w:lastRenderedPageBreak/>
        <w:t>6.3   Serious Adverse Event Reporting</w:t>
      </w:r>
      <w:bookmarkEnd w:id="7"/>
    </w:p>
    <w:p w:rsidR="0042053F" w:rsidRPr="0042053F" w:rsidRDefault="0042053F" w:rsidP="00D867B7">
      <w:r w:rsidRPr="0042053F">
        <w:t xml:space="preserve">This is a non-interventional database survey. </w:t>
      </w:r>
      <w:r w:rsidR="00D867B7">
        <w:t xml:space="preserve"> </w:t>
      </w:r>
      <w:r w:rsidRPr="0042053F">
        <w:t xml:space="preserve">No reporting of individual cases to regulatory agencies is planned. There are no serious adverse events anticipated and thus reporting will not be necessary. </w:t>
      </w:r>
      <w:r w:rsidR="00D867B7">
        <w:t xml:space="preserve"> </w:t>
      </w:r>
      <w:r w:rsidRPr="0042053F">
        <w:t xml:space="preserve">If a serious adverse event occurs, information regarding the nature of the event and the time in which it happened will be reported </w:t>
      </w:r>
      <w:r>
        <w:t xml:space="preserve">to the Sponsor Contact within 24 hours.  </w:t>
      </w:r>
    </w:p>
    <w:bookmarkEnd w:id="8"/>
    <w:p w:rsidR="004A727D" w:rsidRDefault="004A727D" w:rsidP="008069D1">
      <w:pPr>
        <w:rPr>
          <w:color w:val="4F81BD" w:themeColor="accent1"/>
          <w:sz w:val="40"/>
          <w:szCs w:val="40"/>
        </w:rPr>
      </w:pPr>
    </w:p>
    <w:p w:rsidR="00561172" w:rsidRDefault="00550491" w:rsidP="008069D1">
      <w:pPr>
        <w:rPr>
          <w:color w:val="4F81BD" w:themeColor="accent1"/>
          <w:sz w:val="40"/>
          <w:szCs w:val="40"/>
        </w:rPr>
      </w:pPr>
      <w:r>
        <w:rPr>
          <w:color w:val="4F81BD" w:themeColor="accent1"/>
          <w:sz w:val="40"/>
          <w:szCs w:val="40"/>
        </w:rPr>
        <w:t xml:space="preserve">7 Statistical Considerations and Analysis Plan </w:t>
      </w:r>
    </w:p>
    <w:p w:rsidR="00561172" w:rsidRPr="00B356EA" w:rsidRDefault="00561172" w:rsidP="00E12564">
      <w:pPr>
        <w:rPr>
          <w:b/>
          <w:highlight w:val="yellow"/>
        </w:rPr>
      </w:pPr>
      <w:r w:rsidRPr="00B356EA">
        <w:rPr>
          <w:highlight w:val="yellow"/>
        </w:rPr>
        <w:t>7.1 S</w:t>
      </w:r>
      <w:r w:rsidRPr="00B356EA">
        <w:rPr>
          <w:b/>
          <w:highlight w:val="yellow"/>
        </w:rPr>
        <w:t>tatistical methods</w:t>
      </w:r>
    </w:p>
    <w:p w:rsidR="00CD2DFE" w:rsidRPr="00B356EA" w:rsidRDefault="00550491" w:rsidP="00550491">
      <w:pPr>
        <w:rPr>
          <w:highlight w:val="yellow"/>
        </w:rPr>
      </w:pPr>
      <w:r w:rsidRPr="00B356EA">
        <w:rPr>
          <w:highlight w:val="yellow"/>
        </w:rPr>
        <w:t xml:space="preserve">Descriptive statistics of variables of the sampled population will be computed. </w:t>
      </w:r>
      <w:r w:rsidR="00D867B7" w:rsidRPr="00B356EA">
        <w:rPr>
          <w:highlight w:val="yellow"/>
        </w:rPr>
        <w:t xml:space="preserve"> </w:t>
      </w:r>
      <w:r w:rsidRPr="00B356EA">
        <w:rPr>
          <w:highlight w:val="yellow"/>
        </w:rPr>
        <w:t xml:space="preserve">For continuous variables, survey design–corrected </w:t>
      </w:r>
      <w:r w:rsidRPr="00B356EA">
        <w:rPr>
          <w:i/>
          <w:iCs/>
          <w:highlight w:val="yellow"/>
        </w:rPr>
        <w:t>t</w:t>
      </w:r>
      <w:r w:rsidRPr="00B356EA">
        <w:rPr>
          <w:highlight w:val="yellow"/>
        </w:rPr>
        <w:t xml:space="preserve">-tests will be performed. </w:t>
      </w:r>
      <w:r w:rsidR="00D867B7" w:rsidRPr="00B356EA">
        <w:rPr>
          <w:highlight w:val="yellow"/>
        </w:rPr>
        <w:t xml:space="preserve"> </w:t>
      </w:r>
      <w:r w:rsidRPr="00B356EA">
        <w:rPr>
          <w:highlight w:val="yellow"/>
        </w:rPr>
        <w:t xml:space="preserve">For categorical variables, two-way tabulations calculating Pearson chi-square statistic, corrected for complex survey design or clustered data will be used. Percentage with 95% confidence interval (CI) will be used to describe the prevalence. </w:t>
      </w:r>
    </w:p>
    <w:p w:rsidR="00550491" w:rsidRDefault="0048014D" w:rsidP="00550491">
      <w:proofErr w:type="spellStart"/>
      <w:r w:rsidRPr="00B356EA">
        <w:rPr>
          <w:highlight w:val="yellow"/>
        </w:rPr>
        <w:t>Bi</w:t>
      </w:r>
      <w:r w:rsidR="00CD2DFE" w:rsidRPr="00B356EA">
        <w:rPr>
          <w:highlight w:val="yellow"/>
        </w:rPr>
        <w:t>variate</w:t>
      </w:r>
      <w:proofErr w:type="spellEnd"/>
      <w:r w:rsidR="00CD2DFE" w:rsidRPr="00B356EA">
        <w:rPr>
          <w:highlight w:val="yellow"/>
        </w:rPr>
        <w:t xml:space="preserve"> analysis will identify measures of association between presumed risk factors and HCV </w:t>
      </w:r>
      <w:proofErr w:type="spellStart"/>
      <w:r w:rsidR="00CD2DFE" w:rsidRPr="00B356EA">
        <w:rPr>
          <w:highlight w:val="yellow"/>
        </w:rPr>
        <w:t>seropositivity</w:t>
      </w:r>
      <w:proofErr w:type="spellEnd"/>
      <w:r w:rsidR="00CD2DFE" w:rsidRPr="00B356EA">
        <w:rPr>
          <w:highlight w:val="yellow"/>
        </w:rPr>
        <w:t xml:space="preserve">.  After consideration for co-linearity and interaction, multiple logistic regression models will be utilized to examine the association between independent variables and HCV </w:t>
      </w:r>
      <w:proofErr w:type="spellStart"/>
      <w:r w:rsidR="00CD2DFE" w:rsidRPr="00B356EA">
        <w:rPr>
          <w:highlight w:val="yellow"/>
        </w:rPr>
        <w:t>seropositivity</w:t>
      </w:r>
      <w:proofErr w:type="spellEnd"/>
      <w:r w:rsidR="00CD2DFE" w:rsidRPr="00B356EA">
        <w:rPr>
          <w:highlight w:val="yellow"/>
        </w:rPr>
        <w:t xml:space="preserve"> while controlling for the effects of other covariates.  Statistically significant p values will be considered at p&lt;0.05.</w:t>
      </w:r>
      <w:r w:rsidR="00CD2DFE">
        <w:t xml:space="preserve">  </w:t>
      </w:r>
    </w:p>
    <w:p w:rsidR="00F41E80" w:rsidRDefault="00550491" w:rsidP="00F41E80">
      <w:r>
        <w:rPr>
          <w:b/>
        </w:rPr>
        <w:t>7.2 Objectives</w:t>
      </w:r>
      <w:r w:rsidR="00F41E80" w:rsidRPr="00F41E80">
        <w:t xml:space="preserve"> </w:t>
      </w:r>
    </w:p>
    <w:p w:rsidR="00650126" w:rsidRDefault="0042053F" w:rsidP="00E12564">
      <w:r>
        <w:t xml:space="preserve">The primary objective of this </w:t>
      </w:r>
      <w:proofErr w:type="spellStart"/>
      <w:r>
        <w:t>serosurvey</w:t>
      </w:r>
      <w:proofErr w:type="spellEnd"/>
      <w:r>
        <w:t xml:space="preserve"> is to estimate the prevalence of HCV infection in the Republic of Georgia.  </w:t>
      </w:r>
      <w:r w:rsidR="006C15E9">
        <w:t>Secondary objectives include identification of risk factors for the HCV infection in Georgia</w:t>
      </w:r>
      <w:r w:rsidR="007A1A4A">
        <w:t xml:space="preserve">, assessing the prevalence of HBV infection in Georgia, and </w:t>
      </w:r>
      <w:r w:rsidR="00BB2B89">
        <w:t xml:space="preserve">storing </w:t>
      </w:r>
      <w:r w:rsidR="0082242F">
        <w:t xml:space="preserve">of </w:t>
      </w:r>
      <w:r w:rsidR="00BB2B89">
        <w:t>specimens for future assessment of</w:t>
      </w:r>
      <w:r w:rsidR="006C15E9">
        <w:t xml:space="preserve"> the prevalence of other </w:t>
      </w:r>
      <w:r w:rsidR="00650126">
        <w:t>viruses.</w:t>
      </w:r>
      <w:r w:rsidR="006C15E9">
        <w:t xml:space="preserve"> </w:t>
      </w:r>
    </w:p>
    <w:p w:rsidR="006C15E9" w:rsidRPr="00C27A8F" w:rsidRDefault="006C15E9" w:rsidP="006C15E9">
      <w:r w:rsidRPr="00C27A8F">
        <w:t>Covariates included in the survey are those determined to be confounders or risk factors and will b</w:t>
      </w:r>
      <w:r>
        <w:t xml:space="preserve">e used for descriptive analysis.  A partial list of </w:t>
      </w:r>
      <w:r w:rsidRPr="00C27A8F">
        <w:t xml:space="preserve">potential </w:t>
      </w:r>
      <w:r>
        <w:t>confounders and risk factors is</w:t>
      </w:r>
      <w:r w:rsidRPr="00C27A8F">
        <w:t xml:space="preserve"> listed below.</w:t>
      </w:r>
    </w:p>
    <w:p w:rsidR="006C15E9" w:rsidRPr="00C27A8F" w:rsidRDefault="006C15E9" w:rsidP="006C15E9">
      <w:pPr>
        <w:numPr>
          <w:ilvl w:val="0"/>
          <w:numId w:val="29"/>
        </w:numPr>
        <w:spacing w:after="0"/>
      </w:pPr>
      <w:r w:rsidRPr="00C27A8F">
        <w:t>Socio-Demographic profile:</w:t>
      </w:r>
    </w:p>
    <w:p w:rsidR="006C15E9" w:rsidRPr="00C27A8F" w:rsidRDefault="006C15E9" w:rsidP="006C15E9">
      <w:pPr>
        <w:numPr>
          <w:ilvl w:val="1"/>
          <w:numId w:val="28"/>
        </w:numPr>
        <w:spacing w:after="0"/>
      </w:pPr>
      <w:r w:rsidRPr="00C27A8F">
        <w:t xml:space="preserve">Region </w:t>
      </w:r>
    </w:p>
    <w:p w:rsidR="006C15E9" w:rsidRPr="00C27A8F" w:rsidRDefault="006C15E9" w:rsidP="006C15E9">
      <w:pPr>
        <w:numPr>
          <w:ilvl w:val="1"/>
          <w:numId w:val="28"/>
        </w:numPr>
        <w:spacing w:after="0"/>
      </w:pPr>
      <w:r w:rsidRPr="00C27A8F">
        <w:t>Age</w:t>
      </w:r>
    </w:p>
    <w:p w:rsidR="006C15E9" w:rsidRPr="00C27A8F" w:rsidRDefault="006C15E9" w:rsidP="006C15E9">
      <w:pPr>
        <w:numPr>
          <w:ilvl w:val="1"/>
          <w:numId w:val="28"/>
        </w:numPr>
        <w:spacing w:after="0"/>
      </w:pPr>
      <w:r w:rsidRPr="00C27A8F">
        <w:t xml:space="preserve">Gender </w:t>
      </w:r>
    </w:p>
    <w:p w:rsidR="006C15E9" w:rsidRPr="00C27A8F" w:rsidRDefault="006C15E9" w:rsidP="006C15E9">
      <w:pPr>
        <w:numPr>
          <w:ilvl w:val="1"/>
          <w:numId w:val="28"/>
        </w:numPr>
        <w:spacing w:after="0"/>
      </w:pPr>
      <w:r w:rsidRPr="00C27A8F">
        <w:t xml:space="preserve">Marital status </w:t>
      </w:r>
    </w:p>
    <w:p w:rsidR="006C15E9" w:rsidRPr="00C27A8F" w:rsidRDefault="006C15E9" w:rsidP="006C15E9">
      <w:pPr>
        <w:numPr>
          <w:ilvl w:val="1"/>
          <w:numId w:val="28"/>
        </w:numPr>
        <w:spacing w:after="0"/>
      </w:pPr>
      <w:r w:rsidRPr="00C27A8F">
        <w:t xml:space="preserve">Occupation </w:t>
      </w:r>
    </w:p>
    <w:p w:rsidR="006C15E9" w:rsidRPr="00C27A8F" w:rsidRDefault="006C15E9" w:rsidP="006C15E9">
      <w:pPr>
        <w:numPr>
          <w:ilvl w:val="1"/>
          <w:numId w:val="28"/>
        </w:numPr>
        <w:spacing w:after="0"/>
      </w:pPr>
      <w:r w:rsidRPr="00C27A8F">
        <w:t>Family size</w:t>
      </w:r>
    </w:p>
    <w:p w:rsidR="006C15E9" w:rsidRPr="00C27A8F" w:rsidRDefault="006C15E9" w:rsidP="006C15E9">
      <w:pPr>
        <w:numPr>
          <w:ilvl w:val="1"/>
          <w:numId w:val="28"/>
        </w:numPr>
        <w:spacing w:after="0"/>
      </w:pPr>
      <w:r w:rsidRPr="00C27A8F">
        <w:t xml:space="preserve">Education </w:t>
      </w:r>
    </w:p>
    <w:p w:rsidR="006C15E9" w:rsidRPr="00C27A8F" w:rsidRDefault="006C15E9" w:rsidP="006C15E9">
      <w:pPr>
        <w:numPr>
          <w:ilvl w:val="1"/>
          <w:numId w:val="28"/>
        </w:numPr>
        <w:spacing w:after="0"/>
      </w:pPr>
      <w:r w:rsidRPr="00C27A8F">
        <w:t xml:space="preserve">Household income per month </w:t>
      </w:r>
    </w:p>
    <w:p w:rsidR="006C15E9" w:rsidRPr="00C27A8F" w:rsidRDefault="006C15E9" w:rsidP="006C15E9">
      <w:pPr>
        <w:numPr>
          <w:ilvl w:val="1"/>
          <w:numId w:val="28"/>
        </w:numPr>
        <w:spacing w:after="0"/>
      </w:pPr>
      <w:r w:rsidRPr="00C27A8F">
        <w:lastRenderedPageBreak/>
        <w:t>Religion</w:t>
      </w:r>
    </w:p>
    <w:p w:rsidR="006C15E9" w:rsidRPr="00C27A8F" w:rsidRDefault="006C15E9" w:rsidP="006C15E9">
      <w:pPr>
        <w:numPr>
          <w:ilvl w:val="0"/>
          <w:numId w:val="29"/>
        </w:numPr>
        <w:spacing w:after="0"/>
      </w:pPr>
      <w:r w:rsidRPr="00C27A8F">
        <w:t>Past and present medical history or symptoms:</w:t>
      </w:r>
    </w:p>
    <w:p w:rsidR="006C15E9" w:rsidRPr="00C27A8F" w:rsidRDefault="006C15E9" w:rsidP="006C15E9">
      <w:pPr>
        <w:numPr>
          <w:ilvl w:val="1"/>
          <w:numId w:val="28"/>
        </w:numPr>
        <w:spacing w:after="0"/>
      </w:pPr>
      <w:r w:rsidRPr="00C27A8F">
        <w:t xml:space="preserve">History of liver disease or jaundice </w:t>
      </w:r>
    </w:p>
    <w:p w:rsidR="006C15E9" w:rsidRPr="00C27A8F" w:rsidRDefault="006C15E9" w:rsidP="006C15E9">
      <w:pPr>
        <w:numPr>
          <w:ilvl w:val="0"/>
          <w:numId w:val="29"/>
        </w:numPr>
        <w:spacing w:after="0"/>
      </w:pPr>
      <w:r w:rsidRPr="00C27A8F">
        <w:t>Potential risk factors:</w:t>
      </w:r>
    </w:p>
    <w:p w:rsidR="006C15E9" w:rsidRDefault="006C15E9" w:rsidP="006C15E9">
      <w:pPr>
        <w:numPr>
          <w:ilvl w:val="1"/>
          <w:numId w:val="28"/>
        </w:numPr>
        <w:spacing w:after="0"/>
      </w:pPr>
      <w:r w:rsidRPr="00C27A8F">
        <w:t>History of</w:t>
      </w:r>
      <w:r w:rsidR="0057514D">
        <w:t xml:space="preserve"> therapeutic</w:t>
      </w:r>
      <w:r w:rsidRPr="00C27A8F">
        <w:t xml:space="preserve"> injections and number of injections/year</w:t>
      </w:r>
    </w:p>
    <w:p w:rsidR="0057514D" w:rsidRPr="00C27A8F" w:rsidRDefault="0057514D" w:rsidP="0057514D">
      <w:pPr>
        <w:numPr>
          <w:ilvl w:val="1"/>
          <w:numId w:val="28"/>
        </w:numPr>
        <w:spacing w:after="0"/>
      </w:pPr>
      <w:r>
        <w:t>History of ever or current illicit or recreational injection drugs, including number of years,</w:t>
      </w:r>
      <w:r w:rsidR="00864A2A">
        <w:t xml:space="preserve"> </w:t>
      </w:r>
      <w:r>
        <w:t xml:space="preserve">types </w:t>
      </w:r>
      <w:r w:rsidR="00864A2A">
        <w:t xml:space="preserve">of </w:t>
      </w:r>
      <w:r>
        <w:t>practices, number of injection, sharing of injection equipment, drugs used</w:t>
      </w:r>
    </w:p>
    <w:p w:rsidR="006C15E9" w:rsidRPr="00C27A8F" w:rsidRDefault="006C15E9" w:rsidP="006C15E9">
      <w:pPr>
        <w:numPr>
          <w:ilvl w:val="1"/>
          <w:numId w:val="28"/>
        </w:numPr>
        <w:spacing w:after="0"/>
      </w:pPr>
      <w:r w:rsidRPr="00C27A8F">
        <w:rPr>
          <w:bCs/>
        </w:rPr>
        <w:t>Family member with of hepatitis (based on blood test results)</w:t>
      </w:r>
    </w:p>
    <w:p w:rsidR="00814674" w:rsidRPr="00814674" w:rsidRDefault="006C15E9" w:rsidP="006C15E9">
      <w:pPr>
        <w:numPr>
          <w:ilvl w:val="1"/>
          <w:numId w:val="28"/>
        </w:numPr>
        <w:spacing w:after="0"/>
      </w:pPr>
      <w:r w:rsidRPr="00C27A8F">
        <w:rPr>
          <w:bCs/>
        </w:rPr>
        <w:t>History of any surgery</w:t>
      </w:r>
    </w:p>
    <w:p w:rsidR="00814674" w:rsidRPr="00814674" w:rsidRDefault="00814674" w:rsidP="006C15E9">
      <w:pPr>
        <w:numPr>
          <w:ilvl w:val="1"/>
          <w:numId w:val="28"/>
        </w:numPr>
        <w:spacing w:after="0"/>
      </w:pPr>
      <w:r>
        <w:rPr>
          <w:bCs/>
        </w:rPr>
        <w:t>History of invasive medical procedures</w:t>
      </w:r>
    </w:p>
    <w:p w:rsidR="006C15E9" w:rsidRPr="00C27A8F" w:rsidRDefault="00814674" w:rsidP="006C15E9">
      <w:pPr>
        <w:numPr>
          <w:ilvl w:val="1"/>
          <w:numId w:val="28"/>
        </w:numPr>
        <w:spacing w:after="0"/>
      </w:pPr>
      <w:r>
        <w:rPr>
          <w:bCs/>
        </w:rPr>
        <w:t xml:space="preserve">History of medical infusions </w:t>
      </w:r>
      <w:r w:rsidR="006C15E9" w:rsidRPr="00C27A8F">
        <w:rPr>
          <w:bCs/>
        </w:rPr>
        <w:t xml:space="preserve"> </w:t>
      </w:r>
    </w:p>
    <w:p w:rsidR="006C15E9" w:rsidRPr="00C27A8F" w:rsidRDefault="006C15E9" w:rsidP="006C15E9">
      <w:pPr>
        <w:numPr>
          <w:ilvl w:val="1"/>
          <w:numId w:val="28"/>
        </w:numPr>
        <w:spacing w:after="0"/>
      </w:pPr>
      <w:r w:rsidRPr="00C27A8F">
        <w:rPr>
          <w:bCs/>
        </w:rPr>
        <w:t xml:space="preserve">History of organ transplantation </w:t>
      </w:r>
    </w:p>
    <w:p w:rsidR="006C15E9" w:rsidRPr="00C27A8F" w:rsidRDefault="006C15E9" w:rsidP="006C15E9">
      <w:pPr>
        <w:numPr>
          <w:ilvl w:val="1"/>
          <w:numId w:val="28"/>
        </w:numPr>
        <w:spacing w:after="0"/>
      </w:pPr>
      <w:r w:rsidRPr="00C27A8F">
        <w:rPr>
          <w:bCs/>
        </w:rPr>
        <w:t>History of kidney dialysis</w:t>
      </w:r>
    </w:p>
    <w:p w:rsidR="006C15E9" w:rsidRPr="00C27A8F" w:rsidRDefault="006C15E9" w:rsidP="006C15E9">
      <w:pPr>
        <w:numPr>
          <w:ilvl w:val="1"/>
          <w:numId w:val="28"/>
        </w:numPr>
        <w:spacing w:after="0"/>
      </w:pPr>
      <w:r w:rsidRPr="00C27A8F">
        <w:rPr>
          <w:bCs/>
        </w:rPr>
        <w:t xml:space="preserve">History of blood donation </w:t>
      </w:r>
    </w:p>
    <w:p w:rsidR="006C15E9" w:rsidRPr="00C27A8F" w:rsidRDefault="006C15E9" w:rsidP="006C15E9">
      <w:pPr>
        <w:numPr>
          <w:ilvl w:val="1"/>
          <w:numId w:val="28"/>
        </w:numPr>
        <w:spacing w:after="0"/>
      </w:pPr>
      <w:r w:rsidRPr="00C27A8F">
        <w:rPr>
          <w:bCs/>
        </w:rPr>
        <w:t>History of blood transfusion</w:t>
      </w:r>
    </w:p>
    <w:p w:rsidR="006C15E9" w:rsidRPr="00C27A8F" w:rsidRDefault="006C15E9" w:rsidP="006C15E9">
      <w:pPr>
        <w:numPr>
          <w:ilvl w:val="1"/>
          <w:numId w:val="28"/>
        </w:numPr>
        <w:spacing w:after="0"/>
      </w:pPr>
      <w:r w:rsidRPr="00C27A8F">
        <w:rPr>
          <w:bCs/>
        </w:rPr>
        <w:t>History of intravenous drug use</w:t>
      </w:r>
    </w:p>
    <w:p w:rsidR="006C15E9" w:rsidRPr="00C27A8F" w:rsidRDefault="006C15E9" w:rsidP="006C15E9">
      <w:pPr>
        <w:numPr>
          <w:ilvl w:val="1"/>
          <w:numId w:val="28"/>
        </w:numPr>
        <w:spacing w:after="0"/>
      </w:pPr>
      <w:r w:rsidRPr="00C27A8F">
        <w:rPr>
          <w:bCs/>
        </w:rPr>
        <w:t>History of tattooing</w:t>
      </w:r>
    </w:p>
    <w:p w:rsidR="006C15E9" w:rsidRPr="00C27A8F" w:rsidRDefault="006C15E9" w:rsidP="006C15E9">
      <w:pPr>
        <w:numPr>
          <w:ilvl w:val="1"/>
          <w:numId w:val="28"/>
        </w:numPr>
        <w:spacing w:after="0"/>
      </w:pPr>
      <w:r w:rsidRPr="00C27A8F">
        <w:rPr>
          <w:bCs/>
        </w:rPr>
        <w:t>History of dental procedure</w:t>
      </w:r>
    </w:p>
    <w:p w:rsidR="006C15E9" w:rsidRPr="00C27A8F" w:rsidRDefault="006C15E9" w:rsidP="006C15E9">
      <w:pPr>
        <w:numPr>
          <w:ilvl w:val="1"/>
          <w:numId w:val="28"/>
        </w:numPr>
        <w:spacing w:after="0"/>
      </w:pPr>
      <w:r w:rsidRPr="00C27A8F">
        <w:rPr>
          <w:bCs/>
        </w:rPr>
        <w:t xml:space="preserve">Previously diagnosed with any sexual transmitted </w:t>
      </w:r>
      <w:r w:rsidR="00864A2A">
        <w:rPr>
          <w:bCs/>
        </w:rPr>
        <w:t>infection</w:t>
      </w:r>
    </w:p>
    <w:p w:rsidR="006C15E9" w:rsidRPr="00C27A8F" w:rsidRDefault="006C15E9" w:rsidP="006C15E9">
      <w:pPr>
        <w:numPr>
          <w:ilvl w:val="1"/>
          <w:numId w:val="28"/>
        </w:numPr>
        <w:spacing w:after="0"/>
      </w:pPr>
      <w:r w:rsidRPr="00C27A8F">
        <w:t xml:space="preserve">Contact with blood and needle </w:t>
      </w:r>
    </w:p>
    <w:p w:rsidR="006C15E9" w:rsidRDefault="006C15E9" w:rsidP="00E12564">
      <w:pPr>
        <w:rPr>
          <w:b/>
        </w:rPr>
      </w:pPr>
    </w:p>
    <w:p w:rsidR="00550491" w:rsidRPr="00B356EA" w:rsidRDefault="006C15E9" w:rsidP="00E12564">
      <w:pPr>
        <w:rPr>
          <w:b/>
          <w:highlight w:val="yellow"/>
        </w:rPr>
      </w:pPr>
      <w:r w:rsidRPr="00B356EA">
        <w:rPr>
          <w:b/>
          <w:highlight w:val="yellow"/>
        </w:rPr>
        <w:t>7.3</w:t>
      </w:r>
      <w:r w:rsidR="00550491" w:rsidRPr="00B356EA">
        <w:rPr>
          <w:b/>
          <w:highlight w:val="yellow"/>
        </w:rPr>
        <w:t xml:space="preserve"> Bias</w:t>
      </w:r>
    </w:p>
    <w:p w:rsidR="00FB32C5" w:rsidRPr="00B356EA" w:rsidRDefault="00CD2DFE" w:rsidP="00FB32C5">
      <w:pPr>
        <w:rPr>
          <w:bCs/>
          <w:highlight w:val="yellow"/>
        </w:rPr>
      </w:pPr>
      <w:r w:rsidRPr="00B356EA">
        <w:rPr>
          <w:bCs/>
          <w:highlight w:val="yellow"/>
        </w:rPr>
        <w:t>Participation bias is a potential</w:t>
      </w:r>
      <w:r w:rsidR="00FB32C5" w:rsidRPr="00B356EA">
        <w:rPr>
          <w:bCs/>
          <w:highlight w:val="yellow"/>
        </w:rPr>
        <w:t xml:space="preserve"> with household members being difficult to reach during working hours</w:t>
      </w:r>
      <w:r w:rsidRPr="00B356EA">
        <w:rPr>
          <w:bCs/>
          <w:highlight w:val="yellow"/>
        </w:rPr>
        <w:t xml:space="preserve">.  This </w:t>
      </w:r>
      <w:r w:rsidR="00FB32C5" w:rsidRPr="00B356EA">
        <w:rPr>
          <w:bCs/>
          <w:highlight w:val="yellow"/>
        </w:rPr>
        <w:t>may not be represented in final HCV prevalence estimates.</w:t>
      </w:r>
      <w:r w:rsidR="00D867B7" w:rsidRPr="00B356EA">
        <w:rPr>
          <w:bCs/>
          <w:highlight w:val="yellow"/>
        </w:rPr>
        <w:t xml:space="preserve"> </w:t>
      </w:r>
      <w:r w:rsidR="00FB32C5" w:rsidRPr="00B356EA">
        <w:rPr>
          <w:bCs/>
          <w:highlight w:val="yellow"/>
        </w:rPr>
        <w:t xml:space="preserve"> Therefore, efforts will be taken to reach household members in</w:t>
      </w:r>
      <w:r w:rsidRPr="00B356EA">
        <w:rPr>
          <w:bCs/>
          <w:highlight w:val="yellow"/>
        </w:rPr>
        <w:t>to the</w:t>
      </w:r>
      <w:r w:rsidR="00FB32C5" w:rsidRPr="00B356EA">
        <w:rPr>
          <w:bCs/>
          <w:highlight w:val="yellow"/>
        </w:rPr>
        <w:t xml:space="preserve"> evening hours and weekends to min</w:t>
      </w:r>
      <w:r w:rsidRPr="00B356EA">
        <w:rPr>
          <w:bCs/>
          <w:highlight w:val="yellow"/>
        </w:rPr>
        <w:t>imize bias</w:t>
      </w:r>
      <w:r w:rsidR="0082242F" w:rsidRPr="00B356EA">
        <w:rPr>
          <w:bCs/>
          <w:highlight w:val="yellow"/>
        </w:rPr>
        <w:t xml:space="preserve">. </w:t>
      </w:r>
      <w:r w:rsidR="00D867B7" w:rsidRPr="00B356EA">
        <w:rPr>
          <w:bCs/>
          <w:highlight w:val="yellow"/>
        </w:rPr>
        <w:t xml:space="preserve"> </w:t>
      </w:r>
      <w:r w:rsidR="0082242F" w:rsidRPr="00B356EA">
        <w:rPr>
          <w:bCs/>
          <w:highlight w:val="yellow"/>
        </w:rPr>
        <w:t xml:space="preserve">Previous </w:t>
      </w:r>
      <w:r w:rsidR="00FB32C5" w:rsidRPr="00B356EA">
        <w:rPr>
          <w:bCs/>
          <w:highlight w:val="yellow"/>
        </w:rPr>
        <w:t>surveys have been successful in minimizing participation bias by explaining the importance of the survey to community leaders and using their standing in the community to build awareness of the survey before it is conducted.</w:t>
      </w:r>
    </w:p>
    <w:p w:rsidR="001704BA" w:rsidRPr="00B356EA" w:rsidRDefault="00FB32C5" w:rsidP="00FB32C5">
      <w:pPr>
        <w:rPr>
          <w:bCs/>
          <w:highlight w:val="yellow"/>
        </w:rPr>
      </w:pPr>
      <w:r w:rsidRPr="00B356EA">
        <w:rPr>
          <w:bCs/>
          <w:highlight w:val="yellow"/>
        </w:rPr>
        <w:t>Recall bias is a potential with recollection of medical, family, social, and risk factor</w:t>
      </w:r>
      <w:r w:rsidR="00787CE2" w:rsidRPr="00B356EA">
        <w:rPr>
          <w:bCs/>
          <w:highlight w:val="yellow"/>
        </w:rPr>
        <w:t>s from the past.  R</w:t>
      </w:r>
      <w:r w:rsidRPr="00B356EA">
        <w:rPr>
          <w:bCs/>
          <w:highlight w:val="yellow"/>
        </w:rPr>
        <w:t xml:space="preserve">ecall bias may occur </w:t>
      </w:r>
      <w:r w:rsidR="00CD2DFE" w:rsidRPr="00B356EA">
        <w:rPr>
          <w:bCs/>
          <w:highlight w:val="yellow"/>
        </w:rPr>
        <w:t xml:space="preserve">for parents in regards to </w:t>
      </w:r>
      <w:r w:rsidRPr="00B356EA">
        <w:rPr>
          <w:bCs/>
          <w:highlight w:val="yellow"/>
        </w:rPr>
        <w:t>childhood surveys.</w:t>
      </w:r>
      <w:r w:rsidR="00787CE2" w:rsidRPr="00B356EA">
        <w:rPr>
          <w:bCs/>
          <w:highlight w:val="yellow"/>
        </w:rPr>
        <w:t xml:space="preserve">  In addition social desirability bias may occur with potential stigmatization for PWID leading to underreporting of IDU.   </w:t>
      </w:r>
      <w:r w:rsidRPr="00B356EA">
        <w:rPr>
          <w:bCs/>
          <w:highlight w:val="yellow"/>
        </w:rPr>
        <w:t xml:space="preserve"> </w:t>
      </w:r>
    </w:p>
    <w:p w:rsidR="00DD55F7" w:rsidRPr="00B356EA" w:rsidRDefault="00FB32C5" w:rsidP="00E12564">
      <w:pPr>
        <w:rPr>
          <w:bCs/>
          <w:highlight w:val="yellow"/>
        </w:rPr>
      </w:pPr>
      <w:r w:rsidRPr="00B356EA">
        <w:rPr>
          <w:bCs/>
          <w:highlight w:val="yellow"/>
        </w:rPr>
        <w:t xml:space="preserve">A key focus of prior trainings of interviewers will be on the importance of asking questions in a non-leading manner and useful ways of assisting participants in accurate recollection of events. </w:t>
      </w:r>
      <w:r w:rsidR="00D867B7" w:rsidRPr="00B356EA">
        <w:rPr>
          <w:bCs/>
          <w:highlight w:val="yellow"/>
        </w:rPr>
        <w:t xml:space="preserve"> </w:t>
      </w:r>
      <w:r w:rsidRPr="00B356EA">
        <w:rPr>
          <w:bCs/>
          <w:highlight w:val="yellow"/>
        </w:rPr>
        <w:t>During training, staff will be instructed on consistent ways of asking questions to minimize variations in recollection of information between participants</w:t>
      </w:r>
      <w:r w:rsidR="00814674" w:rsidRPr="00B356EA">
        <w:rPr>
          <w:bCs/>
          <w:highlight w:val="yellow"/>
        </w:rPr>
        <w:t xml:space="preserve"> and a standard script will be a</w:t>
      </w:r>
      <w:r w:rsidR="00997E07" w:rsidRPr="00B356EA">
        <w:rPr>
          <w:bCs/>
          <w:highlight w:val="yellow"/>
        </w:rPr>
        <w:t xml:space="preserve">vailable for asking questions.  </w:t>
      </w:r>
      <w:r w:rsidRPr="00B356EA">
        <w:rPr>
          <w:bCs/>
          <w:highlight w:val="yellow"/>
        </w:rPr>
        <w:t>Observer or interviewer bias is also possible if the knowledge of the hypothesis, the disease status, or the exposure status (including the intervention received) influences data recording (observer expectation bias).</w:t>
      </w:r>
      <w:r w:rsidR="0094755B" w:rsidRPr="00B356EA">
        <w:rPr>
          <w:bCs/>
          <w:highlight w:val="yellow"/>
        </w:rPr>
        <w:t xml:space="preserve"> </w:t>
      </w:r>
      <w:r w:rsidRPr="00B356EA">
        <w:rPr>
          <w:bCs/>
          <w:highlight w:val="yellow"/>
        </w:rPr>
        <w:t xml:space="preserve"> The means by which interviewers can introduce error into a questionnaire include </w:t>
      </w:r>
      <w:r w:rsidRPr="00B356EA">
        <w:rPr>
          <w:bCs/>
          <w:highlight w:val="yellow"/>
        </w:rPr>
        <w:lastRenderedPageBreak/>
        <w:t xml:space="preserve">administering the interview or helping the respondents in different ways (even with gestures), putting emphases in different questions, and so on. </w:t>
      </w:r>
      <w:r w:rsidR="0094755B" w:rsidRPr="00B356EA">
        <w:rPr>
          <w:bCs/>
          <w:highlight w:val="yellow"/>
        </w:rPr>
        <w:t xml:space="preserve"> </w:t>
      </w:r>
      <w:r w:rsidRPr="00B356EA">
        <w:rPr>
          <w:bCs/>
          <w:highlight w:val="yellow"/>
        </w:rPr>
        <w:t>Thorough training prior to interviews will emphasize means of maintaining consistence in ways questions are asked to minimize this bias.</w:t>
      </w:r>
    </w:p>
    <w:p w:rsidR="006C15E9" w:rsidRDefault="00DD55F7" w:rsidP="00E12564">
      <w:pPr>
        <w:rPr>
          <w:b/>
        </w:rPr>
      </w:pPr>
      <w:r w:rsidRPr="00B356EA">
        <w:rPr>
          <w:bCs/>
          <w:highlight w:val="yellow"/>
        </w:rPr>
        <w:t>Alternatively, we will consider obtaining personal digital assistants (PDAs) which will allow each survey to be reported via self-report.  In this case, participants will be given PDAs, which will have all questions pre-loaded onto computer software.  Participants will be instructed on the use of the PDAs and allowed to answer each question in privacy without interaction with the interviewer.  At the end of the survey, the PDAs will be given back to the interviewers.  This will eliminate interviewer bias.</w:t>
      </w:r>
      <w:r>
        <w:rPr>
          <w:bCs/>
        </w:rPr>
        <w:t xml:space="preserve">       </w:t>
      </w:r>
      <w:r w:rsidR="00FB32C5" w:rsidRPr="00C27A8F">
        <w:rPr>
          <w:bCs/>
        </w:rPr>
        <w:t xml:space="preserve"> </w:t>
      </w:r>
    </w:p>
    <w:p w:rsidR="00550491" w:rsidRDefault="006C15E9" w:rsidP="00E12564">
      <w:pPr>
        <w:rPr>
          <w:b/>
        </w:rPr>
      </w:pPr>
      <w:r>
        <w:rPr>
          <w:b/>
        </w:rPr>
        <w:t>7.4</w:t>
      </w:r>
      <w:r w:rsidR="00550491">
        <w:rPr>
          <w:b/>
        </w:rPr>
        <w:t xml:space="preserve"> Limitations </w:t>
      </w:r>
    </w:p>
    <w:p w:rsidR="00FB32C5" w:rsidRPr="00C27A8F" w:rsidRDefault="00FB32C5" w:rsidP="00FB32C5">
      <w:r>
        <w:rPr>
          <w:bCs/>
        </w:rPr>
        <w:t xml:space="preserve">In cluster sampling, </w:t>
      </w:r>
      <w:r w:rsidRPr="00C27A8F">
        <w:rPr>
          <w:bCs/>
        </w:rPr>
        <w:t>standard error</w:t>
      </w:r>
      <w:r>
        <w:rPr>
          <w:bCs/>
        </w:rPr>
        <w:t xml:space="preserve">s </w:t>
      </w:r>
      <w:r w:rsidRPr="00C27A8F">
        <w:rPr>
          <w:bCs/>
        </w:rPr>
        <w:t>f</w:t>
      </w:r>
      <w:r>
        <w:rPr>
          <w:bCs/>
        </w:rPr>
        <w:t>or</w:t>
      </w:r>
      <w:r w:rsidRPr="00C27A8F">
        <w:rPr>
          <w:bCs/>
        </w:rPr>
        <w:t xml:space="preserve"> estimates obtained </w:t>
      </w:r>
      <w:r>
        <w:rPr>
          <w:bCs/>
        </w:rPr>
        <w:t>are typically</w:t>
      </w:r>
      <w:r w:rsidRPr="00C27A8F">
        <w:rPr>
          <w:bCs/>
        </w:rPr>
        <w:t xml:space="preserve"> higher than those of other sampling meth</w:t>
      </w:r>
      <w:r>
        <w:rPr>
          <w:bCs/>
        </w:rPr>
        <w:t>ods based on the same sample size.  L</w:t>
      </w:r>
      <w:r w:rsidRPr="00C27A8F">
        <w:rPr>
          <w:bCs/>
        </w:rPr>
        <w:t>isting units within the same cluster tend to be homogeneous with r</w:t>
      </w:r>
      <w:r w:rsidR="0094755B">
        <w:rPr>
          <w:bCs/>
        </w:rPr>
        <w:t xml:space="preserve">espect to many characteristics.  </w:t>
      </w:r>
      <w:r>
        <w:rPr>
          <w:bCs/>
        </w:rPr>
        <w:t xml:space="preserve">Therefore, </w:t>
      </w:r>
      <w:r w:rsidRPr="00C27A8F">
        <w:rPr>
          <w:bCs/>
        </w:rPr>
        <w:t>there is a high positive correlation between attributes within the respondents in the same cluster</w:t>
      </w:r>
      <w:r>
        <w:rPr>
          <w:bCs/>
        </w:rPr>
        <w:t>.</w:t>
      </w:r>
      <w:r w:rsidR="0094755B">
        <w:rPr>
          <w:bCs/>
        </w:rPr>
        <w:t xml:space="preserve">  For this reason a</w:t>
      </w:r>
      <w:r w:rsidR="00814674">
        <w:rPr>
          <w:bCs/>
        </w:rPr>
        <w:t xml:space="preserve"> design effect of 2 is being utilized.</w:t>
      </w:r>
    </w:p>
    <w:p w:rsidR="0094755B" w:rsidRDefault="0094755B" w:rsidP="00714839">
      <w:pPr>
        <w:rPr>
          <w:color w:val="4F81BD" w:themeColor="accent1"/>
          <w:sz w:val="40"/>
          <w:szCs w:val="40"/>
        </w:rPr>
      </w:pPr>
    </w:p>
    <w:p w:rsidR="00714839" w:rsidRDefault="00141A01" w:rsidP="00714839">
      <w:pPr>
        <w:rPr>
          <w:color w:val="4F81BD" w:themeColor="accent1"/>
          <w:sz w:val="40"/>
          <w:szCs w:val="40"/>
        </w:rPr>
      </w:pPr>
      <w:r>
        <w:rPr>
          <w:color w:val="4F81BD" w:themeColor="accent1"/>
          <w:sz w:val="40"/>
          <w:szCs w:val="40"/>
        </w:rPr>
        <w:t xml:space="preserve">8 </w:t>
      </w:r>
      <w:proofErr w:type="gramStart"/>
      <w:r>
        <w:rPr>
          <w:color w:val="4F81BD" w:themeColor="accent1"/>
          <w:sz w:val="40"/>
          <w:szCs w:val="40"/>
        </w:rPr>
        <w:t>Administration</w:t>
      </w:r>
      <w:proofErr w:type="gramEnd"/>
      <w:r>
        <w:rPr>
          <w:color w:val="4F81BD" w:themeColor="accent1"/>
          <w:sz w:val="40"/>
          <w:szCs w:val="40"/>
        </w:rPr>
        <w:t xml:space="preserve"> </w:t>
      </w:r>
    </w:p>
    <w:p w:rsidR="00B85D03" w:rsidRPr="00B85D03" w:rsidRDefault="00B85D03" w:rsidP="00B85D03">
      <w:pPr>
        <w:pStyle w:val="Heading3"/>
        <w:jc w:val="left"/>
        <w:rPr>
          <w:rFonts w:asciiTheme="minorHAnsi" w:hAnsiTheme="minorHAnsi" w:cs="Times New Roman"/>
          <w:sz w:val="22"/>
          <w:szCs w:val="22"/>
        </w:rPr>
      </w:pPr>
      <w:bookmarkStart w:id="9" w:name="_Toc327353056"/>
      <w:r w:rsidRPr="00B85D03">
        <w:rPr>
          <w:rFonts w:asciiTheme="minorHAnsi" w:hAnsiTheme="minorHAnsi" w:cs="Times New Roman"/>
          <w:sz w:val="22"/>
          <w:szCs w:val="22"/>
        </w:rPr>
        <w:t>8.1   Confidentiality</w:t>
      </w:r>
      <w:bookmarkEnd w:id="9"/>
      <w:r w:rsidR="004F7CDF">
        <w:rPr>
          <w:rFonts w:asciiTheme="minorHAnsi" w:hAnsiTheme="minorHAnsi" w:cs="Times New Roman"/>
          <w:sz w:val="22"/>
          <w:szCs w:val="22"/>
        </w:rPr>
        <w:t xml:space="preserve"> </w:t>
      </w:r>
      <w:bookmarkStart w:id="10" w:name="_Toc327353057"/>
      <w:r w:rsidRPr="00B85D03">
        <w:rPr>
          <w:rFonts w:asciiTheme="minorHAnsi" w:hAnsiTheme="minorHAnsi" w:cs="Times New Roman"/>
          <w:sz w:val="22"/>
          <w:szCs w:val="22"/>
        </w:rPr>
        <w:t>of Data</w:t>
      </w:r>
      <w:bookmarkEnd w:id="10"/>
    </w:p>
    <w:p w:rsidR="00B85D03" w:rsidRPr="004F7CDF" w:rsidRDefault="004F7CDF" w:rsidP="004F7CDF">
      <w:pPr>
        <w:rPr>
          <w:color w:val="000000"/>
        </w:rPr>
      </w:pPr>
      <w:r>
        <w:rPr>
          <w:color w:val="000000"/>
        </w:rPr>
        <w:t>T</w:t>
      </w:r>
      <w:r w:rsidR="00B85D03" w:rsidRPr="00C27A8F">
        <w:rPr>
          <w:color w:val="000000"/>
        </w:rPr>
        <w:t>he investigator</w:t>
      </w:r>
      <w:r>
        <w:rPr>
          <w:color w:val="000000"/>
        </w:rPr>
        <w:t>(s)</w:t>
      </w:r>
      <w:r w:rsidR="00B85D03" w:rsidRPr="00C27A8F">
        <w:rPr>
          <w:color w:val="000000"/>
        </w:rPr>
        <w:t xml:space="preserve"> affirms that </w:t>
      </w:r>
      <w:r w:rsidR="00CF306F">
        <w:rPr>
          <w:color w:val="000000"/>
        </w:rPr>
        <w:t xml:space="preserve">information </w:t>
      </w:r>
      <w:r w:rsidR="00B85D03" w:rsidRPr="00C27A8F">
        <w:rPr>
          <w:color w:val="000000"/>
        </w:rPr>
        <w:t>will be maintained in confidence, and such information will be divulged to the Institutional Review Board, Ethics Review Committee</w:t>
      </w:r>
      <w:r w:rsidR="0094755B">
        <w:rPr>
          <w:color w:val="000000"/>
        </w:rPr>
        <w:t xml:space="preserve">, </w:t>
      </w:r>
      <w:r w:rsidR="00B85D03" w:rsidRPr="00C27A8F">
        <w:rPr>
          <w:color w:val="000000"/>
        </w:rPr>
        <w:t xml:space="preserve">or expert committee affiliated institution and employees, only under an appropriate understanding of confidentiality with such board or committee, affiliated institution and employees. </w:t>
      </w:r>
      <w:r w:rsidR="0094755B">
        <w:rPr>
          <w:color w:val="000000"/>
        </w:rPr>
        <w:t xml:space="preserve"> </w:t>
      </w:r>
      <w:r w:rsidR="00B85D03" w:rsidRPr="00C27A8F">
        <w:rPr>
          <w:color w:val="000000"/>
        </w:rPr>
        <w:t>Data generated by this survey will be considered confidential by the investigator, except to the extent that it is included in a publication as provided in the Publica</w:t>
      </w:r>
      <w:r>
        <w:rPr>
          <w:color w:val="000000"/>
        </w:rPr>
        <w:t>tions section of this protocol.</w:t>
      </w:r>
    </w:p>
    <w:p w:rsidR="00B85D03" w:rsidRPr="00C27A8F" w:rsidRDefault="004F7CDF" w:rsidP="00B85D03">
      <w:pPr>
        <w:rPr>
          <w:color w:val="000000"/>
        </w:rPr>
      </w:pPr>
      <w:r>
        <w:rPr>
          <w:color w:val="000000"/>
        </w:rPr>
        <w:t>T</w:t>
      </w:r>
      <w:r w:rsidR="00B85D03" w:rsidRPr="00C27A8F">
        <w:rPr>
          <w:color w:val="000000"/>
        </w:rPr>
        <w:t>he investigator</w:t>
      </w:r>
      <w:r>
        <w:rPr>
          <w:color w:val="000000"/>
        </w:rPr>
        <w:t>(s)</w:t>
      </w:r>
      <w:r w:rsidR="00787CE2">
        <w:rPr>
          <w:color w:val="000000"/>
        </w:rPr>
        <w:t xml:space="preserve"> agrees that IRB</w:t>
      </w:r>
      <w:r w:rsidR="00B85D03" w:rsidRPr="00C27A8F">
        <w:rPr>
          <w:color w:val="000000"/>
        </w:rPr>
        <w:t xml:space="preserve">, or Regulatory Agency representatives may consult and/or copy survey documents in order to verify worksheet/case report form data. </w:t>
      </w:r>
      <w:r w:rsidR="00787CE2">
        <w:rPr>
          <w:color w:val="000000"/>
        </w:rPr>
        <w:t xml:space="preserve"> </w:t>
      </w:r>
      <w:r w:rsidR="00B85D03" w:rsidRPr="00C27A8F">
        <w:rPr>
          <w:color w:val="000000"/>
        </w:rPr>
        <w:t xml:space="preserve">By signing the consent form, the subject agrees to this process. </w:t>
      </w:r>
      <w:r w:rsidR="00787CE2">
        <w:rPr>
          <w:color w:val="000000"/>
        </w:rPr>
        <w:t xml:space="preserve"> </w:t>
      </w:r>
      <w:r w:rsidR="00B85D03" w:rsidRPr="00C27A8F">
        <w:rPr>
          <w:color w:val="000000"/>
        </w:rPr>
        <w:t>If survey documents will be photocopied during the process of verifying worksheet, the subject will be identified by unique code only; full names/initials will be masked prior to transmission</w:t>
      </w:r>
      <w:r w:rsidR="0076463E">
        <w:rPr>
          <w:color w:val="000000"/>
        </w:rPr>
        <w:t xml:space="preserve"> of information</w:t>
      </w:r>
      <w:r w:rsidR="00B85D03" w:rsidRPr="00C27A8F">
        <w:rPr>
          <w:color w:val="000000"/>
        </w:rPr>
        <w:t>.</w:t>
      </w:r>
    </w:p>
    <w:p w:rsidR="00B85D03" w:rsidRPr="00C27A8F" w:rsidRDefault="004F7CDF" w:rsidP="00B85D03">
      <w:pPr>
        <w:rPr>
          <w:strike/>
          <w:color w:val="000000"/>
        </w:rPr>
      </w:pPr>
      <w:r>
        <w:rPr>
          <w:color w:val="000000"/>
        </w:rPr>
        <w:t>T</w:t>
      </w:r>
      <w:r w:rsidR="00B85D03" w:rsidRPr="00C27A8F">
        <w:rPr>
          <w:color w:val="000000"/>
        </w:rPr>
        <w:t>he investigator</w:t>
      </w:r>
      <w:r>
        <w:rPr>
          <w:color w:val="000000"/>
        </w:rPr>
        <w:t>(s)</w:t>
      </w:r>
      <w:r w:rsidR="00B85D03" w:rsidRPr="00C27A8F">
        <w:rPr>
          <w:color w:val="000000"/>
        </w:rPr>
        <w:t xml:space="preserve"> agrees to treat all subject data used and disclosed in connection with this survey in accordance with all applicable privacy laws, rules and regulations.</w:t>
      </w:r>
    </w:p>
    <w:p w:rsidR="00B85D03" w:rsidRPr="00B85D03" w:rsidRDefault="00787CE2" w:rsidP="00B85D03">
      <w:pPr>
        <w:pStyle w:val="Heading3"/>
        <w:jc w:val="left"/>
        <w:rPr>
          <w:rFonts w:asciiTheme="minorHAnsi" w:hAnsiTheme="minorHAnsi" w:cs="Times New Roman"/>
          <w:sz w:val="22"/>
          <w:szCs w:val="22"/>
        </w:rPr>
      </w:pPr>
      <w:bookmarkStart w:id="11" w:name="_Toc327353064"/>
      <w:bookmarkStart w:id="12" w:name="_Toc315345406"/>
      <w:r>
        <w:rPr>
          <w:rFonts w:asciiTheme="minorHAnsi" w:hAnsiTheme="minorHAnsi" w:cs="Times New Roman"/>
          <w:sz w:val="22"/>
          <w:szCs w:val="22"/>
        </w:rPr>
        <w:t>8.2</w:t>
      </w:r>
      <w:r w:rsidR="00B85D03" w:rsidRPr="00B85D03">
        <w:rPr>
          <w:rFonts w:asciiTheme="minorHAnsi" w:hAnsiTheme="minorHAnsi" w:cs="Times New Roman"/>
          <w:sz w:val="22"/>
          <w:szCs w:val="22"/>
        </w:rPr>
        <w:t xml:space="preserve">   Study reporting and publications</w:t>
      </w:r>
      <w:bookmarkEnd w:id="11"/>
    </w:p>
    <w:p w:rsidR="00B85D03" w:rsidRPr="00C27A8F" w:rsidRDefault="00B85D03" w:rsidP="003464F4">
      <w:pPr>
        <w:rPr>
          <w:rFonts w:eastAsia="Times New Roman"/>
          <w:color w:val="000000"/>
          <w:szCs w:val="24"/>
        </w:rPr>
      </w:pPr>
      <w:bookmarkStart w:id="13" w:name="_Toc284529237"/>
      <w:bookmarkStart w:id="14" w:name="_Toc284529489"/>
      <w:bookmarkStart w:id="15" w:name="_Toc284529582"/>
      <w:bookmarkStart w:id="16" w:name="_Toc284530730"/>
      <w:bookmarkStart w:id="17" w:name="_Toc290296026"/>
      <w:bookmarkStart w:id="18" w:name="_Toc292959814"/>
      <w:bookmarkStart w:id="19" w:name="_Toc292960296"/>
      <w:bookmarkStart w:id="20" w:name="_Toc292979126"/>
      <w:bookmarkStart w:id="21" w:name="_Toc292983798"/>
      <w:bookmarkStart w:id="22" w:name="_Toc293395051"/>
      <w:bookmarkStart w:id="23" w:name="_Toc293395748"/>
      <w:bookmarkStart w:id="24" w:name="_Toc293397882"/>
      <w:bookmarkStart w:id="25" w:name="_Toc293416056"/>
      <w:bookmarkStart w:id="26" w:name="_Toc293416549"/>
      <w:bookmarkStart w:id="27" w:name="_Toc293588400"/>
      <w:bookmarkStart w:id="28" w:name="_Toc293588445"/>
      <w:bookmarkStart w:id="29" w:name="_Toc293588490"/>
      <w:bookmarkStart w:id="30" w:name="_Toc293590469"/>
      <w:bookmarkStart w:id="31" w:name="_Toc293645703"/>
      <w:bookmarkStart w:id="32" w:name="_Toc293648724"/>
      <w:bookmarkStart w:id="33" w:name="_Toc299981872"/>
      <w:bookmarkStart w:id="34" w:name="_Toc299981916"/>
      <w:bookmarkStart w:id="35" w:name="_Toc299982808"/>
      <w:bookmarkStart w:id="36" w:name="_Toc300066568"/>
      <w:bookmarkStart w:id="37" w:name="_Toc300066885"/>
      <w:bookmarkStart w:id="38" w:name="_Toc301193403"/>
      <w:bookmarkStart w:id="39" w:name="_Toc302659685"/>
      <w:bookmarkStart w:id="40" w:name="_Toc302719091"/>
      <w:bookmarkStart w:id="41" w:name="_Toc302719262"/>
      <w:bookmarkStart w:id="42" w:name="_Toc302762541"/>
      <w:bookmarkStart w:id="43" w:name="_Toc303254712"/>
      <w:bookmarkStart w:id="44" w:name="_Toc303254938"/>
      <w:bookmarkStart w:id="45" w:name="_Toc315272236"/>
      <w:bookmarkStart w:id="46" w:name="_Toc315274274"/>
      <w:bookmarkStart w:id="47" w:name="_Toc315345407"/>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C27A8F">
        <w:rPr>
          <w:color w:val="000000"/>
        </w:rPr>
        <w:t xml:space="preserve">The information derived in this study will be of interest to </w:t>
      </w:r>
      <w:r w:rsidR="00823722">
        <w:rPr>
          <w:color w:val="000000"/>
        </w:rPr>
        <w:t>the scientific and public health community.  T</w:t>
      </w:r>
      <w:r w:rsidRPr="00C27A8F">
        <w:rPr>
          <w:color w:val="000000"/>
        </w:rPr>
        <w:t xml:space="preserve">here is the potential for presentations at conferences and manuscripts for peer-reviewed publications. </w:t>
      </w:r>
    </w:p>
    <w:p w:rsidR="0094755B" w:rsidRDefault="0094755B" w:rsidP="00714839">
      <w:pPr>
        <w:rPr>
          <w:color w:val="4F81BD" w:themeColor="accent1"/>
          <w:sz w:val="40"/>
          <w:szCs w:val="40"/>
        </w:rPr>
      </w:pPr>
    </w:p>
    <w:p w:rsidR="003464F4" w:rsidRDefault="00714839" w:rsidP="00714839">
      <w:pPr>
        <w:rPr>
          <w:color w:val="4F81BD" w:themeColor="accent1"/>
          <w:sz w:val="40"/>
          <w:szCs w:val="40"/>
        </w:rPr>
      </w:pPr>
      <w:r>
        <w:rPr>
          <w:color w:val="4F81BD" w:themeColor="accent1"/>
          <w:sz w:val="40"/>
          <w:szCs w:val="40"/>
        </w:rPr>
        <w:t>9 Implementation Plan</w:t>
      </w:r>
    </w:p>
    <w:p w:rsidR="003464F4" w:rsidRPr="001634B9" w:rsidRDefault="003464F4" w:rsidP="00714839">
      <w:pPr>
        <w:rPr>
          <w:rFonts w:eastAsia="Times New Roman"/>
          <w:b/>
          <w:color w:val="000000"/>
        </w:rPr>
      </w:pPr>
      <w:r w:rsidRPr="001634B9">
        <w:rPr>
          <w:rFonts w:eastAsia="Times New Roman"/>
          <w:b/>
          <w:color w:val="000000"/>
        </w:rPr>
        <w:t>9.1 Preparation before the survey</w:t>
      </w:r>
    </w:p>
    <w:p w:rsidR="001634B9" w:rsidRPr="001634B9" w:rsidRDefault="00CD2DFE" w:rsidP="001634B9">
      <w:pPr>
        <w:rPr>
          <w:rFonts w:eastAsia="Times New Roman"/>
          <w:color w:val="000000"/>
        </w:rPr>
      </w:pPr>
      <w:r>
        <w:rPr>
          <w:rFonts w:eastAsia="Times New Roman"/>
          <w:color w:val="000000"/>
        </w:rPr>
        <w:t>Preparation before the survey will include</w:t>
      </w:r>
      <w:r w:rsidR="0065421A">
        <w:rPr>
          <w:rFonts w:eastAsia="Times New Roman"/>
          <w:color w:val="000000"/>
        </w:rPr>
        <w:t xml:space="preserve"> finalization of the protocol.  Piloting of the survey and field pre-test will be done prior to the selection of the survey teams.  Survey team selection will be performed by the primary </w:t>
      </w:r>
      <w:r w:rsidR="00787CE2">
        <w:rPr>
          <w:rFonts w:eastAsia="Times New Roman"/>
          <w:color w:val="000000"/>
        </w:rPr>
        <w:t xml:space="preserve">and </w:t>
      </w:r>
      <w:r w:rsidR="0065421A">
        <w:rPr>
          <w:rFonts w:eastAsia="Times New Roman"/>
          <w:color w:val="000000"/>
        </w:rPr>
        <w:t xml:space="preserve">co-investigators.  Training of the survey teams will be done prior to the start of the </w:t>
      </w:r>
      <w:proofErr w:type="spellStart"/>
      <w:r w:rsidR="0065421A">
        <w:rPr>
          <w:rFonts w:eastAsia="Times New Roman"/>
          <w:color w:val="000000"/>
        </w:rPr>
        <w:t>serosurvey</w:t>
      </w:r>
      <w:proofErr w:type="spellEnd"/>
      <w:r w:rsidR="0065421A">
        <w:rPr>
          <w:rFonts w:eastAsia="Times New Roman"/>
          <w:color w:val="000000"/>
        </w:rPr>
        <w:t>.</w:t>
      </w:r>
      <w:r w:rsidR="000226EC">
        <w:rPr>
          <w:rFonts w:eastAsia="Times New Roman"/>
          <w:color w:val="000000"/>
        </w:rPr>
        <w:t xml:space="preserve">  Procurement of all laboratory supplies and assays will be completed in advance.  </w:t>
      </w:r>
      <w:r w:rsidR="0065421A">
        <w:rPr>
          <w:rFonts w:eastAsia="Times New Roman"/>
          <w:color w:val="000000"/>
        </w:rPr>
        <w:t xml:space="preserve">       </w:t>
      </w:r>
    </w:p>
    <w:p w:rsidR="001634B9" w:rsidRDefault="001634B9" w:rsidP="001634B9">
      <w:pPr>
        <w:rPr>
          <w:b/>
          <w:szCs w:val="24"/>
        </w:rPr>
      </w:pPr>
      <w:r>
        <w:rPr>
          <w:b/>
          <w:szCs w:val="24"/>
        </w:rPr>
        <w:t>Su</w:t>
      </w:r>
      <w:r w:rsidRPr="00AC71F1">
        <w:rPr>
          <w:b/>
          <w:szCs w:val="24"/>
        </w:rPr>
        <w:t>rvey team</w:t>
      </w:r>
    </w:p>
    <w:p w:rsidR="001634B9" w:rsidRDefault="001634B9" w:rsidP="001634B9">
      <w:pPr>
        <w:rPr>
          <w:szCs w:val="24"/>
        </w:rPr>
      </w:pPr>
      <w:r w:rsidRPr="00C00A30">
        <w:rPr>
          <w:szCs w:val="24"/>
        </w:rPr>
        <w:t xml:space="preserve">In order to assure </w:t>
      </w:r>
      <w:r>
        <w:rPr>
          <w:szCs w:val="24"/>
        </w:rPr>
        <w:t>high</w:t>
      </w:r>
      <w:r w:rsidRPr="00C00A30">
        <w:rPr>
          <w:szCs w:val="24"/>
        </w:rPr>
        <w:t xml:space="preserve"> data quality</w:t>
      </w:r>
      <w:r>
        <w:rPr>
          <w:szCs w:val="24"/>
        </w:rPr>
        <w:t>,</w:t>
      </w:r>
      <w:r w:rsidR="000226EC">
        <w:rPr>
          <w:szCs w:val="24"/>
        </w:rPr>
        <w:t xml:space="preserve"> the inter</w:t>
      </w:r>
      <w:r w:rsidR="0094755B">
        <w:rPr>
          <w:szCs w:val="24"/>
        </w:rPr>
        <w:t>viewers/epidemiologists, nurse</w:t>
      </w:r>
      <w:r w:rsidR="00787CE2">
        <w:rPr>
          <w:szCs w:val="24"/>
        </w:rPr>
        <w:t xml:space="preserve"> </w:t>
      </w:r>
      <w:r w:rsidR="000226EC">
        <w:rPr>
          <w:szCs w:val="24"/>
        </w:rPr>
        <w:t>phlebotomists, and supervisors will</w:t>
      </w:r>
      <w:r w:rsidRPr="00C00A30">
        <w:rPr>
          <w:szCs w:val="24"/>
        </w:rPr>
        <w:t xml:space="preserve"> be selected from experience</w:t>
      </w:r>
      <w:r>
        <w:rPr>
          <w:szCs w:val="24"/>
        </w:rPr>
        <w:t>d</w:t>
      </w:r>
      <w:r w:rsidRPr="00C00A30">
        <w:rPr>
          <w:szCs w:val="24"/>
        </w:rPr>
        <w:t xml:space="preserve"> </w:t>
      </w:r>
      <w:proofErr w:type="gramStart"/>
      <w:r>
        <w:rPr>
          <w:szCs w:val="24"/>
        </w:rPr>
        <w:t>staff who have</w:t>
      </w:r>
      <w:proofErr w:type="gramEnd"/>
      <w:r>
        <w:rPr>
          <w:szCs w:val="24"/>
        </w:rPr>
        <w:t xml:space="preserve"> been</w:t>
      </w:r>
      <w:r w:rsidRPr="00C00A30">
        <w:rPr>
          <w:szCs w:val="24"/>
        </w:rPr>
        <w:t xml:space="preserve"> involved in other health related surveys that includ</w:t>
      </w:r>
      <w:r>
        <w:rPr>
          <w:szCs w:val="24"/>
        </w:rPr>
        <w:t>e</w:t>
      </w:r>
      <w:r w:rsidRPr="00C00A30">
        <w:rPr>
          <w:szCs w:val="24"/>
        </w:rPr>
        <w:t xml:space="preserve"> </w:t>
      </w:r>
      <w:r>
        <w:rPr>
          <w:szCs w:val="24"/>
        </w:rPr>
        <w:t>obtaining</w:t>
      </w:r>
      <w:r w:rsidRPr="00C00A30">
        <w:rPr>
          <w:szCs w:val="24"/>
        </w:rPr>
        <w:t xml:space="preserve"> blood for testing. </w:t>
      </w:r>
      <w:r w:rsidR="000226EC">
        <w:rPr>
          <w:szCs w:val="24"/>
        </w:rPr>
        <w:t xml:space="preserve"> Some l</w:t>
      </w:r>
      <w:r>
        <w:rPr>
          <w:szCs w:val="24"/>
        </w:rPr>
        <w:t>ocal study staff will be recruited from the</w:t>
      </w:r>
      <w:r w:rsidR="000226EC">
        <w:rPr>
          <w:szCs w:val="24"/>
        </w:rPr>
        <w:t xml:space="preserve">ir regions.  </w:t>
      </w:r>
      <w:r>
        <w:rPr>
          <w:szCs w:val="24"/>
        </w:rPr>
        <w:t xml:space="preserve"> </w:t>
      </w:r>
    </w:p>
    <w:p w:rsidR="001634B9" w:rsidRDefault="001634B9" w:rsidP="001634B9">
      <w:pPr>
        <w:rPr>
          <w:b/>
          <w:szCs w:val="24"/>
        </w:rPr>
      </w:pPr>
      <w:r w:rsidRPr="00AC71F1">
        <w:rPr>
          <w:b/>
          <w:szCs w:val="24"/>
        </w:rPr>
        <w:t>Train</w:t>
      </w:r>
      <w:r w:rsidR="000226EC">
        <w:rPr>
          <w:b/>
          <w:szCs w:val="24"/>
        </w:rPr>
        <w:t>ing of</w:t>
      </w:r>
      <w:r w:rsidRPr="00AC71F1">
        <w:rPr>
          <w:b/>
          <w:szCs w:val="24"/>
        </w:rPr>
        <w:t xml:space="preserve"> survey team</w:t>
      </w:r>
    </w:p>
    <w:p w:rsidR="001634B9" w:rsidRDefault="001634B9" w:rsidP="001634B9">
      <w:pPr>
        <w:rPr>
          <w:szCs w:val="24"/>
        </w:rPr>
      </w:pPr>
      <w:r>
        <w:rPr>
          <w:szCs w:val="24"/>
        </w:rPr>
        <w:t>Training</w:t>
      </w:r>
      <w:r w:rsidRPr="00AC71F1">
        <w:rPr>
          <w:szCs w:val="24"/>
        </w:rPr>
        <w:t xml:space="preserve"> courses </w:t>
      </w:r>
      <w:r>
        <w:rPr>
          <w:szCs w:val="24"/>
        </w:rPr>
        <w:t xml:space="preserve">will </w:t>
      </w:r>
      <w:r w:rsidRPr="00AC71F1">
        <w:rPr>
          <w:szCs w:val="24"/>
        </w:rPr>
        <w:t xml:space="preserve">be conducted </w:t>
      </w:r>
      <w:r w:rsidR="000226EC">
        <w:rPr>
          <w:szCs w:val="24"/>
        </w:rPr>
        <w:t>in Tbilisi for the NCDC</w:t>
      </w:r>
      <w:r>
        <w:rPr>
          <w:szCs w:val="24"/>
        </w:rPr>
        <w:t xml:space="preserve"> staff to orient </w:t>
      </w:r>
      <w:r w:rsidR="000226EC">
        <w:rPr>
          <w:szCs w:val="24"/>
        </w:rPr>
        <w:t xml:space="preserve">the team </w:t>
      </w:r>
      <w:r>
        <w:rPr>
          <w:szCs w:val="24"/>
        </w:rPr>
        <w:t>on the p</w:t>
      </w:r>
      <w:r w:rsidR="000226EC">
        <w:rPr>
          <w:szCs w:val="24"/>
        </w:rPr>
        <w:t>roject.</w:t>
      </w:r>
    </w:p>
    <w:p w:rsidR="001634B9" w:rsidRPr="00AC71F1" w:rsidRDefault="001634B9" w:rsidP="001634B9">
      <w:pPr>
        <w:rPr>
          <w:szCs w:val="24"/>
        </w:rPr>
      </w:pPr>
      <w:r w:rsidRPr="00AC71F1">
        <w:rPr>
          <w:szCs w:val="24"/>
        </w:rPr>
        <w:t>The content of training</w:t>
      </w:r>
      <w:r>
        <w:rPr>
          <w:szCs w:val="24"/>
        </w:rPr>
        <w:t>s</w:t>
      </w:r>
      <w:r w:rsidRPr="00AC71F1">
        <w:rPr>
          <w:szCs w:val="24"/>
        </w:rPr>
        <w:t xml:space="preserve"> will focus on:</w:t>
      </w:r>
    </w:p>
    <w:p w:rsidR="001634B9" w:rsidRPr="00AC71F1" w:rsidRDefault="001634B9" w:rsidP="001634B9">
      <w:pPr>
        <w:numPr>
          <w:ilvl w:val="0"/>
          <w:numId w:val="43"/>
        </w:numPr>
        <w:spacing w:after="0" w:line="240" w:lineRule="auto"/>
        <w:rPr>
          <w:szCs w:val="24"/>
        </w:rPr>
      </w:pPr>
      <w:r w:rsidRPr="00AC71F1">
        <w:rPr>
          <w:szCs w:val="24"/>
        </w:rPr>
        <w:t>Overv</w:t>
      </w:r>
      <w:r w:rsidR="000226EC">
        <w:rPr>
          <w:szCs w:val="24"/>
        </w:rPr>
        <w:t xml:space="preserve">iew of the Hepatitis C </w:t>
      </w:r>
      <w:proofErr w:type="spellStart"/>
      <w:r w:rsidR="000226EC">
        <w:rPr>
          <w:szCs w:val="24"/>
        </w:rPr>
        <w:t>serosurvey</w:t>
      </w:r>
      <w:proofErr w:type="spellEnd"/>
    </w:p>
    <w:p w:rsidR="001634B9" w:rsidRPr="00AC71F1" w:rsidRDefault="001634B9" w:rsidP="001634B9">
      <w:pPr>
        <w:numPr>
          <w:ilvl w:val="0"/>
          <w:numId w:val="43"/>
        </w:numPr>
        <w:spacing w:after="0" w:line="240" w:lineRule="auto"/>
        <w:rPr>
          <w:szCs w:val="24"/>
        </w:rPr>
      </w:pPr>
      <w:r w:rsidRPr="00AC71F1">
        <w:rPr>
          <w:szCs w:val="24"/>
        </w:rPr>
        <w:t>SOPs related to inform</w:t>
      </w:r>
      <w:r>
        <w:rPr>
          <w:szCs w:val="24"/>
        </w:rPr>
        <w:t>ed</w:t>
      </w:r>
      <w:r w:rsidRPr="00AC71F1">
        <w:rPr>
          <w:szCs w:val="24"/>
        </w:rPr>
        <w:t xml:space="preserve"> consent, </w:t>
      </w:r>
      <w:r>
        <w:rPr>
          <w:szCs w:val="24"/>
        </w:rPr>
        <w:t xml:space="preserve">random sampling and random house selection, </w:t>
      </w:r>
      <w:r w:rsidRPr="00AC71F1">
        <w:rPr>
          <w:szCs w:val="24"/>
        </w:rPr>
        <w:t>data collection, coding system</w:t>
      </w:r>
      <w:r>
        <w:rPr>
          <w:szCs w:val="24"/>
        </w:rPr>
        <w:t xml:space="preserve"> </w:t>
      </w:r>
    </w:p>
    <w:p w:rsidR="001634B9" w:rsidRPr="00AC71F1" w:rsidRDefault="00A36C9D" w:rsidP="001634B9">
      <w:pPr>
        <w:numPr>
          <w:ilvl w:val="0"/>
          <w:numId w:val="43"/>
        </w:numPr>
        <w:spacing w:after="0" w:line="240" w:lineRule="auto"/>
        <w:rPr>
          <w:szCs w:val="24"/>
        </w:rPr>
      </w:pPr>
      <w:r>
        <w:rPr>
          <w:szCs w:val="24"/>
        </w:rPr>
        <w:t xml:space="preserve">Adult </w:t>
      </w:r>
      <w:r w:rsidR="001634B9">
        <w:rPr>
          <w:szCs w:val="24"/>
        </w:rPr>
        <w:t>q</w:t>
      </w:r>
      <w:r w:rsidR="001634B9" w:rsidRPr="00AC71F1">
        <w:rPr>
          <w:szCs w:val="24"/>
        </w:rPr>
        <w:t>uestionnaire</w:t>
      </w:r>
      <w:r w:rsidR="000226EC">
        <w:rPr>
          <w:szCs w:val="24"/>
        </w:rPr>
        <w:t>s</w:t>
      </w:r>
    </w:p>
    <w:p w:rsidR="001634B9" w:rsidRDefault="001634B9" w:rsidP="001634B9">
      <w:pPr>
        <w:numPr>
          <w:ilvl w:val="0"/>
          <w:numId w:val="43"/>
        </w:numPr>
        <w:spacing w:after="0" w:line="240" w:lineRule="auto"/>
        <w:rPr>
          <w:szCs w:val="24"/>
        </w:rPr>
      </w:pPr>
      <w:r>
        <w:rPr>
          <w:szCs w:val="24"/>
        </w:rPr>
        <w:t xml:space="preserve">Infection control and proper </w:t>
      </w:r>
      <w:proofErr w:type="spellStart"/>
      <w:r>
        <w:rPr>
          <w:szCs w:val="24"/>
        </w:rPr>
        <w:t>venipuncture</w:t>
      </w:r>
      <w:proofErr w:type="spellEnd"/>
      <w:r>
        <w:rPr>
          <w:szCs w:val="24"/>
        </w:rPr>
        <w:t xml:space="preserve"> technique</w:t>
      </w:r>
    </w:p>
    <w:p w:rsidR="001634B9" w:rsidRDefault="001634B9" w:rsidP="001634B9">
      <w:pPr>
        <w:numPr>
          <w:ilvl w:val="0"/>
          <w:numId w:val="43"/>
        </w:numPr>
        <w:spacing w:after="0" w:line="240" w:lineRule="auto"/>
        <w:rPr>
          <w:szCs w:val="24"/>
        </w:rPr>
      </w:pPr>
      <w:r>
        <w:rPr>
          <w:szCs w:val="24"/>
        </w:rPr>
        <w:t>Laboratory specimen processing</w:t>
      </w:r>
    </w:p>
    <w:p w:rsidR="001634B9" w:rsidRPr="00AC71F1" w:rsidRDefault="001634B9" w:rsidP="001634B9">
      <w:pPr>
        <w:numPr>
          <w:ilvl w:val="0"/>
          <w:numId w:val="43"/>
        </w:numPr>
        <w:spacing w:after="0" w:line="240" w:lineRule="auto"/>
        <w:rPr>
          <w:szCs w:val="24"/>
        </w:rPr>
      </w:pPr>
      <w:r>
        <w:rPr>
          <w:szCs w:val="24"/>
        </w:rPr>
        <w:t>Proper sharps/biohazard disposal</w:t>
      </w:r>
    </w:p>
    <w:p w:rsidR="001634B9" w:rsidRDefault="001634B9" w:rsidP="001634B9">
      <w:pPr>
        <w:numPr>
          <w:ilvl w:val="0"/>
          <w:numId w:val="43"/>
        </w:numPr>
        <w:spacing w:after="0" w:line="240" w:lineRule="auto"/>
        <w:rPr>
          <w:szCs w:val="24"/>
        </w:rPr>
      </w:pPr>
      <w:r w:rsidRPr="00AC71F1">
        <w:rPr>
          <w:szCs w:val="24"/>
        </w:rPr>
        <w:t xml:space="preserve">Roles of </w:t>
      </w:r>
      <w:r>
        <w:rPr>
          <w:szCs w:val="24"/>
        </w:rPr>
        <w:t>supervisor</w:t>
      </w:r>
      <w:r w:rsidR="000226EC">
        <w:rPr>
          <w:szCs w:val="24"/>
        </w:rPr>
        <w:t>s, interviewers/epidemiologists, nurses/phlebotomists</w:t>
      </w:r>
    </w:p>
    <w:p w:rsidR="001634B9" w:rsidRDefault="000226EC" w:rsidP="001634B9">
      <w:pPr>
        <w:numPr>
          <w:ilvl w:val="0"/>
          <w:numId w:val="43"/>
        </w:numPr>
        <w:spacing w:after="0" w:line="240" w:lineRule="auto"/>
        <w:rPr>
          <w:szCs w:val="24"/>
        </w:rPr>
      </w:pPr>
      <w:r>
        <w:rPr>
          <w:szCs w:val="24"/>
        </w:rPr>
        <w:t xml:space="preserve">How to inform individuals of their HCV status </w:t>
      </w:r>
    </w:p>
    <w:p w:rsidR="0094755B" w:rsidRDefault="0094755B" w:rsidP="001634B9">
      <w:pPr>
        <w:rPr>
          <w:b/>
          <w:szCs w:val="24"/>
        </w:rPr>
      </w:pPr>
    </w:p>
    <w:p w:rsidR="001634B9" w:rsidRPr="00AC71F1" w:rsidRDefault="001634B9" w:rsidP="001634B9">
      <w:pPr>
        <w:rPr>
          <w:b/>
          <w:szCs w:val="24"/>
        </w:rPr>
      </w:pPr>
      <w:r>
        <w:rPr>
          <w:b/>
          <w:szCs w:val="24"/>
        </w:rPr>
        <w:t>Testing sample procurement and organization</w:t>
      </w:r>
    </w:p>
    <w:p w:rsidR="001634B9" w:rsidRPr="00AC71F1" w:rsidRDefault="001634B9" w:rsidP="001634B9">
      <w:pPr>
        <w:ind w:left="720"/>
        <w:rPr>
          <w:szCs w:val="24"/>
        </w:rPr>
      </w:pPr>
      <w:r w:rsidRPr="00AC71F1">
        <w:rPr>
          <w:szCs w:val="24"/>
        </w:rPr>
        <w:t>Prepar</w:t>
      </w:r>
      <w:r>
        <w:rPr>
          <w:szCs w:val="24"/>
        </w:rPr>
        <w:t>ation of</w:t>
      </w:r>
      <w:r w:rsidRPr="00AC71F1">
        <w:rPr>
          <w:szCs w:val="24"/>
        </w:rPr>
        <w:t xml:space="preserve"> other materials:</w:t>
      </w:r>
      <w:r w:rsidR="000226EC">
        <w:rPr>
          <w:szCs w:val="24"/>
        </w:rPr>
        <w:t xml:space="preserve"> </w:t>
      </w:r>
      <w:r>
        <w:rPr>
          <w:szCs w:val="24"/>
        </w:rPr>
        <w:t>E</w:t>
      </w:r>
      <w:r w:rsidRPr="00AC71F1">
        <w:rPr>
          <w:szCs w:val="24"/>
        </w:rPr>
        <w:t>ach package of basic materials for one cluster</w:t>
      </w:r>
      <w:r>
        <w:rPr>
          <w:szCs w:val="24"/>
        </w:rPr>
        <w:t xml:space="preserve"> will include: disposable </w:t>
      </w:r>
      <w:r w:rsidRPr="00AC71F1">
        <w:rPr>
          <w:szCs w:val="24"/>
        </w:rPr>
        <w:t>glove</w:t>
      </w:r>
      <w:r>
        <w:rPr>
          <w:szCs w:val="24"/>
        </w:rPr>
        <w:t>s</w:t>
      </w:r>
      <w:r w:rsidRPr="00AC71F1">
        <w:rPr>
          <w:szCs w:val="24"/>
        </w:rPr>
        <w:t xml:space="preserve">, </w:t>
      </w:r>
      <w:r>
        <w:rPr>
          <w:szCs w:val="24"/>
        </w:rPr>
        <w:t xml:space="preserve">single-use disposable </w:t>
      </w:r>
      <w:proofErr w:type="spellStart"/>
      <w:r>
        <w:rPr>
          <w:szCs w:val="24"/>
        </w:rPr>
        <w:t>venipuncture</w:t>
      </w:r>
      <w:proofErr w:type="spellEnd"/>
      <w:r>
        <w:rPr>
          <w:szCs w:val="24"/>
        </w:rPr>
        <w:t xml:space="preserve"> needles, 5mL </w:t>
      </w:r>
      <w:proofErr w:type="spellStart"/>
      <w:r>
        <w:rPr>
          <w:szCs w:val="24"/>
        </w:rPr>
        <w:t>vacutainer</w:t>
      </w:r>
      <w:proofErr w:type="spellEnd"/>
      <w:r>
        <w:rPr>
          <w:szCs w:val="24"/>
        </w:rPr>
        <w:t xml:space="preserve"> tubes, alcohol pads, safety boxes, biohazard bags</w:t>
      </w:r>
      <w:r w:rsidRPr="00AC71F1">
        <w:rPr>
          <w:szCs w:val="24"/>
        </w:rPr>
        <w:t xml:space="preserve">, markers, </w:t>
      </w:r>
      <w:r>
        <w:rPr>
          <w:szCs w:val="24"/>
        </w:rPr>
        <w:t xml:space="preserve">consent and </w:t>
      </w:r>
      <w:r w:rsidRPr="00AC71F1">
        <w:rPr>
          <w:szCs w:val="24"/>
        </w:rPr>
        <w:t>questionnaire</w:t>
      </w:r>
      <w:r>
        <w:rPr>
          <w:szCs w:val="24"/>
        </w:rPr>
        <w:t>s</w:t>
      </w:r>
      <w:r w:rsidRPr="00AC71F1">
        <w:rPr>
          <w:szCs w:val="24"/>
        </w:rPr>
        <w:t xml:space="preserve">, </w:t>
      </w:r>
      <w:r>
        <w:rPr>
          <w:szCs w:val="24"/>
        </w:rPr>
        <w:t>tracking sheets</w:t>
      </w:r>
      <w:r w:rsidRPr="00AC71F1">
        <w:rPr>
          <w:szCs w:val="24"/>
        </w:rPr>
        <w:t xml:space="preserve">. </w:t>
      </w:r>
      <w:r w:rsidR="0094755B">
        <w:rPr>
          <w:szCs w:val="24"/>
        </w:rPr>
        <w:t xml:space="preserve"> </w:t>
      </w:r>
      <w:r w:rsidRPr="00AC71F1">
        <w:rPr>
          <w:szCs w:val="24"/>
        </w:rPr>
        <w:t xml:space="preserve">The package will be labeled with the name of cluster and the code of </w:t>
      </w:r>
      <w:r>
        <w:rPr>
          <w:szCs w:val="24"/>
        </w:rPr>
        <w:t xml:space="preserve">the </w:t>
      </w:r>
      <w:r w:rsidRPr="00AC71F1">
        <w:rPr>
          <w:szCs w:val="24"/>
        </w:rPr>
        <w:t>cluster</w:t>
      </w:r>
      <w:r w:rsidR="00141A01">
        <w:rPr>
          <w:szCs w:val="24"/>
        </w:rPr>
        <w:t xml:space="preserve">.  </w:t>
      </w:r>
    </w:p>
    <w:p w:rsidR="001A2161" w:rsidRPr="001634B9" w:rsidRDefault="00141A01" w:rsidP="00714839">
      <w:pPr>
        <w:rPr>
          <w:rFonts w:eastAsia="Times New Roman"/>
          <w:b/>
          <w:color w:val="000000"/>
        </w:rPr>
      </w:pPr>
      <w:r>
        <w:rPr>
          <w:rFonts w:eastAsia="Times New Roman"/>
          <w:b/>
          <w:color w:val="000000"/>
        </w:rPr>
        <w:t>9.2</w:t>
      </w:r>
      <w:r w:rsidR="003464F4" w:rsidRPr="001634B9">
        <w:rPr>
          <w:rFonts w:eastAsia="Times New Roman"/>
          <w:b/>
          <w:color w:val="000000"/>
        </w:rPr>
        <w:t xml:space="preserve"> Roles and Responsibilities of Stakeholders </w:t>
      </w:r>
    </w:p>
    <w:p w:rsidR="001A2161" w:rsidRDefault="00141A01" w:rsidP="001A2161">
      <w:pPr>
        <w:numPr>
          <w:ilvl w:val="0"/>
          <w:numId w:val="33"/>
        </w:numPr>
        <w:spacing w:after="0" w:line="240" w:lineRule="auto"/>
        <w:contextualSpacing/>
        <w:rPr>
          <w:b/>
          <w:iCs/>
        </w:rPr>
      </w:pPr>
      <w:r>
        <w:rPr>
          <w:b/>
          <w:iCs/>
        </w:rPr>
        <w:t xml:space="preserve">Republic of Georgia </w:t>
      </w:r>
      <w:r w:rsidR="008E5D5E">
        <w:rPr>
          <w:b/>
          <w:iCs/>
        </w:rPr>
        <w:t>NCDC</w:t>
      </w:r>
    </w:p>
    <w:p w:rsidR="009410D8" w:rsidRDefault="009410D8" w:rsidP="001A2161">
      <w:pPr>
        <w:numPr>
          <w:ilvl w:val="0"/>
          <w:numId w:val="34"/>
        </w:numPr>
        <w:spacing w:after="0" w:line="240" w:lineRule="auto"/>
        <w:contextualSpacing/>
        <w:rPr>
          <w:iCs/>
        </w:rPr>
      </w:pPr>
      <w:r>
        <w:rPr>
          <w:iCs/>
        </w:rPr>
        <w:t>Overall coordination for implementation of the study</w:t>
      </w:r>
    </w:p>
    <w:p w:rsidR="001A2161" w:rsidRPr="001A2161" w:rsidRDefault="009410D8" w:rsidP="001A2161">
      <w:pPr>
        <w:numPr>
          <w:ilvl w:val="0"/>
          <w:numId w:val="34"/>
        </w:numPr>
        <w:spacing w:after="0" w:line="240" w:lineRule="auto"/>
        <w:contextualSpacing/>
        <w:rPr>
          <w:iCs/>
        </w:rPr>
      </w:pPr>
      <w:r>
        <w:rPr>
          <w:iCs/>
        </w:rPr>
        <w:lastRenderedPageBreak/>
        <w:t>F</w:t>
      </w:r>
      <w:r w:rsidR="001A2161" w:rsidRPr="001A2161">
        <w:rPr>
          <w:iCs/>
        </w:rPr>
        <w:t>acilitate the necessary administrative approval and clearanc</w:t>
      </w:r>
      <w:r w:rsidR="001A2161">
        <w:rPr>
          <w:iCs/>
        </w:rPr>
        <w:t xml:space="preserve">es from the Ministry of Health </w:t>
      </w:r>
    </w:p>
    <w:p w:rsidR="009410D8" w:rsidRDefault="001A2161" w:rsidP="009410D8">
      <w:pPr>
        <w:numPr>
          <w:ilvl w:val="0"/>
          <w:numId w:val="34"/>
        </w:numPr>
        <w:spacing w:after="0" w:line="240" w:lineRule="auto"/>
        <w:contextualSpacing/>
        <w:rPr>
          <w:iCs/>
        </w:rPr>
      </w:pPr>
      <w:r w:rsidRPr="001A2161">
        <w:rPr>
          <w:iCs/>
        </w:rPr>
        <w:t>Endorsement of the project and coor</w:t>
      </w:r>
      <w:r>
        <w:rPr>
          <w:iCs/>
        </w:rPr>
        <w:t>dina</w:t>
      </w:r>
      <w:r w:rsidR="00141A01">
        <w:rPr>
          <w:iCs/>
        </w:rPr>
        <w:t>tion with the select</w:t>
      </w:r>
      <w:r w:rsidR="009410D8">
        <w:rPr>
          <w:iCs/>
        </w:rPr>
        <w:t>ed regions, districts, cities</w:t>
      </w:r>
    </w:p>
    <w:p w:rsidR="009410D8" w:rsidRPr="001A2161" w:rsidRDefault="009410D8" w:rsidP="009410D8">
      <w:pPr>
        <w:numPr>
          <w:ilvl w:val="0"/>
          <w:numId w:val="34"/>
        </w:numPr>
        <w:spacing w:after="0" w:line="240" w:lineRule="auto"/>
        <w:contextualSpacing/>
        <w:rPr>
          <w:iCs/>
        </w:rPr>
      </w:pPr>
      <w:r>
        <w:rPr>
          <w:iCs/>
        </w:rPr>
        <w:t>Recruit and train field teams</w:t>
      </w:r>
      <w:r w:rsidRPr="001A2161">
        <w:rPr>
          <w:iCs/>
        </w:rPr>
        <w:t xml:space="preserve"> </w:t>
      </w:r>
    </w:p>
    <w:p w:rsidR="009410D8" w:rsidRDefault="001A2161" w:rsidP="009410D8">
      <w:pPr>
        <w:numPr>
          <w:ilvl w:val="0"/>
          <w:numId w:val="34"/>
        </w:numPr>
        <w:spacing w:after="0" w:line="240" w:lineRule="auto"/>
        <w:contextualSpacing/>
        <w:rPr>
          <w:iCs/>
        </w:rPr>
      </w:pPr>
      <w:r w:rsidRPr="009410D8">
        <w:rPr>
          <w:iCs/>
        </w:rPr>
        <w:t>Arrange or</w:t>
      </w:r>
      <w:r w:rsidR="009410D8">
        <w:rPr>
          <w:iCs/>
        </w:rPr>
        <w:t>ientation/training of field teams</w:t>
      </w:r>
      <w:r w:rsidRPr="009410D8">
        <w:rPr>
          <w:iCs/>
        </w:rPr>
        <w:t xml:space="preserve"> and pre-test of the survey tool </w:t>
      </w:r>
    </w:p>
    <w:p w:rsidR="009410D8" w:rsidRDefault="001A2161" w:rsidP="009410D8">
      <w:pPr>
        <w:numPr>
          <w:ilvl w:val="0"/>
          <w:numId w:val="34"/>
        </w:numPr>
        <w:spacing w:after="0" w:line="240" w:lineRule="auto"/>
        <w:contextualSpacing/>
        <w:rPr>
          <w:iCs/>
        </w:rPr>
      </w:pPr>
      <w:r w:rsidRPr="001A2161">
        <w:t>Provide input on the logistics and feasibility of reaching and completing survey sites within proposed time period</w:t>
      </w:r>
    </w:p>
    <w:p w:rsidR="001A2161" w:rsidRPr="009410D8" w:rsidRDefault="001A2161" w:rsidP="009410D8">
      <w:pPr>
        <w:numPr>
          <w:ilvl w:val="0"/>
          <w:numId w:val="34"/>
        </w:numPr>
        <w:spacing w:after="0" w:line="240" w:lineRule="auto"/>
        <w:contextualSpacing/>
        <w:rPr>
          <w:iCs/>
        </w:rPr>
      </w:pPr>
      <w:r w:rsidRPr="009410D8">
        <w:rPr>
          <w:iCs/>
        </w:rPr>
        <w:t>Support securing community consent for project implementation</w:t>
      </w:r>
    </w:p>
    <w:p w:rsidR="001A2161" w:rsidRPr="001A2161" w:rsidRDefault="009410D8" w:rsidP="001A2161">
      <w:pPr>
        <w:numPr>
          <w:ilvl w:val="0"/>
          <w:numId w:val="34"/>
        </w:numPr>
        <w:spacing w:after="0" w:line="240" w:lineRule="auto"/>
        <w:contextualSpacing/>
        <w:rPr>
          <w:iCs/>
        </w:rPr>
      </w:pPr>
      <w:r>
        <w:rPr>
          <w:iCs/>
        </w:rPr>
        <w:t>E</w:t>
      </w:r>
      <w:r w:rsidR="001A2161">
        <w:rPr>
          <w:iCs/>
        </w:rPr>
        <w:t xml:space="preserve">nsure individuals who test positive </w:t>
      </w:r>
      <w:r w:rsidR="001A2161" w:rsidRPr="001A2161">
        <w:rPr>
          <w:iCs/>
        </w:rPr>
        <w:t>are informed in a confidential, non-stigmatizing way about the results of testing</w:t>
      </w:r>
    </w:p>
    <w:p w:rsidR="00787CE2" w:rsidRPr="001A2161" w:rsidRDefault="00787CE2" w:rsidP="00787CE2">
      <w:pPr>
        <w:numPr>
          <w:ilvl w:val="0"/>
          <w:numId w:val="34"/>
        </w:numPr>
        <w:spacing w:after="0" w:line="240" w:lineRule="auto"/>
        <w:contextualSpacing/>
        <w:rPr>
          <w:iCs/>
        </w:rPr>
      </w:pPr>
      <w:r w:rsidRPr="001A2161">
        <w:rPr>
          <w:iCs/>
        </w:rPr>
        <w:t xml:space="preserve">Make available </w:t>
      </w:r>
      <w:r w:rsidRPr="001A2161">
        <w:t>both a raw and a cleaned dataset after survey completion.</w:t>
      </w:r>
    </w:p>
    <w:p w:rsidR="00787CE2" w:rsidRPr="001A2161" w:rsidRDefault="00787CE2" w:rsidP="00787CE2">
      <w:pPr>
        <w:numPr>
          <w:ilvl w:val="0"/>
          <w:numId w:val="34"/>
        </w:numPr>
        <w:spacing w:after="0" w:line="240" w:lineRule="auto"/>
        <w:contextualSpacing/>
        <w:rPr>
          <w:iCs/>
        </w:rPr>
      </w:pPr>
      <w:r w:rsidRPr="001A2161">
        <w:rPr>
          <w:iCs/>
        </w:rPr>
        <w:t>Organize feedback meeting(s)</w:t>
      </w:r>
    </w:p>
    <w:p w:rsidR="00787CE2" w:rsidRPr="001A2161" w:rsidRDefault="00787CE2" w:rsidP="00787CE2">
      <w:pPr>
        <w:numPr>
          <w:ilvl w:val="0"/>
          <w:numId w:val="34"/>
        </w:numPr>
        <w:spacing w:after="0" w:line="240" w:lineRule="auto"/>
        <w:contextualSpacing/>
        <w:rPr>
          <w:iCs/>
        </w:rPr>
      </w:pPr>
      <w:r w:rsidRPr="001A2161">
        <w:rPr>
          <w:iCs/>
        </w:rPr>
        <w:t>Develop budget and timeline</w:t>
      </w:r>
    </w:p>
    <w:p w:rsidR="00787CE2" w:rsidRPr="00141A01" w:rsidRDefault="00787CE2" w:rsidP="00787CE2">
      <w:pPr>
        <w:numPr>
          <w:ilvl w:val="0"/>
          <w:numId w:val="34"/>
        </w:numPr>
        <w:spacing w:after="0" w:line="240" w:lineRule="auto"/>
        <w:contextualSpacing/>
        <w:rPr>
          <w:iCs/>
        </w:rPr>
      </w:pPr>
      <w:r w:rsidRPr="001A2161">
        <w:rPr>
          <w:iCs/>
        </w:rPr>
        <w:t>Submit final technical report in soft and hard copies, with recommendations t</w:t>
      </w:r>
      <w:r>
        <w:rPr>
          <w:iCs/>
        </w:rPr>
        <w:t xml:space="preserve">o improve program implementation </w:t>
      </w:r>
    </w:p>
    <w:p w:rsidR="001A2161" w:rsidRPr="001A2161" w:rsidRDefault="001A2161" w:rsidP="001A2161">
      <w:pPr>
        <w:ind w:left="1080"/>
        <w:contextualSpacing/>
        <w:rPr>
          <w:iCs/>
        </w:rPr>
      </w:pPr>
    </w:p>
    <w:p w:rsidR="001A2161" w:rsidRPr="001A2161" w:rsidRDefault="001A2161" w:rsidP="001A2161">
      <w:pPr>
        <w:numPr>
          <w:ilvl w:val="0"/>
          <w:numId w:val="33"/>
        </w:numPr>
        <w:spacing w:after="0" w:line="240" w:lineRule="auto"/>
        <w:contextualSpacing/>
        <w:rPr>
          <w:b/>
          <w:iCs/>
        </w:rPr>
      </w:pPr>
      <w:r w:rsidRPr="001A2161">
        <w:rPr>
          <w:b/>
          <w:iCs/>
        </w:rPr>
        <w:t xml:space="preserve">CDC </w:t>
      </w:r>
    </w:p>
    <w:p w:rsidR="001A2161" w:rsidRPr="001A2161" w:rsidRDefault="001A2161" w:rsidP="001A2161">
      <w:pPr>
        <w:numPr>
          <w:ilvl w:val="0"/>
          <w:numId w:val="35"/>
        </w:numPr>
        <w:spacing w:after="0" w:line="240" w:lineRule="auto"/>
        <w:contextualSpacing/>
        <w:rPr>
          <w:iCs/>
        </w:rPr>
      </w:pPr>
      <w:r w:rsidRPr="001A2161">
        <w:rPr>
          <w:iCs/>
        </w:rPr>
        <w:t>Technical support for the development of the survey protoco</w:t>
      </w:r>
      <w:r w:rsidR="00141A01">
        <w:rPr>
          <w:iCs/>
        </w:rPr>
        <w:t xml:space="preserve">l and tool, site selection, </w:t>
      </w:r>
      <w:r w:rsidR="00216FDC">
        <w:rPr>
          <w:iCs/>
        </w:rPr>
        <w:t xml:space="preserve">field </w:t>
      </w:r>
      <w:r w:rsidRPr="001A2161">
        <w:rPr>
          <w:iCs/>
        </w:rPr>
        <w:t>pre-testing and training</w:t>
      </w:r>
      <w:r w:rsidR="00216FDC">
        <w:rPr>
          <w:iCs/>
        </w:rPr>
        <w:t xml:space="preserve"> of personnel </w:t>
      </w:r>
    </w:p>
    <w:p w:rsidR="001A2161" w:rsidRPr="008D430F" w:rsidRDefault="001A2161" w:rsidP="001A2161">
      <w:pPr>
        <w:numPr>
          <w:ilvl w:val="0"/>
          <w:numId w:val="35"/>
        </w:numPr>
        <w:spacing w:after="0" w:line="240" w:lineRule="auto"/>
        <w:contextualSpacing/>
        <w:rPr>
          <w:b/>
          <w:iCs/>
        </w:rPr>
      </w:pPr>
      <w:r w:rsidRPr="001A2161">
        <w:rPr>
          <w:iCs/>
        </w:rPr>
        <w:t>Support the data analysis and the review draft technical reports before finalization</w:t>
      </w:r>
    </w:p>
    <w:p w:rsidR="003D5095" w:rsidRPr="001A2161" w:rsidRDefault="003D5095" w:rsidP="001A2161">
      <w:pPr>
        <w:numPr>
          <w:ilvl w:val="0"/>
          <w:numId w:val="35"/>
        </w:numPr>
        <w:spacing w:after="0" w:line="240" w:lineRule="auto"/>
        <w:contextualSpacing/>
        <w:rPr>
          <w:b/>
          <w:iCs/>
        </w:rPr>
      </w:pPr>
      <w:r>
        <w:rPr>
          <w:iCs/>
        </w:rPr>
        <w:t>Drafting manuscripts and reports</w:t>
      </w:r>
    </w:p>
    <w:p w:rsidR="001A2161" w:rsidRPr="001A2161" w:rsidRDefault="001A2161" w:rsidP="001A2161">
      <w:pPr>
        <w:ind w:left="1080"/>
        <w:contextualSpacing/>
        <w:rPr>
          <w:iCs/>
        </w:rPr>
      </w:pPr>
    </w:p>
    <w:p w:rsidR="001A2161" w:rsidRPr="009F43A1" w:rsidRDefault="00141A01" w:rsidP="009F43A1">
      <w:pPr>
        <w:pStyle w:val="ListParagraph"/>
        <w:numPr>
          <w:ilvl w:val="0"/>
          <w:numId w:val="33"/>
        </w:numPr>
        <w:rPr>
          <w:b/>
          <w:bCs/>
          <w:iCs/>
        </w:rPr>
      </w:pPr>
      <w:r>
        <w:rPr>
          <w:b/>
          <w:bCs/>
          <w:iCs/>
        </w:rPr>
        <w:t xml:space="preserve">CDC Laboratory and Emory University Laboratory </w:t>
      </w:r>
    </w:p>
    <w:p w:rsidR="001A2161" w:rsidRPr="001A2161" w:rsidRDefault="001A2161" w:rsidP="001A2161">
      <w:pPr>
        <w:pStyle w:val="ListParagraph"/>
        <w:numPr>
          <w:ilvl w:val="0"/>
          <w:numId w:val="37"/>
        </w:numPr>
        <w:rPr>
          <w:iCs/>
        </w:rPr>
      </w:pPr>
      <w:r w:rsidRPr="001A2161">
        <w:rPr>
          <w:iCs/>
        </w:rPr>
        <w:t>Perform laboratory tests for the study</w:t>
      </w:r>
    </w:p>
    <w:p w:rsidR="001A2161" w:rsidRPr="001A2161" w:rsidRDefault="001A2161" w:rsidP="001A2161">
      <w:pPr>
        <w:pStyle w:val="ListParagraph"/>
        <w:numPr>
          <w:ilvl w:val="0"/>
          <w:numId w:val="37"/>
        </w:numPr>
        <w:rPr>
          <w:iCs/>
        </w:rPr>
      </w:pPr>
      <w:r w:rsidRPr="001A2161">
        <w:rPr>
          <w:iCs/>
        </w:rPr>
        <w:t>Upload results in database in a timely manner</w:t>
      </w:r>
    </w:p>
    <w:p w:rsidR="001A2161" w:rsidRPr="001A2161" w:rsidRDefault="001A2161" w:rsidP="001A2161">
      <w:pPr>
        <w:pStyle w:val="ListParagraph"/>
        <w:numPr>
          <w:ilvl w:val="0"/>
          <w:numId w:val="37"/>
        </w:numPr>
        <w:rPr>
          <w:iCs/>
        </w:rPr>
      </w:pPr>
      <w:r w:rsidRPr="001A2161">
        <w:rPr>
          <w:iCs/>
        </w:rPr>
        <w:t>Provide feedback to PI in case specimens results may be compromised when evidence of improper cold chain during specimen transport is found upon receipt of specimens at the laboratory</w:t>
      </w:r>
    </w:p>
    <w:p w:rsidR="008E5D5E" w:rsidRPr="00141A01" w:rsidRDefault="009F43A1" w:rsidP="00141A01">
      <w:pPr>
        <w:pStyle w:val="ListParagraph"/>
        <w:numPr>
          <w:ilvl w:val="0"/>
          <w:numId w:val="37"/>
        </w:numPr>
        <w:rPr>
          <w:iCs/>
        </w:rPr>
      </w:pPr>
      <w:r w:rsidRPr="001A2161">
        <w:rPr>
          <w:iCs/>
        </w:rPr>
        <w:t xml:space="preserve">Coordinate with PHO to ensure that specimens are properly stored, </w:t>
      </w:r>
      <w:proofErr w:type="spellStart"/>
      <w:r w:rsidRPr="001A2161">
        <w:rPr>
          <w:iCs/>
        </w:rPr>
        <w:t>labelled</w:t>
      </w:r>
      <w:proofErr w:type="spellEnd"/>
      <w:r w:rsidRPr="001A2161">
        <w:rPr>
          <w:iCs/>
        </w:rPr>
        <w:t xml:space="preserve"> and shipped to RITM in a timely manner for laboratory testing</w:t>
      </w:r>
    </w:p>
    <w:p w:rsidR="008E5D5E" w:rsidRPr="008E5D5E" w:rsidRDefault="008E5D5E" w:rsidP="008D430F">
      <w:pPr>
        <w:ind w:left="720"/>
        <w:rPr>
          <w:iCs/>
        </w:rPr>
      </w:pPr>
    </w:p>
    <w:p w:rsidR="00561172" w:rsidRDefault="00714839" w:rsidP="008069D1">
      <w:pPr>
        <w:rPr>
          <w:color w:val="4F81BD" w:themeColor="accent1"/>
          <w:sz w:val="40"/>
          <w:szCs w:val="40"/>
        </w:rPr>
      </w:pPr>
      <w:r>
        <w:rPr>
          <w:color w:val="4F81BD" w:themeColor="accent1"/>
          <w:sz w:val="40"/>
          <w:szCs w:val="40"/>
        </w:rPr>
        <w:t>10</w:t>
      </w:r>
      <w:r w:rsidR="00561172">
        <w:rPr>
          <w:color w:val="4F81BD" w:themeColor="accent1"/>
          <w:sz w:val="40"/>
          <w:szCs w:val="40"/>
        </w:rPr>
        <w:t xml:space="preserve"> References</w:t>
      </w:r>
    </w:p>
    <w:p w:rsidR="009977BF" w:rsidRPr="009977BF" w:rsidRDefault="00566254" w:rsidP="009977BF">
      <w:pPr>
        <w:spacing w:after="0" w:line="240" w:lineRule="auto"/>
        <w:rPr>
          <w:rFonts w:ascii="Calibri" w:hAnsi="Calibri"/>
          <w:noProof/>
        </w:rPr>
      </w:pPr>
      <w:r>
        <w:fldChar w:fldCharType="begin"/>
      </w:r>
      <w:r w:rsidR="00AB7487">
        <w:instrText xml:space="preserve"> ADDIN EN.REFLIST </w:instrText>
      </w:r>
      <w:r>
        <w:fldChar w:fldCharType="separate"/>
      </w:r>
      <w:bookmarkStart w:id="48" w:name="_ENREF_1"/>
      <w:r w:rsidR="009977BF" w:rsidRPr="009977BF">
        <w:rPr>
          <w:rFonts w:ascii="Calibri" w:hAnsi="Calibri"/>
          <w:noProof/>
        </w:rPr>
        <w:t>[1]</w:t>
      </w:r>
      <w:r w:rsidR="009977BF" w:rsidRPr="009977BF">
        <w:rPr>
          <w:rFonts w:ascii="Calibri" w:hAnsi="Calibri"/>
          <w:noProof/>
        </w:rPr>
        <w:tab/>
        <w:t>Mohd Hanafiah K, Groeger J, Flaxman AD, Wiersma ST. Global epidemiology of hepatitis C virus infection: new estimates of age-specific antibody to HCV seroprevalence. Hepatology 2013 Apr;57(4):1333-42.</w:t>
      </w:r>
      <w:bookmarkEnd w:id="48"/>
    </w:p>
    <w:p w:rsidR="009977BF" w:rsidRPr="009977BF" w:rsidRDefault="009977BF" w:rsidP="009977BF">
      <w:pPr>
        <w:spacing w:after="0" w:line="240" w:lineRule="auto"/>
        <w:rPr>
          <w:rFonts w:ascii="Calibri" w:hAnsi="Calibri"/>
          <w:noProof/>
        </w:rPr>
      </w:pPr>
      <w:bookmarkStart w:id="49" w:name="_ENREF_2"/>
      <w:r w:rsidRPr="009977BF">
        <w:rPr>
          <w:rFonts w:ascii="Calibri" w:hAnsi="Calibri"/>
          <w:noProof/>
        </w:rPr>
        <w:t>[2]</w:t>
      </w:r>
      <w:r w:rsidRPr="009977BF">
        <w:rPr>
          <w:rFonts w:ascii="Calibri" w:hAnsi="Calibri"/>
          <w:noProof/>
        </w:rPr>
        <w:tab/>
        <w:t>Lozano R, Naghavi M, Foreman K, Lim S, Shibuya K, Aboyans V, et al. Global and regional mortality from 235 causes of death for 20 age groups in 1990 and 2010: a systematic analysis for the Global Burden of Disease Study 2010. Lancet 2012 Dec 15;380(9859):2095-128.</w:t>
      </w:r>
      <w:bookmarkEnd w:id="49"/>
    </w:p>
    <w:p w:rsidR="009977BF" w:rsidRPr="009977BF" w:rsidRDefault="009977BF" w:rsidP="009977BF">
      <w:pPr>
        <w:spacing w:after="0" w:line="240" w:lineRule="auto"/>
        <w:rPr>
          <w:rFonts w:ascii="Calibri" w:hAnsi="Calibri"/>
          <w:noProof/>
        </w:rPr>
      </w:pPr>
      <w:bookmarkStart w:id="50" w:name="_ENREF_3"/>
      <w:r w:rsidRPr="009977BF">
        <w:rPr>
          <w:rFonts w:ascii="Calibri" w:hAnsi="Calibri"/>
          <w:noProof/>
        </w:rPr>
        <w:t>[3]</w:t>
      </w:r>
      <w:r w:rsidRPr="009977BF">
        <w:rPr>
          <w:rFonts w:ascii="Calibri" w:hAnsi="Calibri"/>
          <w:noProof/>
        </w:rPr>
        <w:tab/>
        <w:t>Institute of Medicine. Hepatitis and liver cancer: A National Strategy for prevention and control of hepatitis B and C. Washington, DC: The National Academic Press, 2010.</w:t>
      </w:r>
      <w:bookmarkEnd w:id="50"/>
    </w:p>
    <w:p w:rsidR="009977BF" w:rsidRPr="009977BF" w:rsidRDefault="009977BF" w:rsidP="009977BF">
      <w:pPr>
        <w:spacing w:after="0" w:line="240" w:lineRule="auto"/>
        <w:rPr>
          <w:rFonts w:ascii="Calibri" w:hAnsi="Calibri"/>
          <w:noProof/>
        </w:rPr>
      </w:pPr>
      <w:bookmarkStart w:id="51" w:name="_ENREF_4"/>
      <w:r w:rsidRPr="009977BF">
        <w:rPr>
          <w:rFonts w:ascii="Calibri" w:hAnsi="Calibri"/>
          <w:noProof/>
        </w:rPr>
        <w:t>[4]</w:t>
      </w:r>
      <w:r w:rsidRPr="009977BF">
        <w:rPr>
          <w:rFonts w:ascii="Calibri" w:hAnsi="Calibri"/>
          <w:noProof/>
        </w:rPr>
        <w:tab/>
        <w:t xml:space="preserve">WHO. World Health Organization Hepatitis C Fact Sheet 164.  2013 7/2013 [cited 2013 8/22/2013]; Available from: </w:t>
      </w:r>
      <w:hyperlink r:id="rId28" w:history="1">
        <w:r w:rsidRPr="009977BF">
          <w:rPr>
            <w:rStyle w:val="Hyperlink"/>
            <w:rFonts w:ascii="Calibri" w:hAnsi="Calibri"/>
            <w:noProof/>
          </w:rPr>
          <w:t>http://www.who.int/mediacentre/factsheets/fs164/en/</w:t>
        </w:r>
        <w:bookmarkEnd w:id="51"/>
      </w:hyperlink>
    </w:p>
    <w:p w:rsidR="009977BF" w:rsidRPr="009977BF" w:rsidRDefault="009977BF" w:rsidP="009977BF">
      <w:pPr>
        <w:spacing w:after="0" w:line="240" w:lineRule="auto"/>
        <w:rPr>
          <w:rFonts w:ascii="Calibri" w:hAnsi="Calibri"/>
          <w:noProof/>
        </w:rPr>
      </w:pPr>
      <w:bookmarkStart w:id="52" w:name="_ENREF_5"/>
      <w:r w:rsidRPr="009977BF">
        <w:rPr>
          <w:rFonts w:ascii="Calibri" w:hAnsi="Calibri"/>
          <w:noProof/>
        </w:rPr>
        <w:lastRenderedPageBreak/>
        <w:t>[5]</w:t>
      </w:r>
      <w:r w:rsidRPr="009977BF">
        <w:rPr>
          <w:rFonts w:ascii="Calibri" w:hAnsi="Calibri"/>
          <w:noProof/>
        </w:rPr>
        <w:tab/>
        <w:t>Alter HJ, Seeff LB. Recovery, persistence, and sequelae in hepatitis C virus infection: a perspective on long-term outcome. Seminars in liver disease 2000;20(1):17-35.</w:t>
      </w:r>
      <w:bookmarkEnd w:id="52"/>
    </w:p>
    <w:p w:rsidR="009977BF" w:rsidRPr="009977BF" w:rsidRDefault="009977BF" w:rsidP="009977BF">
      <w:pPr>
        <w:spacing w:after="0" w:line="240" w:lineRule="auto"/>
        <w:rPr>
          <w:rFonts w:ascii="Calibri" w:hAnsi="Calibri"/>
          <w:noProof/>
        </w:rPr>
      </w:pPr>
      <w:bookmarkStart w:id="53" w:name="_ENREF_6"/>
      <w:r w:rsidRPr="009977BF">
        <w:rPr>
          <w:rFonts w:ascii="Calibri" w:hAnsi="Calibri"/>
          <w:noProof/>
        </w:rPr>
        <w:t>[6]</w:t>
      </w:r>
      <w:r w:rsidRPr="009977BF">
        <w:rPr>
          <w:rFonts w:ascii="Calibri" w:hAnsi="Calibri"/>
          <w:noProof/>
        </w:rPr>
        <w:tab/>
        <w:t>Lauer GM, Walker BD. Hepatitis C virus infection. N Engl J Med 2001 Jul 5;345(1):41-52.</w:t>
      </w:r>
      <w:bookmarkEnd w:id="53"/>
    </w:p>
    <w:p w:rsidR="009977BF" w:rsidRPr="009977BF" w:rsidRDefault="009977BF" w:rsidP="009977BF">
      <w:pPr>
        <w:spacing w:after="0" w:line="240" w:lineRule="auto"/>
        <w:rPr>
          <w:rFonts w:ascii="Calibri" w:hAnsi="Calibri"/>
          <w:noProof/>
        </w:rPr>
      </w:pPr>
      <w:bookmarkStart w:id="54" w:name="_ENREF_7"/>
      <w:r w:rsidRPr="009977BF">
        <w:rPr>
          <w:rFonts w:ascii="Calibri" w:hAnsi="Calibri"/>
          <w:noProof/>
        </w:rPr>
        <w:t>[7]</w:t>
      </w:r>
      <w:r w:rsidRPr="009977BF">
        <w:rPr>
          <w:rFonts w:ascii="Calibri" w:hAnsi="Calibri"/>
          <w:noProof/>
        </w:rPr>
        <w:tab/>
        <w:t>Armstrong GL, Wasley A, Simard EP, McQuillan GM, Kuhnert WL, Alter MJ. The prevalence of hepatitis C virus infection in the United States, 1999 through 2002. Annals of internal medicine 2006 May 16;144(10):705-14.</w:t>
      </w:r>
      <w:bookmarkEnd w:id="54"/>
    </w:p>
    <w:p w:rsidR="009977BF" w:rsidRPr="009977BF" w:rsidRDefault="009977BF" w:rsidP="009977BF">
      <w:pPr>
        <w:spacing w:after="0" w:line="240" w:lineRule="auto"/>
        <w:rPr>
          <w:rFonts w:ascii="Calibri" w:hAnsi="Calibri"/>
          <w:noProof/>
        </w:rPr>
      </w:pPr>
      <w:bookmarkStart w:id="55" w:name="_ENREF_8"/>
      <w:r w:rsidRPr="009977BF">
        <w:rPr>
          <w:rFonts w:ascii="Calibri" w:hAnsi="Calibri"/>
          <w:noProof/>
        </w:rPr>
        <w:t>[8]</w:t>
      </w:r>
      <w:r w:rsidRPr="009977BF">
        <w:rPr>
          <w:rFonts w:ascii="Calibri" w:hAnsi="Calibri"/>
          <w:noProof/>
        </w:rPr>
        <w:tab/>
        <w:t>Balogun MA, Ramsay ME, Hesketh LM, Andrews N, Osborne KP, Gay NJ, et al. The prevalence of hepatitis C in England and Wales. J Infect 2002 Nov;45(4):219-26.</w:t>
      </w:r>
      <w:bookmarkEnd w:id="55"/>
    </w:p>
    <w:p w:rsidR="009977BF" w:rsidRPr="009977BF" w:rsidRDefault="009977BF" w:rsidP="009977BF">
      <w:pPr>
        <w:spacing w:after="0" w:line="240" w:lineRule="auto"/>
        <w:rPr>
          <w:rFonts w:ascii="Calibri" w:hAnsi="Calibri"/>
          <w:noProof/>
        </w:rPr>
      </w:pPr>
      <w:bookmarkStart w:id="56" w:name="_ENREF_9"/>
      <w:r w:rsidRPr="009977BF">
        <w:rPr>
          <w:rFonts w:ascii="Calibri" w:hAnsi="Calibri"/>
          <w:noProof/>
        </w:rPr>
        <w:t>[9]</w:t>
      </w:r>
      <w:r w:rsidRPr="009977BF">
        <w:rPr>
          <w:rFonts w:ascii="Calibri" w:hAnsi="Calibri"/>
          <w:noProof/>
        </w:rPr>
        <w:tab/>
        <w:t>Silva L, Parana R, Mota E, Cotrim HP, Boennec-McCurtey ML, Vitvitinsky L, et al. [Prevalence of hepatitis C virus in urban and rural populations of northeast Brazil-pilot study]. Arquivos de gastroenterologia 1995 Oct-Dec;32(4):168-71.</w:t>
      </w:r>
      <w:bookmarkEnd w:id="56"/>
    </w:p>
    <w:p w:rsidR="009977BF" w:rsidRPr="009977BF" w:rsidRDefault="009977BF" w:rsidP="009977BF">
      <w:pPr>
        <w:spacing w:after="0" w:line="240" w:lineRule="auto"/>
        <w:rPr>
          <w:rFonts w:ascii="Calibri" w:hAnsi="Calibri"/>
          <w:noProof/>
        </w:rPr>
      </w:pPr>
      <w:bookmarkStart w:id="57" w:name="_ENREF_10"/>
      <w:r w:rsidRPr="009977BF">
        <w:rPr>
          <w:rFonts w:ascii="Calibri" w:hAnsi="Calibri"/>
          <w:noProof/>
        </w:rPr>
        <w:t>[10]</w:t>
      </w:r>
      <w:r w:rsidRPr="009977BF">
        <w:rPr>
          <w:rFonts w:ascii="Calibri" w:hAnsi="Calibri"/>
          <w:noProof/>
        </w:rPr>
        <w:tab/>
        <w:t>Sandesh K, Varghese T, Harikumar R, Beena P, Sasidharan VP, Bindu CS, et al. Prevalence of Hepatitis B and C in the normal population and high risk groups in north Kerala. Tropical gastroenterology : official journal of the Digestive Diseases Foundation 2006 Apr-Jun;27(2):80-3.</w:t>
      </w:r>
      <w:bookmarkEnd w:id="57"/>
    </w:p>
    <w:p w:rsidR="009977BF" w:rsidRPr="009977BF" w:rsidRDefault="009977BF" w:rsidP="009977BF">
      <w:pPr>
        <w:spacing w:after="0" w:line="240" w:lineRule="auto"/>
        <w:rPr>
          <w:rFonts w:ascii="Calibri" w:hAnsi="Calibri"/>
          <w:noProof/>
        </w:rPr>
      </w:pPr>
      <w:bookmarkStart w:id="58" w:name="_ENREF_11"/>
      <w:r w:rsidRPr="009977BF">
        <w:rPr>
          <w:rFonts w:ascii="Calibri" w:hAnsi="Calibri"/>
          <w:noProof/>
        </w:rPr>
        <w:t>[11]</w:t>
      </w:r>
      <w:r w:rsidRPr="009977BF">
        <w:rPr>
          <w:rFonts w:ascii="Calibri" w:hAnsi="Calibri"/>
          <w:noProof/>
        </w:rPr>
        <w:tab/>
        <w:t>Mukhopadhyaya A. Hepatitis C in India. Journal of biosciences 2008 Nov;33(4):465-73.</w:t>
      </w:r>
      <w:bookmarkEnd w:id="58"/>
    </w:p>
    <w:p w:rsidR="009977BF" w:rsidRPr="009977BF" w:rsidRDefault="009977BF" w:rsidP="009977BF">
      <w:pPr>
        <w:spacing w:after="0" w:line="240" w:lineRule="auto"/>
        <w:rPr>
          <w:rFonts w:ascii="Calibri" w:hAnsi="Calibri"/>
          <w:noProof/>
        </w:rPr>
      </w:pPr>
      <w:bookmarkStart w:id="59" w:name="_ENREF_12"/>
      <w:r w:rsidRPr="009977BF">
        <w:rPr>
          <w:rFonts w:ascii="Calibri" w:hAnsi="Calibri"/>
          <w:noProof/>
        </w:rPr>
        <w:t>[12]</w:t>
      </w:r>
      <w:r w:rsidRPr="009977BF">
        <w:rPr>
          <w:rFonts w:ascii="Calibri" w:hAnsi="Calibri"/>
          <w:noProof/>
        </w:rPr>
        <w:tab/>
        <w:t>Phukan AC, Sharma SK, Das HK, Mahanta J. HCV activity in an isolated community in north east India. Indian journal of pathology &amp; microbiology 2001 Oct;44(4):403-5.</w:t>
      </w:r>
      <w:bookmarkEnd w:id="59"/>
    </w:p>
    <w:p w:rsidR="009977BF" w:rsidRPr="009977BF" w:rsidRDefault="009977BF" w:rsidP="009977BF">
      <w:pPr>
        <w:spacing w:after="0" w:line="240" w:lineRule="auto"/>
        <w:rPr>
          <w:rFonts w:ascii="Calibri" w:hAnsi="Calibri"/>
          <w:noProof/>
        </w:rPr>
      </w:pPr>
      <w:bookmarkStart w:id="60" w:name="_ENREF_13"/>
      <w:r w:rsidRPr="009977BF">
        <w:rPr>
          <w:rFonts w:ascii="Calibri" w:hAnsi="Calibri"/>
          <w:noProof/>
        </w:rPr>
        <w:t>[13]</w:t>
      </w:r>
      <w:r w:rsidRPr="009977BF">
        <w:rPr>
          <w:rFonts w:ascii="Calibri" w:hAnsi="Calibri"/>
          <w:noProof/>
        </w:rPr>
        <w:tab/>
        <w:t>Arankalle A, Chobe P, Banerjee K. Hepatitis C virus in Pune, India. The Journal of the Association of Physicians of India 1992 Aug;40(8):562-3.</w:t>
      </w:r>
      <w:bookmarkEnd w:id="60"/>
    </w:p>
    <w:p w:rsidR="009977BF" w:rsidRPr="009977BF" w:rsidRDefault="009977BF" w:rsidP="009977BF">
      <w:pPr>
        <w:spacing w:after="0" w:line="240" w:lineRule="auto"/>
        <w:rPr>
          <w:rFonts w:ascii="Calibri" w:hAnsi="Calibri"/>
          <w:noProof/>
        </w:rPr>
      </w:pPr>
      <w:bookmarkStart w:id="61" w:name="_ENREF_14"/>
      <w:r w:rsidRPr="009977BF">
        <w:rPr>
          <w:rFonts w:ascii="Calibri" w:hAnsi="Calibri"/>
          <w:noProof/>
        </w:rPr>
        <w:t>[14]</w:t>
      </w:r>
      <w:r w:rsidRPr="009977BF">
        <w:rPr>
          <w:rFonts w:ascii="Calibri" w:hAnsi="Calibri"/>
          <w:noProof/>
        </w:rPr>
        <w:tab/>
        <w:t>Ali SA, Donahue RM, Qureshi H, Vermund SH. Hepatitis B and hepatitis C in Pakistan: prevalence and risk factors. International journal of infectious diseases : IJID : official publication of the International Society for Infectious Diseases 2009 Jan;13(1):9-19.</w:t>
      </w:r>
      <w:bookmarkEnd w:id="61"/>
    </w:p>
    <w:p w:rsidR="009977BF" w:rsidRPr="009977BF" w:rsidRDefault="009977BF" w:rsidP="009977BF">
      <w:pPr>
        <w:spacing w:after="0" w:line="240" w:lineRule="auto"/>
        <w:rPr>
          <w:rFonts w:ascii="Calibri" w:hAnsi="Calibri"/>
          <w:noProof/>
        </w:rPr>
      </w:pPr>
      <w:bookmarkStart w:id="62" w:name="_ENREF_15"/>
      <w:r w:rsidRPr="009977BF">
        <w:rPr>
          <w:rFonts w:ascii="Calibri" w:hAnsi="Calibri"/>
          <w:noProof/>
        </w:rPr>
        <w:t>[15]</w:t>
      </w:r>
      <w:r w:rsidRPr="009977BF">
        <w:rPr>
          <w:rFonts w:ascii="Calibri" w:hAnsi="Calibri"/>
          <w:noProof/>
        </w:rPr>
        <w:tab/>
        <w:t>Butsashvili M, Tsertsvadze T, McNutt LA, Kamkamidze G, Gvetadze R, Badridze N. Prevalence of hepatitis B, hepatitis C, syphilis and HIV in Georgian blood donors. European journal of epidemiology 2001;17(7):693-5.</w:t>
      </w:r>
      <w:bookmarkEnd w:id="62"/>
    </w:p>
    <w:p w:rsidR="009977BF" w:rsidRPr="009977BF" w:rsidRDefault="009977BF" w:rsidP="009977BF">
      <w:pPr>
        <w:spacing w:after="0" w:line="240" w:lineRule="auto"/>
        <w:rPr>
          <w:rFonts w:ascii="Calibri" w:hAnsi="Calibri"/>
          <w:noProof/>
        </w:rPr>
      </w:pPr>
      <w:bookmarkStart w:id="63" w:name="_ENREF_16"/>
      <w:r w:rsidRPr="009977BF">
        <w:rPr>
          <w:rFonts w:ascii="Calibri" w:hAnsi="Calibri"/>
          <w:noProof/>
        </w:rPr>
        <w:t>[16]</w:t>
      </w:r>
      <w:r w:rsidRPr="009977BF">
        <w:rPr>
          <w:rFonts w:ascii="Calibri" w:hAnsi="Calibri"/>
          <w:noProof/>
        </w:rPr>
        <w:tab/>
        <w:t>Zaller N, Nelson KE, Aladashvili M, Badridze N, del Rio C, Tsertsvadze T. Risk factors for hepatitis C virus infection among blood donors in Georgia. European journal of epidemiology 2004;19(6):547-53.</w:t>
      </w:r>
      <w:bookmarkEnd w:id="63"/>
    </w:p>
    <w:p w:rsidR="009977BF" w:rsidRPr="009977BF" w:rsidRDefault="009977BF" w:rsidP="009977BF">
      <w:pPr>
        <w:spacing w:after="0" w:line="240" w:lineRule="auto"/>
        <w:rPr>
          <w:rFonts w:ascii="Calibri" w:hAnsi="Calibri"/>
          <w:noProof/>
        </w:rPr>
      </w:pPr>
      <w:bookmarkStart w:id="64" w:name="_ENREF_17"/>
      <w:r w:rsidRPr="009977BF">
        <w:rPr>
          <w:rFonts w:ascii="Calibri" w:hAnsi="Calibri"/>
          <w:noProof/>
        </w:rPr>
        <w:t>[17]</w:t>
      </w:r>
      <w:r w:rsidRPr="009977BF">
        <w:rPr>
          <w:rFonts w:ascii="Calibri" w:hAnsi="Calibri"/>
          <w:noProof/>
        </w:rPr>
        <w:tab/>
        <w:t>Stvilia K, Tsertsvadze T, Sharvadze L, Aladashvili M, del Rio C, Kuniholm MH, et al. Prevalence of hepatitis C, HIV, and risk behaviors for blood-borne infections: a population-based survey of the adult population of T'bilisi, Republic of Georgia. Journal of urban health : bulletin of the New York Academy of Medicine 2006 Mar;83(2):289-98.</w:t>
      </w:r>
      <w:bookmarkEnd w:id="64"/>
    </w:p>
    <w:p w:rsidR="009977BF" w:rsidRPr="009977BF" w:rsidRDefault="009977BF" w:rsidP="009977BF">
      <w:pPr>
        <w:spacing w:after="0" w:line="240" w:lineRule="auto"/>
        <w:rPr>
          <w:rFonts w:ascii="Calibri" w:hAnsi="Calibri"/>
          <w:noProof/>
        </w:rPr>
      </w:pPr>
      <w:bookmarkStart w:id="65" w:name="_ENREF_18"/>
      <w:r w:rsidRPr="009977BF">
        <w:rPr>
          <w:rFonts w:ascii="Calibri" w:hAnsi="Calibri"/>
          <w:noProof/>
        </w:rPr>
        <w:t>[18]</w:t>
      </w:r>
      <w:r w:rsidRPr="009977BF">
        <w:rPr>
          <w:rFonts w:ascii="Calibri" w:hAnsi="Calibri"/>
          <w:noProof/>
        </w:rPr>
        <w:tab/>
        <w:t>Sharvadze L, Nelson KE, Imnadze P, Karchava M, Tsertsvadze T. Prevalence of HCV and genotypes distribution in general population of Georgia. Georgian medical news 2008 Dec(165):71-7.</w:t>
      </w:r>
      <w:bookmarkEnd w:id="65"/>
    </w:p>
    <w:p w:rsidR="009977BF" w:rsidRPr="009977BF" w:rsidRDefault="009977BF" w:rsidP="009977BF">
      <w:pPr>
        <w:spacing w:after="0" w:line="240" w:lineRule="auto"/>
        <w:rPr>
          <w:rFonts w:ascii="Calibri" w:hAnsi="Calibri"/>
          <w:noProof/>
        </w:rPr>
      </w:pPr>
      <w:bookmarkStart w:id="66" w:name="_ENREF_19"/>
      <w:r w:rsidRPr="009977BF">
        <w:rPr>
          <w:rFonts w:ascii="Calibri" w:hAnsi="Calibri"/>
          <w:noProof/>
        </w:rPr>
        <w:t>[19]</w:t>
      </w:r>
      <w:r w:rsidRPr="009977BF">
        <w:rPr>
          <w:rFonts w:ascii="Calibri" w:hAnsi="Calibri"/>
          <w:noProof/>
        </w:rPr>
        <w:tab/>
        <w:t>Karchava M, Sharvadze L, Gatserelia L, Badridze N, Tsertsvadze T. Prevailing HCV genotypes and subtypes among hiv infected patients in Georgia. Georgian medical news 2009 Dec(177):51-5.</w:t>
      </w:r>
      <w:bookmarkEnd w:id="66"/>
    </w:p>
    <w:p w:rsidR="009977BF" w:rsidRPr="009977BF" w:rsidRDefault="009977BF" w:rsidP="009977BF">
      <w:pPr>
        <w:spacing w:after="0" w:line="240" w:lineRule="auto"/>
        <w:rPr>
          <w:rFonts w:ascii="Calibri" w:hAnsi="Calibri"/>
          <w:noProof/>
        </w:rPr>
      </w:pPr>
      <w:bookmarkStart w:id="67" w:name="_ENREF_20"/>
      <w:r w:rsidRPr="009977BF">
        <w:rPr>
          <w:rFonts w:ascii="Calibri" w:hAnsi="Calibri"/>
          <w:noProof/>
        </w:rPr>
        <w:t>[20]</w:t>
      </w:r>
      <w:r w:rsidRPr="009977BF">
        <w:rPr>
          <w:rFonts w:ascii="Calibri" w:hAnsi="Calibri"/>
          <w:noProof/>
        </w:rPr>
        <w:tab/>
        <w:t>Bouscaillou J, Champagnat J, Luhmann N, Avril E, Inaridze I, Miollany V, et al. Hepatitis C among people who inject drugs in Tbilisi, Georgia: An urgent need for prevention and treatment. The International journal on drug policy 2014 Jan 23.</w:t>
      </w:r>
      <w:bookmarkEnd w:id="67"/>
    </w:p>
    <w:p w:rsidR="009977BF" w:rsidRPr="009977BF" w:rsidRDefault="009977BF" w:rsidP="009977BF">
      <w:pPr>
        <w:spacing w:line="240" w:lineRule="auto"/>
        <w:rPr>
          <w:rFonts w:ascii="Calibri" w:hAnsi="Calibri"/>
          <w:noProof/>
        </w:rPr>
      </w:pPr>
      <w:bookmarkStart w:id="68" w:name="_ENREF_21"/>
      <w:r w:rsidRPr="009977BF">
        <w:rPr>
          <w:rFonts w:ascii="Calibri" w:hAnsi="Calibri"/>
          <w:noProof/>
        </w:rPr>
        <w:t>[21]</w:t>
      </w:r>
      <w:r w:rsidRPr="009977BF">
        <w:rPr>
          <w:rFonts w:ascii="Calibri" w:hAnsi="Calibri"/>
          <w:noProof/>
        </w:rPr>
        <w:tab/>
        <w:t>Centers for Disease C, Prevention. Testing for HCV infection: an update of guidance for clinicians and laboratorians. MMWR Morbidity and mortality weekly report 2013 May 10;62(18):362-5.</w:t>
      </w:r>
      <w:bookmarkEnd w:id="68"/>
    </w:p>
    <w:p w:rsidR="009977BF" w:rsidRDefault="009977BF" w:rsidP="009977BF">
      <w:pPr>
        <w:spacing w:line="240" w:lineRule="auto"/>
        <w:rPr>
          <w:rFonts w:ascii="Calibri" w:hAnsi="Calibri"/>
          <w:noProof/>
        </w:rPr>
      </w:pPr>
    </w:p>
    <w:p w:rsidR="008706B4" w:rsidRDefault="008706B4" w:rsidP="009977BF">
      <w:pPr>
        <w:spacing w:line="240" w:lineRule="auto"/>
        <w:rPr>
          <w:rFonts w:ascii="Calibri" w:hAnsi="Calibri"/>
          <w:noProof/>
        </w:rPr>
      </w:pPr>
    </w:p>
    <w:p w:rsidR="008706B4" w:rsidRDefault="008706B4" w:rsidP="009977BF">
      <w:pPr>
        <w:spacing w:line="240" w:lineRule="auto"/>
        <w:rPr>
          <w:rFonts w:ascii="Calibri" w:hAnsi="Calibri"/>
          <w:noProof/>
        </w:rPr>
      </w:pPr>
    </w:p>
    <w:p w:rsidR="008706B4" w:rsidRDefault="008706B4" w:rsidP="009977BF">
      <w:pPr>
        <w:spacing w:line="240" w:lineRule="auto"/>
        <w:rPr>
          <w:rFonts w:ascii="Calibri" w:hAnsi="Calibri"/>
          <w:noProof/>
        </w:rPr>
      </w:pPr>
    </w:p>
    <w:p w:rsidR="009410D8" w:rsidRDefault="00566254" w:rsidP="00714839">
      <w:pPr>
        <w:rPr>
          <w:color w:val="4F81BD" w:themeColor="accent1"/>
          <w:sz w:val="40"/>
          <w:szCs w:val="40"/>
        </w:rPr>
      </w:pPr>
      <w:r>
        <w:lastRenderedPageBreak/>
        <w:fldChar w:fldCharType="end"/>
      </w:r>
      <w:r w:rsidR="00714839">
        <w:rPr>
          <w:color w:val="4F81BD" w:themeColor="accent1"/>
          <w:sz w:val="40"/>
          <w:szCs w:val="40"/>
        </w:rPr>
        <w:t xml:space="preserve">11 Appendices </w:t>
      </w:r>
    </w:p>
    <w:p w:rsidR="00941219" w:rsidRDefault="00A2750A" w:rsidP="00714839">
      <w:pPr>
        <w:rPr>
          <w:sz w:val="28"/>
          <w:szCs w:val="28"/>
        </w:rPr>
      </w:pPr>
      <w:r w:rsidRPr="00A2750A">
        <w:rPr>
          <w:sz w:val="28"/>
          <w:szCs w:val="28"/>
        </w:rPr>
        <w:t xml:space="preserve">11.1 Algorithm for HCV Testing </w:t>
      </w:r>
    </w:p>
    <w:p w:rsidR="00E439D1" w:rsidRDefault="00E439D1" w:rsidP="00714839">
      <w:pPr>
        <w:rPr>
          <w:rFonts w:eastAsia="Times New Roman"/>
          <w:noProof/>
          <w:color w:val="000000"/>
        </w:rPr>
      </w:pPr>
    </w:p>
    <w:p w:rsidR="00E439D1" w:rsidRDefault="00E439D1" w:rsidP="00714839">
      <w:pPr>
        <w:rPr>
          <w:rFonts w:eastAsia="Times New Roman"/>
          <w:noProof/>
          <w:color w:val="000000"/>
        </w:rPr>
      </w:pPr>
      <w:r>
        <w:rPr>
          <w:rFonts w:eastAsia="Times New Roman"/>
          <w:noProof/>
          <w:color w:val="000000"/>
          <w:lang w:val="ru-RU" w:eastAsia="ru-RU"/>
        </w:rPr>
        <w:drawing>
          <wp:inline distT="0" distB="0" distL="0" distR="0">
            <wp:extent cx="4819650" cy="634876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22971" cy="6353137"/>
                    </a:xfrm>
                    <a:prstGeom prst="rect">
                      <a:avLst/>
                    </a:prstGeom>
                    <a:noFill/>
                  </pic:spPr>
                </pic:pic>
              </a:graphicData>
            </a:graphic>
          </wp:inline>
        </w:drawing>
      </w:r>
    </w:p>
    <w:p w:rsidR="00E439D1" w:rsidRDefault="00E439D1" w:rsidP="00F9045E">
      <w:pPr>
        <w:rPr>
          <w:rFonts w:eastAsia="Times New Roman"/>
          <w:color w:val="000000"/>
          <w:sz w:val="28"/>
          <w:szCs w:val="28"/>
        </w:rPr>
      </w:pPr>
    </w:p>
    <w:p w:rsidR="00E439D1" w:rsidRDefault="007A1A4A" w:rsidP="00F9045E">
      <w:pPr>
        <w:rPr>
          <w:rFonts w:eastAsia="Times New Roman"/>
          <w:color w:val="000000"/>
          <w:sz w:val="28"/>
          <w:szCs w:val="28"/>
        </w:rPr>
      </w:pPr>
      <w:r>
        <w:rPr>
          <w:rFonts w:eastAsia="Times New Roman"/>
          <w:color w:val="000000"/>
          <w:sz w:val="28"/>
          <w:szCs w:val="28"/>
        </w:rPr>
        <w:lastRenderedPageBreak/>
        <w:t xml:space="preserve">11.2 Algorithm for HBV Testing </w:t>
      </w:r>
    </w:p>
    <w:p w:rsidR="00E439D1" w:rsidRDefault="00E439D1" w:rsidP="00F9045E">
      <w:pPr>
        <w:rPr>
          <w:rFonts w:eastAsia="Times New Roman"/>
          <w:color w:val="000000"/>
          <w:sz w:val="28"/>
          <w:szCs w:val="28"/>
        </w:rPr>
      </w:pPr>
    </w:p>
    <w:p w:rsidR="00F9045E" w:rsidRDefault="00E439D1" w:rsidP="00F9045E">
      <w:pPr>
        <w:rPr>
          <w:rFonts w:eastAsia="Times New Roman"/>
          <w:color w:val="000000"/>
          <w:sz w:val="28"/>
          <w:szCs w:val="28"/>
        </w:rPr>
      </w:pPr>
      <w:r>
        <w:rPr>
          <w:rFonts w:eastAsia="Times New Roman"/>
          <w:noProof/>
          <w:color w:val="000000"/>
          <w:sz w:val="28"/>
          <w:szCs w:val="28"/>
          <w:lang w:val="ru-RU" w:eastAsia="ru-RU"/>
        </w:rPr>
        <w:drawing>
          <wp:inline distT="0" distB="0" distL="0" distR="0">
            <wp:extent cx="5446862" cy="68199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56023" cy="6831370"/>
                    </a:xfrm>
                    <a:prstGeom prst="rect">
                      <a:avLst/>
                    </a:prstGeom>
                    <a:noFill/>
                  </pic:spPr>
                </pic:pic>
              </a:graphicData>
            </a:graphic>
          </wp:inline>
        </w:drawing>
      </w:r>
    </w:p>
    <w:p w:rsidR="001704BA" w:rsidRDefault="001704BA" w:rsidP="00714839">
      <w:pPr>
        <w:rPr>
          <w:rFonts w:eastAsia="Times New Roman"/>
          <w:color w:val="000000"/>
          <w:sz w:val="28"/>
          <w:szCs w:val="28"/>
        </w:rPr>
      </w:pPr>
    </w:p>
    <w:p w:rsidR="002C76BB" w:rsidRPr="00A2750A" w:rsidRDefault="007A1A4A" w:rsidP="00714839">
      <w:pPr>
        <w:rPr>
          <w:rFonts w:eastAsia="Times New Roman"/>
          <w:color w:val="000000"/>
          <w:sz w:val="28"/>
          <w:szCs w:val="28"/>
        </w:rPr>
      </w:pPr>
      <w:r>
        <w:rPr>
          <w:rFonts w:eastAsia="Times New Roman"/>
          <w:color w:val="000000"/>
          <w:sz w:val="28"/>
          <w:szCs w:val="28"/>
        </w:rPr>
        <w:lastRenderedPageBreak/>
        <w:t>11.3</w:t>
      </w:r>
      <w:r w:rsidR="002C76BB" w:rsidRPr="00A2750A">
        <w:rPr>
          <w:rFonts w:eastAsia="Times New Roman"/>
          <w:color w:val="000000"/>
          <w:sz w:val="28"/>
          <w:szCs w:val="28"/>
        </w:rPr>
        <w:t xml:space="preserve"> Laboratory Test Kit Details </w:t>
      </w:r>
    </w:p>
    <w:tbl>
      <w:tblPr>
        <w:tblW w:w="8408" w:type="dxa"/>
        <w:tblInd w:w="-162" w:type="dxa"/>
        <w:tblLayout w:type="fixed"/>
        <w:tblLook w:val="00A0"/>
      </w:tblPr>
      <w:tblGrid>
        <w:gridCol w:w="900"/>
        <w:gridCol w:w="270"/>
        <w:gridCol w:w="720"/>
        <w:gridCol w:w="1170"/>
        <w:gridCol w:w="1530"/>
        <w:gridCol w:w="38"/>
        <w:gridCol w:w="772"/>
        <w:gridCol w:w="38"/>
        <w:gridCol w:w="1402"/>
        <w:gridCol w:w="38"/>
        <w:gridCol w:w="1492"/>
        <w:gridCol w:w="38"/>
      </w:tblGrid>
      <w:tr w:rsidR="00A2750A" w:rsidRPr="00C27A8F" w:rsidTr="00A20389">
        <w:trPr>
          <w:trHeight w:val="420"/>
        </w:trPr>
        <w:tc>
          <w:tcPr>
            <w:tcW w:w="1170" w:type="dxa"/>
            <w:gridSpan w:val="2"/>
            <w:tcBorders>
              <w:top w:val="single" w:sz="4" w:space="0" w:color="auto"/>
              <w:left w:val="single" w:sz="4" w:space="0" w:color="auto"/>
              <w:bottom w:val="single" w:sz="4" w:space="0" w:color="auto"/>
              <w:right w:val="single" w:sz="4" w:space="0" w:color="auto"/>
            </w:tcBorders>
          </w:tcPr>
          <w:p w:rsidR="00A2750A" w:rsidRPr="00C27A8F" w:rsidRDefault="00A2750A" w:rsidP="00A852CB">
            <w:pPr>
              <w:jc w:val="center"/>
              <w:rPr>
                <w:b/>
                <w:bCs/>
                <w:color w:val="003300"/>
                <w:sz w:val="16"/>
                <w:szCs w:val="16"/>
              </w:rPr>
            </w:pPr>
            <w:r w:rsidRPr="00C27A8F">
              <w:rPr>
                <w:b/>
                <w:bCs/>
                <w:color w:val="003300"/>
                <w:sz w:val="16"/>
                <w:szCs w:val="16"/>
              </w:rPr>
              <w:t>Name of tests</w:t>
            </w:r>
          </w:p>
        </w:tc>
        <w:tc>
          <w:tcPr>
            <w:tcW w:w="720" w:type="dxa"/>
            <w:tcBorders>
              <w:top w:val="single" w:sz="4" w:space="0" w:color="auto"/>
              <w:left w:val="nil"/>
              <w:bottom w:val="single" w:sz="4" w:space="0" w:color="auto"/>
              <w:right w:val="single" w:sz="4" w:space="0" w:color="auto"/>
            </w:tcBorders>
          </w:tcPr>
          <w:p w:rsidR="00A2750A" w:rsidRPr="00C27A8F" w:rsidRDefault="00A2750A" w:rsidP="00A852CB">
            <w:pPr>
              <w:jc w:val="center"/>
              <w:rPr>
                <w:b/>
                <w:bCs/>
                <w:color w:val="003300"/>
                <w:sz w:val="16"/>
                <w:szCs w:val="16"/>
              </w:rPr>
            </w:pPr>
            <w:r w:rsidRPr="00C27A8F">
              <w:rPr>
                <w:b/>
                <w:bCs/>
                <w:color w:val="003300"/>
                <w:sz w:val="16"/>
                <w:szCs w:val="16"/>
              </w:rPr>
              <w:t>Marker</w:t>
            </w:r>
          </w:p>
        </w:tc>
        <w:tc>
          <w:tcPr>
            <w:tcW w:w="1170" w:type="dxa"/>
            <w:tcBorders>
              <w:top w:val="single" w:sz="4" w:space="0" w:color="auto"/>
              <w:left w:val="nil"/>
              <w:bottom w:val="single" w:sz="4" w:space="0" w:color="auto"/>
              <w:right w:val="single" w:sz="4" w:space="0" w:color="auto"/>
            </w:tcBorders>
          </w:tcPr>
          <w:p w:rsidR="00A2750A" w:rsidRPr="00C27A8F" w:rsidRDefault="00A2750A" w:rsidP="00A852CB">
            <w:pPr>
              <w:jc w:val="center"/>
              <w:rPr>
                <w:b/>
                <w:bCs/>
                <w:color w:val="003300"/>
                <w:sz w:val="16"/>
                <w:szCs w:val="16"/>
              </w:rPr>
            </w:pPr>
            <w:r w:rsidRPr="00C27A8F">
              <w:rPr>
                <w:b/>
                <w:bCs/>
                <w:color w:val="003300"/>
                <w:sz w:val="16"/>
                <w:szCs w:val="16"/>
              </w:rPr>
              <w:t>Assay</w:t>
            </w:r>
          </w:p>
        </w:tc>
        <w:tc>
          <w:tcPr>
            <w:tcW w:w="1568" w:type="dxa"/>
            <w:gridSpan w:val="2"/>
            <w:tcBorders>
              <w:top w:val="single" w:sz="4" w:space="0" w:color="auto"/>
              <w:left w:val="nil"/>
              <w:bottom w:val="single" w:sz="4" w:space="0" w:color="auto"/>
              <w:right w:val="single" w:sz="4" w:space="0" w:color="auto"/>
            </w:tcBorders>
          </w:tcPr>
          <w:p w:rsidR="00A2750A" w:rsidRPr="00C27A8F" w:rsidRDefault="00A2750A" w:rsidP="00A852CB">
            <w:pPr>
              <w:jc w:val="center"/>
              <w:rPr>
                <w:b/>
                <w:bCs/>
                <w:color w:val="003300"/>
                <w:sz w:val="16"/>
                <w:szCs w:val="16"/>
              </w:rPr>
            </w:pPr>
            <w:r w:rsidRPr="00C27A8F">
              <w:rPr>
                <w:b/>
                <w:bCs/>
                <w:color w:val="003300"/>
                <w:sz w:val="16"/>
                <w:szCs w:val="16"/>
              </w:rPr>
              <w:t>Method</w:t>
            </w:r>
          </w:p>
        </w:tc>
        <w:tc>
          <w:tcPr>
            <w:tcW w:w="810" w:type="dxa"/>
            <w:gridSpan w:val="2"/>
            <w:tcBorders>
              <w:top w:val="single" w:sz="4" w:space="0" w:color="auto"/>
              <w:left w:val="nil"/>
              <w:bottom w:val="single" w:sz="4" w:space="0" w:color="auto"/>
              <w:right w:val="single" w:sz="4" w:space="0" w:color="auto"/>
            </w:tcBorders>
          </w:tcPr>
          <w:p w:rsidR="00A2750A" w:rsidRPr="00C27A8F" w:rsidRDefault="00A2750A" w:rsidP="00A852CB">
            <w:pPr>
              <w:jc w:val="center"/>
              <w:rPr>
                <w:b/>
                <w:bCs/>
                <w:color w:val="003300"/>
                <w:sz w:val="16"/>
                <w:szCs w:val="16"/>
              </w:rPr>
            </w:pPr>
            <w:r w:rsidRPr="00C27A8F">
              <w:rPr>
                <w:b/>
                <w:bCs/>
                <w:color w:val="003300"/>
                <w:sz w:val="16"/>
                <w:szCs w:val="16"/>
              </w:rPr>
              <w:t>Sample type</w:t>
            </w:r>
          </w:p>
        </w:tc>
        <w:tc>
          <w:tcPr>
            <w:tcW w:w="1440" w:type="dxa"/>
            <w:gridSpan w:val="2"/>
            <w:tcBorders>
              <w:top w:val="single" w:sz="4" w:space="0" w:color="auto"/>
              <w:left w:val="nil"/>
              <w:bottom w:val="single" w:sz="4" w:space="0" w:color="auto"/>
              <w:right w:val="single" w:sz="4" w:space="0" w:color="auto"/>
            </w:tcBorders>
          </w:tcPr>
          <w:p w:rsidR="00A2750A" w:rsidRPr="00C27A8F" w:rsidRDefault="00A2750A" w:rsidP="00A852CB">
            <w:pPr>
              <w:jc w:val="center"/>
              <w:rPr>
                <w:b/>
                <w:bCs/>
                <w:color w:val="003300"/>
                <w:sz w:val="16"/>
                <w:szCs w:val="16"/>
              </w:rPr>
            </w:pPr>
            <w:r w:rsidRPr="00C27A8F">
              <w:rPr>
                <w:b/>
                <w:bCs/>
                <w:color w:val="003300"/>
                <w:sz w:val="16"/>
                <w:szCs w:val="16"/>
              </w:rPr>
              <w:t>Test kit</w:t>
            </w:r>
          </w:p>
        </w:tc>
        <w:tc>
          <w:tcPr>
            <w:tcW w:w="1530" w:type="dxa"/>
            <w:gridSpan w:val="2"/>
            <w:tcBorders>
              <w:top w:val="single" w:sz="4" w:space="0" w:color="auto"/>
              <w:left w:val="nil"/>
              <w:bottom w:val="single" w:sz="4" w:space="0" w:color="auto"/>
              <w:right w:val="single" w:sz="4" w:space="0" w:color="auto"/>
            </w:tcBorders>
          </w:tcPr>
          <w:p w:rsidR="00A2750A" w:rsidRPr="00C27A8F" w:rsidRDefault="00A2750A" w:rsidP="00A852CB">
            <w:pPr>
              <w:jc w:val="center"/>
              <w:rPr>
                <w:b/>
                <w:bCs/>
                <w:color w:val="003300"/>
                <w:sz w:val="16"/>
                <w:szCs w:val="16"/>
              </w:rPr>
            </w:pPr>
            <w:r w:rsidRPr="00C27A8F">
              <w:rPr>
                <w:b/>
                <w:bCs/>
                <w:color w:val="003300"/>
                <w:sz w:val="16"/>
                <w:szCs w:val="16"/>
              </w:rPr>
              <w:t>Manufacturer</w:t>
            </w:r>
          </w:p>
        </w:tc>
      </w:tr>
      <w:tr w:rsidR="00A2750A" w:rsidRPr="00C27A8F" w:rsidTr="00A20389">
        <w:trPr>
          <w:gridAfter w:val="1"/>
          <w:wAfter w:w="38" w:type="dxa"/>
          <w:trHeight w:val="300"/>
        </w:trPr>
        <w:tc>
          <w:tcPr>
            <w:tcW w:w="8370" w:type="dxa"/>
            <w:gridSpan w:val="11"/>
            <w:tcBorders>
              <w:top w:val="single" w:sz="4" w:space="0" w:color="auto"/>
              <w:left w:val="single" w:sz="4" w:space="0" w:color="auto"/>
              <w:bottom w:val="single" w:sz="4" w:space="0" w:color="auto"/>
              <w:right w:val="single" w:sz="4" w:space="0" w:color="auto"/>
            </w:tcBorders>
          </w:tcPr>
          <w:p w:rsidR="00A2750A" w:rsidRPr="00C27A8F" w:rsidRDefault="00A2750A" w:rsidP="00A852CB">
            <w:pPr>
              <w:rPr>
                <w:b/>
                <w:bCs/>
                <w:color w:val="003300"/>
                <w:sz w:val="16"/>
                <w:szCs w:val="16"/>
              </w:rPr>
            </w:pPr>
            <w:r w:rsidRPr="00C27A8F">
              <w:rPr>
                <w:b/>
                <w:bCs/>
                <w:color w:val="003300"/>
                <w:sz w:val="16"/>
                <w:szCs w:val="16"/>
              </w:rPr>
              <w:t>HCV</w:t>
            </w:r>
          </w:p>
        </w:tc>
      </w:tr>
      <w:tr w:rsidR="00A2750A" w:rsidRPr="00C27A8F" w:rsidTr="00A20389">
        <w:trPr>
          <w:trHeight w:val="840"/>
        </w:trPr>
        <w:tc>
          <w:tcPr>
            <w:tcW w:w="900" w:type="dxa"/>
            <w:tcBorders>
              <w:top w:val="nil"/>
              <w:left w:val="single" w:sz="4" w:space="0" w:color="auto"/>
              <w:bottom w:val="single" w:sz="4" w:space="0" w:color="auto"/>
              <w:right w:val="single" w:sz="4" w:space="0" w:color="auto"/>
            </w:tcBorders>
          </w:tcPr>
          <w:p w:rsidR="00A2750A" w:rsidRPr="00C27A8F" w:rsidRDefault="00A2750A" w:rsidP="00A852CB">
            <w:pPr>
              <w:jc w:val="center"/>
              <w:rPr>
                <w:b/>
                <w:bCs/>
                <w:color w:val="003300"/>
                <w:sz w:val="16"/>
                <w:szCs w:val="16"/>
              </w:rPr>
            </w:pPr>
            <w:r w:rsidRPr="00C27A8F">
              <w:rPr>
                <w:b/>
                <w:bCs/>
                <w:color w:val="003300"/>
                <w:sz w:val="16"/>
                <w:szCs w:val="16"/>
              </w:rPr>
              <w:t>Anti HCV</w:t>
            </w:r>
          </w:p>
        </w:tc>
        <w:tc>
          <w:tcPr>
            <w:tcW w:w="990" w:type="dxa"/>
            <w:gridSpan w:val="2"/>
            <w:tcBorders>
              <w:top w:val="nil"/>
              <w:left w:val="nil"/>
              <w:bottom w:val="single" w:sz="4" w:space="0" w:color="auto"/>
              <w:right w:val="single" w:sz="4" w:space="0" w:color="auto"/>
            </w:tcBorders>
          </w:tcPr>
          <w:p w:rsidR="00A2750A" w:rsidRPr="00C27A8F" w:rsidRDefault="00A2750A" w:rsidP="00A852CB">
            <w:pPr>
              <w:jc w:val="center"/>
              <w:rPr>
                <w:color w:val="003300"/>
                <w:sz w:val="16"/>
                <w:szCs w:val="16"/>
              </w:rPr>
            </w:pPr>
            <w:r w:rsidRPr="00C27A8F">
              <w:rPr>
                <w:color w:val="003300"/>
                <w:sz w:val="16"/>
                <w:szCs w:val="16"/>
              </w:rPr>
              <w:t>Anti HCV</w:t>
            </w:r>
          </w:p>
        </w:tc>
        <w:tc>
          <w:tcPr>
            <w:tcW w:w="1170" w:type="dxa"/>
            <w:tcBorders>
              <w:top w:val="nil"/>
              <w:left w:val="nil"/>
              <w:bottom w:val="single" w:sz="4" w:space="0" w:color="auto"/>
              <w:right w:val="single" w:sz="4" w:space="0" w:color="auto"/>
            </w:tcBorders>
          </w:tcPr>
          <w:p w:rsidR="00A2750A" w:rsidRPr="00C27A8F" w:rsidRDefault="00A2750A" w:rsidP="00A852CB">
            <w:pPr>
              <w:jc w:val="center"/>
              <w:rPr>
                <w:color w:val="003300"/>
                <w:sz w:val="16"/>
                <w:szCs w:val="16"/>
              </w:rPr>
            </w:pPr>
            <w:r w:rsidRPr="00C27A8F">
              <w:rPr>
                <w:color w:val="003300"/>
                <w:sz w:val="16"/>
                <w:szCs w:val="16"/>
              </w:rPr>
              <w:t>Qualitative</w:t>
            </w:r>
          </w:p>
        </w:tc>
        <w:tc>
          <w:tcPr>
            <w:tcW w:w="1568" w:type="dxa"/>
            <w:gridSpan w:val="2"/>
            <w:tcBorders>
              <w:top w:val="nil"/>
              <w:left w:val="nil"/>
              <w:bottom w:val="single" w:sz="4" w:space="0" w:color="auto"/>
              <w:right w:val="single" w:sz="4" w:space="0" w:color="auto"/>
            </w:tcBorders>
          </w:tcPr>
          <w:p w:rsidR="00A2750A" w:rsidRPr="00C27A8F" w:rsidRDefault="00A2750A" w:rsidP="00A852CB">
            <w:pPr>
              <w:jc w:val="center"/>
              <w:rPr>
                <w:color w:val="003300"/>
                <w:sz w:val="16"/>
                <w:szCs w:val="16"/>
              </w:rPr>
            </w:pPr>
            <w:proofErr w:type="spellStart"/>
            <w:r w:rsidRPr="00C27A8F">
              <w:rPr>
                <w:color w:val="003300"/>
                <w:sz w:val="16"/>
                <w:szCs w:val="16"/>
              </w:rPr>
              <w:t>Chemiluminescence</w:t>
            </w:r>
            <w:proofErr w:type="spellEnd"/>
          </w:p>
        </w:tc>
        <w:tc>
          <w:tcPr>
            <w:tcW w:w="810" w:type="dxa"/>
            <w:gridSpan w:val="2"/>
            <w:tcBorders>
              <w:top w:val="nil"/>
              <w:left w:val="nil"/>
              <w:bottom w:val="single" w:sz="4" w:space="0" w:color="auto"/>
              <w:right w:val="single" w:sz="4" w:space="0" w:color="auto"/>
            </w:tcBorders>
          </w:tcPr>
          <w:p w:rsidR="00A2750A" w:rsidRPr="00C27A8F" w:rsidRDefault="00A2750A" w:rsidP="00A852CB">
            <w:pPr>
              <w:jc w:val="center"/>
              <w:rPr>
                <w:color w:val="003300"/>
                <w:sz w:val="16"/>
                <w:szCs w:val="16"/>
              </w:rPr>
            </w:pPr>
            <w:r w:rsidRPr="00C27A8F">
              <w:rPr>
                <w:color w:val="003300"/>
                <w:sz w:val="16"/>
                <w:szCs w:val="16"/>
              </w:rPr>
              <w:t>Serum</w:t>
            </w:r>
          </w:p>
        </w:tc>
        <w:tc>
          <w:tcPr>
            <w:tcW w:w="1440" w:type="dxa"/>
            <w:gridSpan w:val="2"/>
            <w:tcBorders>
              <w:top w:val="nil"/>
              <w:left w:val="nil"/>
              <w:bottom w:val="single" w:sz="4" w:space="0" w:color="auto"/>
              <w:right w:val="single" w:sz="4" w:space="0" w:color="auto"/>
            </w:tcBorders>
          </w:tcPr>
          <w:p w:rsidR="00A2750A" w:rsidRPr="00C27A8F" w:rsidRDefault="00E832D9" w:rsidP="00A852CB">
            <w:pPr>
              <w:jc w:val="center"/>
              <w:rPr>
                <w:color w:val="003300"/>
                <w:sz w:val="16"/>
                <w:szCs w:val="16"/>
              </w:rPr>
            </w:pPr>
            <w:r>
              <w:rPr>
                <w:color w:val="003300"/>
                <w:sz w:val="16"/>
                <w:szCs w:val="16"/>
              </w:rPr>
              <w:t>VITROS Anti-HCV Assay</w:t>
            </w:r>
          </w:p>
        </w:tc>
        <w:tc>
          <w:tcPr>
            <w:tcW w:w="1530" w:type="dxa"/>
            <w:gridSpan w:val="2"/>
            <w:tcBorders>
              <w:top w:val="nil"/>
              <w:left w:val="nil"/>
              <w:bottom w:val="single" w:sz="4" w:space="0" w:color="auto"/>
              <w:right w:val="single" w:sz="4" w:space="0" w:color="auto"/>
            </w:tcBorders>
          </w:tcPr>
          <w:p w:rsidR="00A2750A" w:rsidRPr="00C27A8F" w:rsidRDefault="009410D8" w:rsidP="00A852CB">
            <w:pPr>
              <w:jc w:val="center"/>
              <w:rPr>
                <w:color w:val="003300"/>
                <w:sz w:val="16"/>
                <w:szCs w:val="16"/>
              </w:rPr>
            </w:pPr>
            <w:r>
              <w:rPr>
                <w:color w:val="003300"/>
                <w:sz w:val="16"/>
                <w:szCs w:val="16"/>
              </w:rPr>
              <w:t>Ortho-Clinical</w:t>
            </w:r>
          </w:p>
        </w:tc>
      </w:tr>
      <w:tr w:rsidR="00A2750A" w:rsidRPr="00C27A8F" w:rsidTr="00A20389">
        <w:trPr>
          <w:trHeight w:val="1050"/>
        </w:trPr>
        <w:tc>
          <w:tcPr>
            <w:tcW w:w="900" w:type="dxa"/>
            <w:tcBorders>
              <w:top w:val="nil"/>
              <w:left w:val="single" w:sz="4" w:space="0" w:color="auto"/>
              <w:bottom w:val="single" w:sz="4" w:space="0" w:color="auto"/>
              <w:right w:val="single" w:sz="4" w:space="0" w:color="auto"/>
            </w:tcBorders>
          </w:tcPr>
          <w:p w:rsidR="00A2750A" w:rsidRPr="00C27A8F" w:rsidRDefault="00A2750A" w:rsidP="00A852CB">
            <w:pPr>
              <w:jc w:val="center"/>
              <w:rPr>
                <w:b/>
                <w:bCs/>
                <w:color w:val="003300"/>
                <w:sz w:val="16"/>
                <w:szCs w:val="16"/>
              </w:rPr>
            </w:pPr>
            <w:r w:rsidRPr="00C27A8F">
              <w:rPr>
                <w:b/>
                <w:bCs/>
                <w:color w:val="003300"/>
                <w:sz w:val="16"/>
                <w:szCs w:val="16"/>
              </w:rPr>
              <w:t>HCV RNA</w:t>
            </w:r>
          </w:p>
        </w:tc>
        <w:tc>
          <w:tcPr>
            <w:tcW w:w="990" w:type="dxa"/>
            <w:gridSpan w:val="2"/>
            <w:tcBorders>
              <w:top w:val="nil"/>
              <w:left w:val="nil"/>
              <w:bottom w:val="single" w:sz="4" w:space="0" w:color="auto"/>
              <w:right w:val="single" w:sz="4" w:space="0" w:color="auto"/>
            </w:tcBorders>
          </w:tcPr>
          <w:p w:rsidR="00A2750A" w:rsidRPr="00C27A8F" w:rsidRDefault="00A2750A" w:rsidP="00A852CB">
            <w:pPr>
              <w:jc w:val="center"/>
              <w:rPr>
                <w:color w:val="003300"/>
                <w:sz w:val="16"/>
                <w:szCs w:val="16"/>
              </w:rPr>
            </w:pPr>
            <w:r w:rsidRPr="00C27A8F">
              <w:rPr>
                <w:color w:val="003300"/>
                <w:sz w:val="16"/>
                <w:szCs w:val="16"/>
              </w:rPr>
              <w:t>RNA</w:t>
            </w:r>
          </w:p>
        </w:tc>
        <w:tc>
          <w:tcPr>
            <w:tcW w:w="1170" w:type="dxa"/>
            <w:tcBorders>
              <w:top w:val="nil"/>
              <w:left w:val="nil"/>
              <w:bottom w:val="single" w:sz="4" w:space="0" w:color="auto"/>
              <w:right w:val="single" w:sz="4" w:space="0" w:color="auto"/>
            </w:tcBorders>
          </w:tcPr>
          <w:p w:rsidR="00A2750A" w:rsidRPr="00C27A8F" w:rsidRDefault="00A2750A" w:rsidP="00A852CB">
            <w:pPr>
              <w:jc w:val="center"/>
              <w:rPr>
                <w:color w:val="003300"/>
                <w:sz w:val="16"/>
                <w:szCs w:val="16"/>
              </w:rPr>
            </w:pPr>
            <w:r w:rsidRPr="00C27A8F">
              <w:rPr>
                <w:color w:val="003300"/>
                <w:sz w:val="16"/>
                <w:szCs w:val="16"/>
              </w:rPr>
              <w:t>Quantitative</w:t>
            </w:r>
          </w:p>
        </w:tc>
        <w:tc>
          <w:tcPr>
            <w:tcW w:w="1568" w:type="dxa"/>
            <w:gridSpan w:val="2"/>
            <w:tcBorders>
              <w:top w:val="nil"/>
              <w:left w:val="nil"/>
              <w:bottom w:val="single" w:sz="4" w:space="0" w:color="auto"/>
              <w:right w:val="single" w:sz="4" w:space="0" w:color="auto"/>
            </w:tcBorders>
          </w:tcPr>
          <w:p w:rsidR="00A2750A" w:rsidRPr="00C27A8F" w:rsidRDefault="00CA4F62" w:rsidP="00A852CB">
            <w:pPr>
              <w:jc w:val="center"/>
              <w:rPr>
                <w:color w:val="003300"/>
                <w:sz w:val="16"/>
                <w:szCs w:val="16"/>
              </w:rPr>
            </w:pPr>
            <w:r>
              <w:rPr>
                <w:color w:val="003300"/>
                <w:sz w:val="16"/>
                <w:szCs w:val="16"/>
              </w:rPr>
              <w:t>Real time PCR</w:t>
            </w:r>
          </w:p>
        </w:tc>
        <w:tc>
          <w:tcPr>
            <w:tcW w:w="810" w:type="dxa"/>
            <w:gridSpan w:val="2"/>
            <w:tcBorders>
              <w:top w:val="nil"/>
              <w:left w:val="nil"/>
              <w:bottom w:val="single" w:sz="4" w:space="0" w:color="auto"/>
              <w:right w:val="single" w:sz="4" w:space="0" w:color="auto"/>
            </w:tcBorders>
          </w:tcPr>
          <w:p w:rsidR="00A2750A" w:rsidRPr="00C27A8F" w:rsidRDefault="00A2750A" w:rsidP="00A852CB">
            <w:pPr>
              <w:jc w:val="center"/>
              <w:rPr>
                <w:color w:val="003300"/>
                <w:sz w:val="16"/>
                <w:szCs w:val="16"/>
              </w:rPr>
            </w:pPr>
            <w:r w:rsidRPr="00C27A8F">
              <w:rPr>
                <w:color w:val="003300"/>
                <w:sz w:val="16"/>
                <w:szCs w:val="16"/>
              </w:rPr>
              <w:t>Serum</w:t>
            </w:r>
          </w:p>
        </w:tc>
        <w:tc>
          <w:tcPr>
            <w:tcW w:w="1440" w:type="dxa"/>
            <w:gridSpan w:val="2"/>
            <w:tcBorders>
              <w:top w:val="nil"/>
              <w:left w:val="nil"/>
              <w:bottom w:val="single" w:sz="4" w:space="0" w:color="auto"/>
              <w:right w:val="single" w:sz="4" w:space="0" w:color="auto"/>
            </w:tcBorders>
          </w:tcPr>
          <w:p w:rsidR="00A2750A" w:rsidRPr="00C27A8F" w:rsidRDefault="002641D1" w:rsidP="00A852CB">
            <w:pPr>
              <w:jc w:val="center"/>
              <w:rPr>
                <w:color w:val="003300"/>
                <w:sz w:val="16"/>
                <w:szCs w:val="16"/>
              </w:rPr>
            </w:pPr>
            <w:r>
              <w:rPr>
                <w:color w:val="003300"/>
                <w:sz w:val="16"/>
                <w:szCs w:val="16"/>
              </w:rPr>
              <w:t xml:space="preserve">COBAS </w:t>
            </w:r>
            <w:proofErr w:type="spellStart"/>
            <w:r>
              <w:rPr>
                <w:color w:val="003300"/>
                <w:sz w:val="16"/>
                <w:szCs w:val="16"/>
              </w:rPr>
              <w:t>TaqMan</w:t>
            </w:r>
            <w:proofErr w:type="spellEnd"/>
            <w:r>
              <w:rPr>
                <w:color w:val="003300"/>
                <w:sz w:val="16"/>
                <w:szCs w:val="16"/>
              </w:rPr>
              <w:t xml:space="preserve"> HC</w:t>
            </w:r>
            <w:r w:rsidR="009410D8">
              <w:rPr>
                <w:color w:val="003300"/>
                <w:sz w:val="16"/>
                <w:szCs w:val="16"/>
              </w:rPr>
              <w:t>V Test v2.0</w:t>
            </w:r>
          </w:p>
        </w:tc>
        <w:tc>
          <w:tcPr>
            <w:tcW w:w="1530" w:type="dxa"/>
            <w:gridSpan w:val="2"/>
            <w:tcBorders>
              <w:top w:val="nil"/>
              <w:left w:val="nil"/>
              <w:bottom w:val="single" w:sz="4" w:space="0" w:color="auto"/>
              <w:right w:val="single" w:sz="4" w:space="0" w:color="auto"/>
            </w:tcBorders>
          </w:tcPr>
          <w:p w:rsidR="00A2750A" w:rsidRPr="00C27A8F" w:rsidRDefault="00897F84" w:rsidP="00A852CB">
            <w:pPr>
              <w:jc w:val="center"/>
              <w:rPr>
                <w:color w:val="003300"/>
                <w:sz w:val="16"/>
                <w:szCs w:val="16"/>
              </w:rPr>
            </w:pPr>
            <w:r>
              <w:rPr>
                <w:color w:val="003300"/>
                <w:sz w:val="16"/>
                <w:szCs w:val="16"/>
              </w:rPr>
              <w:t>Roche</w:t>
            </w:r>
          </w:p>
        </w:tc>
      </w:tr>
      <w:tr w:rsidR="00BD6B26" w:rsidRPr="00C27A8F" w:rsidTr="004506D6">
        <w:trPr>
          <w:gridAfter w:val="1"/>
          <w:wAfter w:w="38" w:type="dxa"/>
          <w:trHeight w:val="300"/>
        </w:trPr>
        <w:tc>
          <w:tcPr>
            <w:tcW w:w="8370" w:type="dxa"/>
            <w:gridSpan w:val="11"/>
            <w:tcBorders>
              <w:top w:val="single" w:sz="4" w:space="0" w:color="auto"/>
              <w:left w:val="single" w:sz="4" w:space="0" w:color="auto"/>
              <w:bottom w:val="single" w:sz="4" w:space="0" w:color="auto"/>
              <w:right w:val="single" w:sz="4" w:space="0" w:color="auto"/>
            </w:tcBorders>
          </w:tcPr>
          <w:p w:rsidR="00BD6B26" w:rsidRPr="00C27A8F" w:rsidRDefault="00BD6B26" w:rsidP="004506D6">
            <w:pPr>
              <w:rPr>
                <w:b/>
                <w:bCs/>
                <w:color w:val="003300"/>
                <w:sz w:val="16"/>
                <w:szCs w:val="16"/>
              </w:rPr>
            </w:pPr>
            <w:r w:rsidRPr="00C27A8F">
              <w:rPr>
                <w:b/>
                <w:bCs/>
                <w:color w:val="003300"/>
                <w:sz w:val="16"/>
                <w:szCs w:val="16"/>
              </w:rPr>
              <w:t>HBV</w:t>
            </w:r>
            <w:r>
              <w:rPr>
                <w:b/>
                <w:bCs/>
                <w:color w:val="003300"/>
                <w:sz w:val="16"/>
                <w:szCs w:val="16"/>
              </w:rPr>
              <w:t xml:space="preserve"> </w:t>
            </w:r>
          </w:p>
        </w:tc>
      </w:tr>
      <w:tr w:rsidR="00BD6B26" w:rsidRPr="00C27A8F" w:rsidTr="004506D6">
        <w:trPr>
          <w:gridAfter w:val="1"/>
          <w:wAfter w:w="38" w:type="dxa"/>
          <w:trHeight w:val="1061"/>
        </w:trPr>
        <w:tc>
          <w:tcPr>
            <w:tcW w:w="900" w:type="dxa"/>
            <w:tcBorders>
              <w:top w:val="nil"/>
              <w:left w:val="single" w:sz="4" w:space="0" w:color="auto"/>
              <w:bottom w:val="single" w:sz="4" w:space="0" w:color="auto"/>
              <w:right w:val="single" w:sz="4" w:space="0" w:color="auto"/>
            </w:tcBorders>
          </w:tcPr>
          <w:p w:rsidR="00BD6B26" w:rsidRPr="00C27A8F" w:rsidRDefault="00BD6B26" w:rsidP="004506D6">
            <w:pPr>
              <w:jc w:val="center"/>
              <w:rPr>
                <w:b/>
                <w:bCs/>
                <w:color w:val="003300"/>
                <w:sz w:val="16"/>
                <w:szCs w:val="16"/>
              </w:rPr>
            </w:pPr>
            <w:proofErr w:type="spellStart"/>
            <w:r w:rsidRPr="00C27A8F">
              <w:rPr>
                <w:b/>
                <w:bCs/>
                <w:color w:val="003300"/>
                <w:sz w:val="16"/>
                <w:szCs w:val="16"/>
              </w:rPr>
              <w:t>HBsAg</w:t>
            </w:r>
            <w:proofErr w:type="spellEnd"/>
          </w:p>
        </w:tc>
        <w:tc>
          <w:tcPr>
            <w:tcW w:w="990" w:type="dxa"/>
            <w:gridSpan w:val="2"/>
            <w:tcBorders>
              <w:top w:val="nil"/>
              <w:left w:val="nil"/>
              <w:bottom w:val="single" w:sz="4" w:space="0" w:color="auto"/>
              <w:right w:val="single" w:sz="4" w:space="0" w:color="auto"/>
            </w:tcBorders>
          </w:tcPr>
          <w:p w:rsidR="00BD6B26" w:rsidRPr="00C27A8F" w:rsidRDefault="00BD6B26" w:rsidP="004506D6">
            <w:pPr>
              <w:jc w:val="center"/>
              <w:rPr>
                <w:color w:val="003300"/>
                <w:sz w:val="16"/>
                <w:szCs w:val="16"/>
              </w:rPr>
            </w:pPr>
            <w:proofErr w:type="spellStart"/>
            <w:r w:rsidRPr="00C27A8F">
              <w:rPr>
                <w:color w:val="003300"/>
                <w:sz w:val="16"/>
                <w:szCs w:val="16"/>
              </w:rPr>
              <w:t>HBsAg</w:t>
            </w:r>
            <w:proofErr w:type="spellEnd"/>
          </w:p>
        </w:tc>
        <w:tc>
          <w:tcPr>
            <w:tcW w:w="1170" w:type="dxa"/>
            <w:tcBorders>
              <w:top w:val="nil"/>
              <w:left w:val="nil"/>
              <w:bottom w:val="single" w:sz="4" w:space="0" w:color="auto"/>
              <w:right w:val="single" w:sz="4" w:space="0" w:color="auto"/>
            </w:tcBorders>
          </w:tcPr>
          <w:p w:rsidR="00BD6B26" w:rsidRPr="00C27A8F" w:rsidRDefault="00BD6B26" w:rsidP="004506D6">
            <w:pPr>
              <w:jc w:val="center"/>
              <w:rPr>
                <w:color w:val="003300"/>
                <w:sz w:val="16"/>
                <w:szCs w:val="16"/>
              </w:rPr>
            </w:pPr>
            <w:r w:rsidRPr="00C27A8F">
              <w:rPr>
                <w:color w:val="003300"/>
                <w:sz w:val="16"/>
                <w:szCs w:val="16"/>
              </w:rPr>
              <w:t xml:space="preserve">Qualitative </w:t>
            </w:r>
          </w:p>
        </w:tc>
        <w:tc>
          <w:tcPr>
            <w:tcW w:w="1530" w:type="dxa"/>
            <w:tcBorders>
              <w:top w:val="nil"/>
              <w:left w:val="nil"/>
              <w:bottom w:val="single" w:sz="4" w:space="0" w:color="auto"/>
              <w:right w:val="single" w:sz="4" w:space="0" w:color="auto"/>
            </w:tcBorders>
          </w:tcPr>
          <w:p w:rsidR="00BD6B26" w:rsidRPr="00C27A8F" w:rsidRDefault="00BD6B26" w:rsidP="004506D6">
            <w:pPr>
              <w:jc w:val="center"/>
              <w:rPr>
                <w:color w:val="003300"/>
                <w:sz w:val="16"/>
                <w:szCs w:val="16"/>
              </w:rPr>
            </w:pPr>
            <w:proofErr w:type="spellStart"/>
            <w:r w:rsidRPr="00C27A8F">
              <w:rPr>
                <w:color w:val="003300"/>
                <w:sz w:val="16"/>
                <w:szCs w:val="16"/>
              </w:rPr>
              <w:t>Chemiluminescence</w:t>
            </w:r>
            <w:proofErr w:type="spellEnd"/>
          </w:p>
        </w:tc>
        <w:tc>
          <w:tcPr>
            <w:tcW w:w="810" w:type="dxa"/>
            <w:gridSpan w:val="2"/>
            <w:tcBorders>
              <w:top w:val="nil"/>
              <w:left w:val="nil"/>
              <w:bottom w:val="single" w:sz="4" w:space="0" w:color="auto"/>
              <w:right w:val="single" w:sz="4" w:space="0" w:color="auto"/>
            </w:tcBorders>
          </w:tcPr>
          <w:p w:rsidR="00BD6B26" w:rsidRPr="00C27A8F" w:rsidRDefault="00BD6B26" w:rsidP="004506D6">
            <w:pPr>
              <w:jc w:val="center"/>
              <w:rPr>
                <w:color w:val="003300"/>
                <w:sz w:val="16"/>
                <w:szCs w:val="16"/>
              </w:rPr>
            </w:pPr>
            <w:r w:rsidRPr="00C27A8F">
              <w:rPr>
                <w:color w:val="003300"/>
                <w:sz w:val="16"/>
                <w:szCs w:val="16"/>
              </w:rPr>
              <w:t>Serum</w:t>
            </w:r>
          </w:p>
        </w:tc>
        <w:tc>
          <w:tcPr>
            <w:tcW w:w="1440" w:type="dxa"/>
            <w:gridSpan w:val="2"/>
            <w:tcBorders>
              <w:top w:val="nil"/>
              <w:left w:val="nil"/>
              <w:bottom w:val="single" w:sz="4" w:space="0" w:color="auto"/>
              <w:right w:val="single" w:sz="4" w:space="0" w:color="auto"/>
            </w:tcBorders>
          </w:tcPr>
          <w:p w:rsidR="00BD6B26" w:rsidRPr="00C27A8F" w:rsidRDefault="0077183C" w:rsidP="004506D6">
            <w:pPr>
              <w:jc w:val="center"/>
              <w:rPr>
                <w:color w:val="003300"/>
                <w:sz w:val="16"/>
                <w:szCs w:val="16"/>
              </w:rPr>
            </w:pPr>
            <w:r>
              <w:rPr>
                <w:color w:val="003300"/>
                <w:sz w:val="16"/>
                <w:szCs w:val="16"/>
              </w:rPr>
              <w:t xml:space="preserve">VITROS </w:t>
            </w:r>
            <w:proofErr w:type="spellStart"/>
            <w:r>
              <w:rPr>
                <w:color w:val="003300"/>
                <w:sz w:val="16"/>
                <w:szCs w:val="16"/>
              </w:rPr>
              <w:t>HBsAg</w:t>
            </w:r>
            <w:proofErr w:type="spellEnd"/>
            <w:r>
              <w:rPr>
                <w:color w:val="003300"/>
                <w:sz w:val="16"/>
                <w:szCs w:val="16"/>
              </w:rPr>
              <w:t xml:space="preserve"> Assay</w:t>
            </w:r>
          </w:p>
        </w:tc>
        <w:tc>
          <w:tcPr>
            <w:tcW w:w="1530" w:type="dxa"/>
            <w:gridSpan w:val="2"/>
            <w:tcBorders>
              <w:top w:val="nil"/>
              <w:left w:val="nil"/>
              <w:bottom w:val="single" w:sz="4" w:space="0" w:color="auto"/>
              <w:right w:val="single" w:sz="4" w:space="0" w:color="auto"/>
            </w:tcBorders>
          </w:tcPr>
          <w:p w:rsidR="00BD6B26" w:rsidRPr="00C27A8F" w:rsidRDefault="0077183C" w:rsidP="004506D6">
            <w:pPr>
              <w:jc w:val="center"/>
              <w:rPr>
                <w:color w:val="003300"/>
                <w:sz w:val="16"/>
                <w:szCs w:val="16"/>
              </w:rPr>
            </w:pPr>
            <w:r>
              <w:rPr>
                <w:color w:val="003300"/>
                <w:sz w:val="16"/>
                <w:szCs w:val="16"/>
              </w:rPr>
              <w:t>Ortho-Clinical</w:t>
            </w:r>
          </w:p>
        </w:tc>
      </w:tr>
      <w:tr w:rsidR="002641D1" w:rsidRPr="00C27A8F" w:rsidTr="004506D6">
        <w:trPr>
          <w:gridAfter w:val="1"/>
          <w:wAfter w:w="38" w:type="dxa"/>
          <w:trHeight w:val="926"/>
        </w:trPr>
        <w:tc>
          <w:tcPr>
            <w:tcW w:w="900" w:type="dxa"/>
            <w:tcBorders>
              <w:top w:val="nil"/>
              <w:left w:val="single" w:sz="4" w:space="0" w:color="auto"/>
              <w:bottom w:val="single" w:sz="4" w:space="0" w:color="auto"/>
              <w:right w:val="single" w:sz="4" w:space="0" w:color="auto"/>
            </w:tcBorders>
          </w:tcPr>
          <w:p w:rsidR="002641D1" w:rsidRPr="00A20389" w:rsidRDefault="002641D1" w:rsidP="004506D6">
            <w:pPr>
              <w:jc w:val="center"/>
              <w:rPr>
                <w:b/>
                <w:bCs/>
                <w:color w:val="003300"/>
                <w:sz w:val="16"/>
                <w:szCs w:val="16"/>
              </w:rPr>
            </w:pPr>
            <w:r w:rsidRPr="00A20389">
              <w:rPr>
                <w:b/>
                <w:bCs/>
                <w:color w:val="003300"/>
                <w:sz w:val="16"/>
                <w:szCs w:val="16"/>
              </w:rPr>
              <w:t>Anti-</w:t>
            </w:r>
            <w:proofErr w:type="spellStart"/>
            <w:r w:rsidRPr="00A20389">
              <w:rPr>
                <w:b/>
                <w:bCs/>
                <w:color w:val="003300"/>
                <w:sz w:val="16"/>
                <w:szCs w:val="16"/>
              </w:rPr>
              <w:t>HBc</w:t>
            </w:r>
            <w:proofErr w:type="spellEnd"/>
          </w:p>
        </w:tc>
        <w:tc>
          <w:tcPr>
            <w:tcW w:w="990" w:type="dxa"/>
            <w:gridSpan w:val="2"/>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r>
              <w:rPr>
                <w:color w:val="003300"/>
                <w:sz w:val="16"/>
                <w:szCs w:val="16"/>
              </w:rPr>
              <w:t>Anti HB</w:t>
            </w:r>
            <w:r w:rsidRPr="00C27A8F">
              <w:rPr>
                <w:color w:val="003300"/>
                <w:sz w:val="16"/>
                <w:szCs w:val="16"/>
              </w:rPr>
              <w:t>V</w:t>
            </w:r>
          </w:p>
        </w:tc>
        <w:tc>
          <w:tcPr>
            <w:tcW w:w="1170" w:type="dxa"/>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r w:rsidRPr="00C27A8F">
              <w:rPr>
                <w:color w:val="003300"/>
                <w:sz w:val="16"/>
                <w:szCs w:val="16"/>
              </w:rPr>
              <w:t>Qualitative</w:t>
            </w:r>
          </w:p>
        </w:tc>
        <w:tc>
          <w:tcPr>
            <w:tcW w:w="1530" w:type="dxa"/>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proofErr w:type="spellStart"/>
            <w:r w:rsidRPr="00C27A8F">
              <w:rPr>
                <w:color w:val="003300"/>
                <w:sz w:val="16"/>
                <w:szCs w:val="16"/>
              </w:rPr>
              <w:t>Chemiluminescence</w:t>
            </w:r>
            <w:proofErr w:type="spellEnd"/>
          </w:p>
        </w:tc>
        <w:tc>
          <w:tcPr>
            <w:tcW w:w="810" w:type="dxa"/>
            <w:gridSpan w:val="2"/>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r w:rsidRPr="00C27A8F">
              <w:rPr>
                <w:color w:val="003300"/>
                <w:sz w:val="16"/>
                <w:szCs w:val="16"/>
              </w:rPr>
              <w:t>Serum</w:t>
            </w:r>
          </w:p>
        </w:tc>
        <w:tc>
          <w:tcPr>
            <w:tcW w:w="1440" w:type="dxa"/>
            <w:gridSpan w:val="2"/>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r>
              <w:rPr>
                <w:color w:val="003300"/>
                <w:sz w:val="16"/>
                <w:szCs w:val="16"/>
              </w:rPr>
              <w:t>VITROS Anti-HBV Assay</w:t>
            </w:r>
          </w:p>
        </w:tc>
        <w:tc>
          <w:tcPr>
            <w:tcW w:w="1530" w:type="dxa"/>
            <w:gridSpan w:val="2"/>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r>
              <w:rPr>
                <w:color w:val="003300"/>
                <w:sz w:val="16"/>
                <w:szCs w:val="16"/>
              </w:rPr>
              <w:t>Ortho-Clinical</w:t>
            </w:r>
          </w:p>
        </w:tc>
      </w:tr>
      <w:tr w:rsidR="002641D1" w:rsidRPr="00C27A8F" w:rsidTr="004506D6">
        <w:trPr>
          <w:gridAfter w:val="1"/>
          <w:wAfter w:w="38" w:type="dxa"/>
          <w:trHeight w:val="926"/>
        </w:trPr>
        <w:tc>
          <w:tcPr>
            <w:tcW w:w="900" w:type="dxa"/>
            <w:tcBorders>
              <w:top w:val="nil"/>
              <w:left w:val="single" w:sz="4" w:space="0" w:color="auto"/>
              <w:bottom w:val="single" w:sz="4" w:space="0" w:color="auto"/>
              <w:right w:val="single" w:sz="4" w:space="0" w:color="auto"/>
            </w:tcBorders>
          </w:tcPr>
          <w:p w:rsidR="002641D1" w:rsidRPr="00A20389" w:rsidRDefault="002641D1" w:rsidP="004506D6">
            <w:pPr>
              <w:jc w:val="center"/>
              <w:rPr>
                <w:b/>
                <w:bCs/>
                <w:color w:val="003300"/>
                <w:sz w:val="16"/>
                <w:szCs w:val="16"/>
              </w:rPr>
            </w:pPr>
            <w:r w:rsidRPr="00A20389">
              <w:rPr>
                <w:b/>
                <w:bCs/>
                <w:color w:val="003300"/>
                <w:sz w:val="16"/>
                <w:szCs w:val="16"/>
              </w:rPr>
              <w:t>HBV DNA PCR</w:t>
            </w:r>
          </w:p>
        </w:tc>
        <w:tc>
          <w:tcPr>
            <w:tcW w:w="990" w:type="dxa"/>
            <w:gridSpan w:val="2"/>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r>
              <w:rPr>
                <w:color w:val="003300"/>
                <w:sz w:val="16"/>
                <w:szCs w:val="16"/>
              </w:rPr>
              <w:t>D</w:t>
            </w:r>
            <w:r w:rsidRPr="00C27A8F">
              <w:rPr>
                <w:color w:val="003300"/>
                <w:sz w:val="16"/>
                <w:szCs w:val="16"/>
              </w:rPr>
              <w:t>NA</w:t>
            </w:r>
          </w:p>
        </w:tc>
        <w:tc>
          <w:tcPr>
            <w:tcW w:w="1170" w:type="dxa"/>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r w:rsidRPr="00C27A8F">
              <w:rPr>
                <w:color w:val="003300"/>
                <w:sz w:val="16"/>
                <w:szCs w:val="16"/>
              </w:rPr>
              <w:t>Quantitative</w:t>
            </w:r>
          </w:p>
        </w:tc>
        <w:tc>
          <w:tcPr>
            <w:tcW w:w="1530" w:type="dxa"/>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r>
              <w:rPr>
                <w:color w:val="003300"/>
                <w:sz w:val="16"/>
                <w:szCs w:val="16"/>
              </w:rPr>
              <w:t>Real time PCR</w:t>
            </w:r>
          </w:p>
        </w:tc>
        <w:tc>
          <w:tcPr>
            <w:tcW w:w="810" w:type="dxa"/>
            <w:gridSpan w:val="2"/>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rPr>
            </w:pPr>
            <w:r w:rsidRPr="00C27A8F">
              <w:rPr>
                <w:color w:val="003300"/>
                <w:sz w:val="16"/>
                <w:szCs w:val="16"/>
              </w:rPr>
              <w:t>Serum</w:t>
            </w:r>
          </w:p>
        </w:tc>
        <w:tc>
          <w:tcPr>
            <w:tcW w:w="1440" w:type="dxa"/>
            <w:gridSpan w:val="2"/>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highlight w:val="yellow"/>
              </w:rPr>
            </w:pPr>
            <w:r>
              <w:rPr>
                <w:color w:val="003300"/>
                <w:sz w:val="16"/>
                <w:szCs w:val="16"/>
              </w:rPr>
              <w:t xml:space="preserve">COBAS </w:t>
            </w:r>
            <w:proofErr w:type="spellStart"/>
            <w:r>
              <w:rPr>
                <w:color w:val="003300"/>
                <w:sz w:val="16"/>
                <w:szCs w:val="16"/>
              </w:rPr>
              <w:t>TaqMan</w:t>
            </w:r>
            <w:proofErr w:type="spellEnd"/>
            <w:r>
              <w:rPr>
                <w:color w:val="003300"/>
                <w:sz w:val="16"/>
                <w:szCs w:val="16"/>
              </w:rPr>
              <w:t xml:space="preserve"> HBV Test v2.0</w:t>
            </w:r>
          </w:p>
        </w:tc>
        <w:tc>
          <w:tcPr>
            <w:tcW w:w="1530" w:type="dxa"/>
            <w:gridSpan w:val="2"/>
            <w:tcBorders>
              <w:top w:val="nil"/>
              <w:left w:val="nil"/>
              <w:bottom w:val="single" w:sz="4" w:space="0" w:color="auto"/>
              <w:right w:val="single" w:sz="4" w:space="0" w:color="auto"/>
            </w:tcBorders>
          </w:tcPr>
          <w:p w:rsidR="002641D1" w:rsidRPr="00C27A8F" w:rsidRDefault="002641D1" w:rsidP="004506D6">
            <w:pPr>
              <w:jc w:val="center"/>
              <w:rPr>
                <w:color w:val="003300"/>
                <w:sz w:val="16"/>
                <w:szCs w:val="16"/>
                <w:highlight w:val="yellow"/>
              </w:rPr>
            </w:pPr>
            <w:r>
              <w:rPr>
                <w:color w:val="003300"/>
                <w:sz w:val="16"/>
                <w:szCs w:val="16"/>
              </w:rPr>
              <w:t>Roche</w:t>
            </w:r>
          </w:p>
        </w:tc>
      </w:tr>
    </w:tbl>
    <w:p w:rsidR="00BD6B26" w:rsidRDefault="00BD6B26" w:rsidP="00BD6B26">
      <w:pPr>
        <w:rPr>
          <w:sz w:val="28"/>
          <w:szCs w:val="28"/>
        </w:rPr>
      </w:pPr>
    </w:p>
    <w:p w:rsidR="00BD6B26" w:rsidRDefault="00BD6B26" w:rsidP="00714839">
      <w:pPr>
        <w:rPr>
          <w:sz w:val="28"/>
          <w:szCs w:val="28"/>
        </w:rPr>
      </w:pPr>
    </w:p>
    <w:p w:rsidR="00BD6B26" w:rsidRDefault="00BD6B26" w:rsidP="00714839">
      <w:pPr>
        <w:rPr>
          <w:sz w:val="28"/>
          <w:szCs w:val="28"/>
        </w:rPr>
      </w:pPr>
    </w:p>
    <w:p w:rsidR="00BD6B26" w:rsidRDefault="00BD6B26" w:rsidP="00714839">
      <w:pPr>
        <w:rPr>
          <w:sz w:val="28"/>
          <w:szCs w:val="28"/>
        </w:rPr>
      </w:pPr>
    </w:p>
    <w:p w:rsidR="00BD6B26" w:rsidRDefault="00BD6B26" w:rsidP="00714839">
      <w:pPr>
        <w:rPr>
          <w:sz w:val="28"/>
          <w:szCs w:val="28"/>
        </w:rPr>
      </w:pPr>
    </w:p>
    <w:p w:rsidR="00BD6B26" w:rsidRDefault="00BD6B26" w:rsidP="00714839">
      <w:pPr>
        <w:rPr>
          <w:sz w:val="28"/>
          <w:szCs w:val="28"/>
        </w:rPr>
      </w:pPr>
    </w:p>
    <w:p w:rsidR="00BD6B26" w:rsidRDefault="00BD6B26" w:rsidP="00714839">
      <w:pPr>
        <w:rPr>
          <w:sz w:val="28"/>
          <w:szCs w:val="28"/>
        </w:rPr>
      </w:pPr>
    </w:p>
    <w:p w:rsidR="002641D1" w:rsidRDefault="002641D1" w:rsidP="00714839">
      <w:pPr>
        <w:rPr>
          <w:sz w:val="28"/>
          <w:szCs w:val="28"/>
        </w:rPr>
      </w:pPr>
    </w:p>
    <w:p w:rsidR="002641D1" w:rsidRDefault="002641D1" w:rsidP="00714839">
      <w:pPr>
        <w:rPr>
          <w:sz w:val="28"/>
          <w:szCs w:val="28"/>
        </w:rPr>
      </w:pPr>
    </w:p>
    <w:p w:rsidR="00BD6B26" w:rsidRDefault="00BD6B26" w:rsidP="00714839">
      <w:pPr>
        <w:rPr>
          <w:sz w:val="28"/>
          <w:szCs w:val="28"/>
        </w:rPr>
      </w:pPr>
    </w:p>
    <w:p w:rsidR="00363A5B" w:rsidRDefault="00BD6B26" w:rsidP="00714839">
      <w:pPr>
        <w:rPr>
          <w:sz w:val="28"/>
          <w:szCs w:val="28"/>
        </w:rPr>
      </w:pPr>
      <w:r>
        <w:rPr>
          <w:sz w:val="28"/>
          <w:szCs w:val="28"/>
        </w:rPr>
        <w:lastRenderedPageBreak/>
        <w:t>Appendix 11.4</w:t>
      </w:r>
    </w:p>
    <w:p w:rsidR="00363A5B" w:rsidRDefault="00363A5B" w:rsidP="00714839">
      <w:pPr>
        <w:rPr>
          <w:sz w:val="28"/>
          <w:szCs w:val="28"/>
        </w:rPr>
      </w:pPr>
      <w:r>
        <w:rPr>
          <w:sz w:val="28"/>
          <w:szCs w:val="28"/>
        </w:rPr>
        <w:t xml:space="preserve">Blood Collection Protocol </w:t>
      </w:r>
    </w:p>
    <w:p w:rsidR="00363A5B" w:rsidRPr="00C27A8F" w:rsidRDefault="00363A5B" w:rsidP="00363A5B">
      <w:pPr>
        <w:pStyle w:val="ListParagraph"/>
        <w:numPr>
          <w:ilvl w:val="0"/>
          <w:numId w:val="41"/>
        </w:numPr>
        <w:spacing w:before="120" w:after="120"/>
        <w:rPr>
          <w:bCs/>
          <w:iCs/>
        </w:rPr>
      </w:pPr>
      <w:r w:rsidRPr="00C27A8F">
        <w:rPr>
          <w:bCs/>
          <w:iCs/>
        </w:rPr>
        <w:t xml:space="preserve">Sample of blood will be collected from </w:t>
      </w:r>
      <w:r>
        <w:rPr>
          <w:bCs/>
          <w:iCs/>
        </w:rPr>
        <w:t xml:space="preserve">the </w:t>
      </w:r>
      <w:proofErr w:type="spellStart"/>
      <w:r w:rsidRPr="00C27A8F">
        <w:rPr>
          <w:bCs/>
          <w:iCs/>
        </w:rPr>
        <w:t>cubital</w:t>
      </w:r>
      <w:proofErr w:type="spellEnd"/>
      <w:r w:rsidRPr="00C27A8F">
        <w:rPr>
          <w:bCs/>
          <w:iCs/>
        </w:rPr>
        <w:t xml:space="preserve"> vein most commonly or dorsal vein of the hand occasionally using the following process:</w:t>
      </w:r>
    </w:p>
    <w:p w:rsidR="00363A5B" w:rsidRPr="00C27A8F" w:rsidRDefault="00363A5B" w:rsidP="00363A5B">
      <w:pPr>
        <w:pStyle w:val="ListParagraph"/>
        <w:numPr>
          <w:ilvl w:val="1"/>
          <w:numId w:val="41"/>
        </w:numPr>
        <w:spacing w:before="120" w:after="120"/>
        <w:rPr>
          <w:bCs/>
          <w:iCs/>
        </w:rPr>
      </w:pPr>
      <w:r w:rsidRPr="00C27A8F">
        <w:rPr>
          <w:bCs/>
          <w:iCs/>
        </w:rPr>
        <w:t>The skin over the puncture site will be cleaned with a spirit swab in a circular motion moving from the centre to periphery and allowed to dry. Care will be taken not to touch the area again once it has been disinfected with spirit.</w:t>
      </w:r>
    </w:p>
    <w:p w:rsidR="00363A5B" w:rsidRPr="00C27A8F" w:rsidRDefault="00363A5B" w:rsidP="00363A5B">
      <w:pPr>
        <w:pStyle w:val="ListParagraph"/>
        <w:numPr>
          <w:ilvl w:val="1"/>
          <w:numId w:val="41"/>
        </w:numPr>
        <w:spacing w:before="120" w:after="120"/>
        <w:rPr>
          <w:bCs/>
          <w:iCs/>
        </w:rPr>
      </w:pPr>
      <w:r w:rsidRPr="00C27A8F">
        <w:rPr>
          <w:bCs/>
          <w:iCs/>
        </w:rPr>
        <w:t>A tourniquet will be</w:t>
      </w:r>
      <w:r>
        <w:rPr>
          <w:bCs/>
          <w:iCs/>
        </w:rPr>
        <w:t xml:space="preserve"> tied two inches above the ante-</w:t>
      </w:r>
      <w:proofErr w:type="spellStart"/>
      <w:r w:rsidRPr="00C27A8F">
        <w:rPr>
          <w:bCs/>
          <w:iCs/>
        </w:rPr>
        <w:t>cubital</w:t>
      </w:r>
      <w:proofErr w:type="spellEnd"/>
      <w:r w:rsidRPr="00C27A8F">
        <w:rPr>
          <w:bCs/>
          <w:iCs/>
        </w:rPr>
        <w:t xml:space="preserve"> </w:t>
      </w:r>
      <w:proofErr w:type="spellStart"/>
      <w:r w:rsidRPr="00C27A8F">
        <w:rPr>
          <w:bCs/>
          <w:iCs/>
        </w:rPr>
        <w:t>fossa</w:t>
      </w:r>
      <w:proofErr w:type="spellEnd"/>
      <w:r w:rsidRPr="00C27A8F">
        <w:rPr>
          <w:bCs/>
          <w:iCs/>
        </w:rPr>
        <w:t>. The tourniquet will be applied for not mor</w:t>
      </w:r>
      <w:r>
        <w:rPr>
          <w:bCs/>
          <w:iCs/>
        </w:rPr>
        <w:t xml:space="preserve">e than a minute as it causes </w:t>
      </w:r>
      <w:proofErr w:type="spellStart"/>
      <w:r>
        <w:rPr>
          <w:bCs/>
          <w:iCs/>
        </w:rPr>
        <w:t>he</w:t>
      </w:r>
      <w:r w:rsidRPr="00C27A8F">
        <w:rPr>
          <w:bCs/>
          <w:iCs/>
        </w:rPr>
        <w:t>moconcentration</w:t>
      </w:r>
      <w:proofErr w:type="spellEnd"/>
      <w:r w:rsidRPr="00C27A8F">
        <w:rPr>
          <w:bCs/>
          <w:iCs/>
        </w:rPr>
        <w:t xml:space="preserve"> and can increase v</w:t>
      </w:r>
      <w:r>
        <w:rPr>
          <w:bCs/>
          <w:iCs/>
        </w:rPr>
        <w:t xml:space="preserve">alues of protein- based </w:t>
      </w:r>
      <w:proofErr w:type="spellStart"/>
      <w:r>
        <w:rPr>
          <w:bCs/>
          <w:iCs/>
        </w:rPr>
        <w:t>analytes</w:t>
      </w:r>
      <w:proofErr w:type="spellEnd"/>
      <w:r w:rsidRPr="00C27A8F">
        <w:rPr>
          <w:bCs/>
          <w:iCs/>
        </w:rPr>
        <w:t>.</w:t>
      </w:r>
    </w:p>
    <w:p w:rsidR="00363A5B" w:rsidRPr="00C27A8F" w:rsidRDefault="00363A5B" w:rsidP="00363A5B">
      <w:pPr>
        <w:pStyle w:val="ListParagraph"/>
        <w:numPr>
          <w:ilvl w:val="1"/>
          <w:numId w:val="41"/>
        </w:numPr>
        <w:spacing w:before="120" w:after="120"/>
        <w:rPr>
          <w:bCs/>
          <w:iCs/>
        </w:rPr>
      </w:pPr>
      <w:r w:rsidRPr="00C27A8F">
        <w:rPr>
          <w:bCs/>
          <w:iCs/>
        </w:rPr>
        <w:t>The vein will be punctured with the beveled edge of the needle and the blood will flow immediately once the needle is in the vein. (Flash back needles will be used to visualize the flow of blood in needle hub). The tourniquet will be released immediately after the blood flow commences. Blood will get collected till the vacuum is exhausted.</w:t>
      </w:r>
    </w:p>
    <w:p w:rsidR="008D430F" w:rsidRPr="00E832D9" w:rsidRDefault="00363A5B" w:rsidP="00E832D9">
      <w:pPr>
        <w:pStyle w:val="ListParagraph"/>
        <w:numPr>
          <w:ilvl w:val="1"/>
          <w:numId w:val="41"/>
        </w:numPr>
        <w:spacing w:before="120" w:after="120"/>
        <w:rPr>
          <w:bCs/>
          <w:iCs/>
        </w:rPr>
      </w:pPr>
      <w:r w:rsidRPr="00C27A8F">
        <w:rPr>
          <w:bCs/>
          <w:iCs/>
        </w:rPr>
        <w:t>When collection is completed with the spirit swab over the puncture site, the needle will be withdrawn, and firm pressure is applied over puncture site, for a few minutes till the bleeding is stopped.</w:t>
      </w:r>
      <w:r w:rsidR="00BD6B26">
        <w:rPr>
          <w:bCs/>
          <w:iCs/>
        </w:rPr>
        <w:t xml:space="preserve">  A band-aid will be applied.  </w:t>
      </w:r>
    </w:p>
    <w:p w:rsidR="008D430F" w:rsidRDefault="008D430F" w:rsidP="002C76BB">
      <w:pPr>
        <w:rPr>
          <w:color w:val="4F81BD" w:themeColor="accent1"/>
          <w:sz w:val="40"/>
          <w:szCs w:val="40"/>
        </w:rPr>
      </w:pPr>
    </w:p>
    <w:p w:rsidR="002C76BB" w:rsidRDefault="00714839" w:rsidP="002C76BB">
      <w:pPr>
        <w:rPr>
          <w:color w:val="4F81BD" w:themeColor="accent1"/>
          <w:sz w:val="40"/>
          <w:szCs w:val="40"/>
        </w:rPr>
      </w:pPr>
      <w:r>
        <w:rPr>
          <w:color w:val="4F81BD" w:themeColor="accent1"/>
          <w:sz w:val="40"/>
          <w:szCs w:val="40"/>
        </w:rPr>
        <w:t xml:space="preserve">12 Attachments  </w:t>
      </w:r>
    </w:p>
    <w:p w:rsidR="002C76BB" w:rsidRPr="00363A5B" w:rsidRDefault="002C76BB" w:rsidP="002C76BB">
      <w:pPr>
        <w:rPr>
          <w:sz w:val="28"/>
          <w:szCs w:val="28"/>
        </w:rPr>
      </w:pPr>
      <w:r w:rsidRPr="00363A5B">
        <w:rPr>
          <w:sz w:val="28"/>
          <w:szCs w:val="28"/>
        </w:rPr>
        <w:t xml:space="preserve">12.1 Adult Questionnaire </w:t>
      </w:r>
    </w:p>
    <w:p w:rsidR="00E832D9" w:rsidRDefault="00E832D9" w:rsidP="002C76BB">
      <w:pPr>
        <w:rPr>
          <w:sz w:val="28"/>
          <w:szCs w:val="28"/>
        </w:rPr>
      </w:pPr>
    </w:p>
    <w:p w:rsidR="00BD6B26" w:rsidRDefault="00BD6B26" w:rsidP="002C76BB">
      <w:pPr>
        <w:rPr>
          <w:sz w:val="28"/>
          <w:szCs w:val="28"/>
        </w:rPr>
      </w:pPr>
    </w:p>
    <w:p w:rsidR="00BD6B26" w:rsidRDefault="00BD6B26" w:rsidP="002C76BB">
      <w:pPr>
        <w:rPr>
          <w:sz w:val="28"/>
          <w:szCs w:val="28"/>
        </w:rPr>
      </w:pPr>
    </w:p>
    <w:p w:rsidR="00BD6B26" w:rsidRDefault="00BD6B26" w:rsidP="002C76BB">
      <w:pPr>
        <w:rPr>
          <w:sz w:val="28"/>
          <w:szCs w:val="28"/>
        </w:rPr>
      </w:pPr>
    </w:p>
    <w:p w:rsidR="00BD6B26" w:rsidRDefault="00BD6B26" w:rsidP="002C76BB">
      <w:pPr>
        <w:rPr>
          <w:sz w:val="28"/>
          <w:szCs w:val="28"/>
        </w:rPr>
      </w:pPr>
    </w:p>
    <w:p w:rsidR="00BD6B26" w:rsidRDefault="00BD6B26" w:rsidP="002C76BB">
      <w:pPr>
        <w:rPr>
          <w:sz w:val="28"/>
          <w:szCs w:val="28"/>
        </w:rPr>
      </w:pPr>
    </w:p>
    <w:p w:rsidR="00BD6B26" w:rsidRDefault="00BD6B26" w:rsidP="002C76BB">
      <w:pPr>
        <w:rPr>
          <w:sz w:val="28"/>
          <w:szCs w:val="28"/>
        </w:rPr>
      </w:pPr>
    </w:p>
    <w:p w:rsidR="00BD6B26" w:rsidRDefault="00BD6B26" w:rsidP="002C76BB">
      <w:pPr>
        <w:rPr>
          <w:sz w:val="28"/>
          <w:szCs w:val="28"/>
        </w:rPr>
      </w:pPr>
    </w:p>
    <w:p w:rsidR="002C76BB" w:rsidRDefault="002C76BB" w:rsidP="002C76BB">
      <w:pPr>
        <w:rPr>
          <w:sz w:val="28"/>
          <w:szCs w:val="28"/>
        </w:rPr>
      </w:pPr>
      <w:r w:rsidRPr="00363A5B">
        <w:rPr>
          <w:sz w:val="28"/>
          <w:szCs w:val="28"/>
        </w:rPr>
        <w:lastRenderedPageBreak/>
        <w:t xml:space="preserve"> </w:t>
      </w:r>
      <w:r w:rsidR="00A36C9D">
        <w:rPr>
          <w:sz w:val="28"/>
          <w:szCs w:val="28"/>
        </w:rPr>
        <w:t>12.2</w:t>
      </w:r>
      <w:r w:rsidRPr="00363A5B">
        <w:rPr>
          <w:sz w:val="28"/>
          <w:szCs w:val="28"/>
        </w:rPr>
        <w:t xml:space="preserve"> Non-Response Form </w:t>
      </w:r>
    </w:p>
    <w:p w:rsidR="00363A5B" w:rsidRDefault="00363A5B" w:rsidP="002C76BB">
      <w:r>
        <w:t>Interviewer ID_________________________________________________________________________</w:t>
      </w:r>
    </w:p>
    <w:p w:rsidR="00363A5B" w:rsidRDefault="00363A5B" w:rsidP="002C76BB">
      <w:r>
        <w:t>Region_______________________________________________________________________________</w:t>
      </w:r>
    </w:p>
    <w:p w:rsidR="00363A5B" w:rsidRDefault="00363A5B" w:rsidP="002C76BB">
      <w:r>
        <w:t>District_______________________________________________________________________________</w:t>
      </w:r>
    </w:p>
    <w:p w:rsidR="00363A5B" w:rsidRDefault="00363A5B" w:rsidP="002C76BB">
      <w:r>
        <w:t>Village/Settlement______________________________________________________________________</w:t>
      </w:r>
    </w:p>
    <w:p w:rsidR="00363A5B" w:rsidRDefault="00363A5B" w:rsidP="002C76BB">
      <w:r>
        <w:t>Age__________________________________________________________________________________</w:t>
      </w:r>
    </w:p>
    <w:p w:rsidR="00363A5B" w:rsidRPr="00363A5B" w:rsidRDefault="00363A5B" w:rsidP="002C76BB">
      <w:r>
        <w:t>Sex__________________________________________________________________________________</w:t>
      </w:r>
    </w:p>
    <w:p w:rsidR="00363A5B" w:rsidRDefault="00363A5B" w:rsidP="002C76BB">
      <w:pPr>
        <w:rPr>
          <w:sz w:val="28"/>
          <w:szCs w:val="28"/>
        </w:rPr>
      </w:pPr>
    </w:p>
    <w:p w:rsidR="00363A5B" w:rsidRDefault="00363A5B" w:rsidP="002C76BB">
      <w:pPr>
        <w:rPr>
          <w:sz w:val="28"/>
          <w:szCs w:val="28"/>
        </w:rPr>
      </w:pPr>
    </w:p>
    <w:p w:rsidR="00363A5B" w:rsidRDefault="00363A5B" w:rsidP="002C76BB">
      <w:pPr>
        <w:rPr>
          <w:sz w:val="28"/>
          <w:szCs w:val="28"/>
        </w:rPr>
      </w:pPr>
    </w:p>
    <w:p w:rsidR="00363A5B" w:rsidRDefault="00363A5B" w:rsidP="002C76BB">
      <w:pPr>
        <w:rPr>
          <w:sz w:val="28"/>
          <w:szCs w:val="28"/>
        </w:rPr>
      </w:pPr>
    </w:p>
    <w:p w:rsidR="00363A5B" w:rsidRDefault="00363A5B" w:rsidP="002C76BB">
      <w:pPr>
        <w:rPr>
          <w:sz w:val="28"/>
          <w:szCs w:val="28"/>
        </w:rPr>
      </w:pPr>
    </w:p>
    <w:p w:rsidR="00363A5B" w:rsidRDefault="00363A5B" w:rsidP="002C76BB">
      <w:pPr>
        <w:rPr>
          <w:sz w:val="28"/>
          <w:szCs w:val="28"/>
        </w:rPr>
      </w:pPr>
    </w:p>
    <w:p w:rsidR="00363A5B" w:rsidRDefault="00363A5B" w:rsidP="002C76BB">
      <w:pPr>
        <w:rPr>
          <w:sz w:val="28"/>
          <w:szCs w:val="28"/>
        </w:rPr>
      </w:pPr>
    </w:p>
    <w:p w:rsidR="00363A5B" w:rsidRDefault="00363A5B" w:rsidP="002C76BB">
      <w:pPr>
        <w:rPr>
          <w:sz w:val="28"/>
          <w:szCs w:val="28"/>
        </w:rPr>
      </w:pPr>
    </w:p>
    <w:p w:rsidR="00363A5B" w:rsidRDefault="00363A5B" w:rsidP="002C76BB">
      <w:pPr>
        <w:rPr>
          <w:sz w:val="28"/>
          <w:szCs w:val="28"/>
        </w:rPr>
      </w:pPr>
    </w:p>
    <w:p w:rsidR="00BD6B26" w:rsidRDefault="00BD6B26" w:rsidP="002C76BB">
      <w:pPr>
        <w:rPr>
          <w:sz w:val="28"/>
          <w:szCs w:val="28"/>
        </w:rPr>
      </w:pPr>
    </w:p>
    <w:p w:rsidR="00BD6B26" w:rsidRDefault="00BD6B26" w:rsidP="002C76BB">
      <w:pPr>
        <w:rPr>
          <w:sz w:val="28"/>
          <w:szCs w:val="28"/>
        </w:rPr>
      </w:pPr>
    </w:p>
    <w:p w:rsidR="00BD6B26" w:rsidRDefault="00BD6B26" w:rsidP="002C76BB">
      <w:pPr>
        <w:rPr>
          <w:sz w:val="28"/>
          <w:szCs w:val="28"/>
        </w:rPr>
      </w:pPr>
    </w:p>
    <w:p w:rsidR="00BD6B26" w:rsidRDefault="00BD6B26" w:rsidP="002C76BB">
      <w:pPr>
        <w:rPr>
          <w:sz w:val="28"/>
          <w:szCs w:val="28"/>
        </w:rPr>
      </w:pPr>
    </w:p>
    <w:p w:rsidR="00BD6B26" w:rsidRDefault="00BD6B26" w:rsidP="002C76BB">
      <w:pPr>
        <w:rPr>
          <w:sz w:val="28"/>
          <w:szCs w:val="28"/>
        </w:rPr>
      </w:pPr>
    </w:p>
    <w:p w:rsidR="00BD6B26" w:rsidRDefault="00BD6B26" w:rsidP="002C76BB">
      <w:pPr>
        <w:rPr>
          <w:sz w:val="28"/>
          <w:szCs w:val="28"/>
        </w:rPr>
      </w:pPr>
    </w:p>
    <w:p w:rsidR="00363A5B" w:rsidRDefault="00363A5B" w:rsidP="002C76BB">
      <w:pPr>
        <w:rPr>
          <w:sz w:val="28"/>
          <w:szCs w:val="28"/>
        </w:rPr>
      </w:pPr>
    </w:p>
    <w:p w:rsidR="002C76BB" w:rsidRDefault="002C76BB" w:rsidP="002C76BB">
      <w:pPr>
        <w:rPr>
          <w:sz w:val="28"/>
          <w:szCs w:val="28"/>
        </w:rPr>
      </w:pPr>
      <w:r w:rsidRPr="00363A5B">
        <w:rPr>
          <w:sz w:val="28"/>
          <w:szCs w:val="28"/>
        </w:rPr>
        <w:lastRenderedPageBreak/>
        <w:t>12.</w:t>
      </w:r>
      <w:r w:rsidR="00A36C9D">
        <w:rPr>
          <w:sz w:val="28"/>
          <w:szCs w:val="28"/>
        </w:rPr>
        <w:t>3</w:t>
      </w:r>
      <w:r w:rsidRPr="00363A5B">
        <w:rPr>
          <w:sz w:val="28"/>
          <w:szCs w:val="28"/>
        </w:rPr>
        <w:t xml:space="preserve"> Informed Consent Form </w:t>
      </w:r>
    </w:p>
    <w:p w:rsidR="00487D3F" w:rsidRPr="00C27A8F" w:rsidRDefault="00487D3F" w:rsidP="00487D3F">
      <w:pPr>
        <w:autoSpaceDE w:val="0"/>
        <w:autoSpaceDN w:val="0"/>
        <w:adjustRightInd w:val="0"/>
        <w:outlineLvl w:val="0"/>
        <w:rPr>
          <w:b/>
          <w:sz w:val="26"/>
          <w:szCs w:val="20"/>
        </w:rPr>
      </w:pPr>
      <w:r w:rsidRPr="00C27A8F">
        <w:rPr>
          <w:b/>
          <w:sz w:val="26"/>
          <w:szCs w:val="20"/>
        </w:rPr>
        <w:t>CONSENT FORM</w:t>
      </w:r>
    </w:p>
    <w:p w:rsidR="00487D3F" w:rsidRPr="00C27A8F" w:rsidRDefault="00487D3F" w:rsidP="00487D3F">
      <w:pPr>
        <w:autoSpaceDE w:val="0"/>
        <w:autoSpaceDN w:val="0"/>
        <w:adjustRightInd w:val="0"/>
        <w:outlineLvl w:val="0"/>
        <w:rPr>
          <w:b/>
          <w:sz w:val="26"/>
          <w:szCs w:val="20"/>
        </w:rPr>
      </w:pPr>
      <w:r w:rsidRPr="00C27A8F">
        <w:rPr>
          <w:sz w:val="26"/>
          <w:szCs w:val="20"/>
        </w:rPr>
        <w:t xml:space="preserve">For persons </w:t>
      </w:r>
      <w:r w:rsidRPr="00C27A8F">
        <w:rPr>
          <w:rFonts w:eastAsia="MS Gothic"/>
          <w:color w:val="000000"/>
        </w:rPr>
        <w:t>≥18 years of age</w:t>
      </w:r>
      <w:r w:rsidR="00A36C9D">
        <w:rPr>
          <w:rFonts w:eastAsia="MS Gothic"/>
          <w:color w:val="000000"/>
        </w:rPr>
        <w:t xml:space="preserve"> </w:t>
      </w:r>
    </w:p>
    <w:tbl>
      <w:tblPr>
        <w:tblW w:w="9558" w:type="dxa"/>
        <w:tblBorders>
          <w:bottom w:val="single" w:sz="4" w:space="0" w:color="auto"/>
          <w:insideH w:val="single" w:sz="4" w:space="0" w:color="auto"/>
          <w:insideV w:val="single" w:sz="4" w:space="0" w:color="auto"/>
        </w:tblBorders>
        <w:tblLook w:val="01E0"/>
      </w:tblPr>
      <w:tblGrid>
        <w:gridCol w:w="2268"/>
        <w:gridCol w:w="7290"/>
      </w:tblGrid>
      <w:tr w:rsidR="00487D3F" w:rsidRPr="00C27A8F" w:rsidTr="00A852CB">
        <w:tc>
          <w:tcPr>
            <w:tcW w:w="2268" w:type="dxa"/>
            <w:tcBorders>
              <w:top w:val="nil"/>
              <w:left w:val="nil"/>
              <w:bottom w:val="nil"/>
              <w:right w:val="nil"/>
            </w:tcBorders>
          </w:tcPr>
          <w:p w:rsidR="00487D3F" w:rsidRPr="00C27A8F" w:rsidRDefault="00487D3F" w:rsidP="00A852CB">
            <w:pPr>
              <w:keepLines/>
              <w:tabs>
                <w:tab w:val="left" w:pos="1530"/>
              </w:tabs>
              <w:spacing w:before="120" w:after="120"/>
              <w:rPr>
                <w:b/>
              </w:rPr>
            </w:pPr>
            <w:r w:rsidRPr="00C27A8F">
              <w:rPr>
                <w:b/>
              </w:rPr>
              <w:t>Survey Name:</w:t>
            </w:r>
          </w:p>
        </w:tc>
        <w:tc>
          <w:tcPr>
            <w:tcW w:w="7290" w:type="dxa"/>
            <w:tcBorders>
              <w:top w:val="nil"/>
              <w:left w:val="nil"/>
              <w:bottom w:val="nil"/>
              <w:right w:val="nil"/>
            </w:tcBorders>
          </w:tcPr>
          <w:p w:rsidR="00487D3F" w:rsidRPr="00C27A8F" w:rsidRDefault="00487D3F" w:rsidP="00A852CB">
            <w:pPr>
              <w:keepLines/>
              <w:autoSpaceDE w:val="0"/>
              <w:autoSpaceDN w:val="0"/>
              <w:adjustRightInd w:val="0"/>
              <w:spacing w:after="120"/>
              <w:rPr>
                <w:b/>
                <w:i/>
                <w:color w:val="0000FF"/>
              </w:rPr>
            </w:pPr>
            <w:r w:rsidRPr="00C27A8F">
              <w:rPr>
                <w:szCs w:val="20"/>
              </w:rPr>
              <w:t>A population-based survey for</w:t>
            </w:r>
            <w:r w:rsidRPr="00C27A8F">
              <w:rPr>
                <w:bCs/>
                <w:szCs w:val="20"/>
              </w:rPr>
              <w:t xml:space="preserve"> prevalence of Hepatiti</w:t>
            </w:r>
            <w:r w:rsidR="001704BA">
              <w:rPr>
                <w:bCs/>
                <w:szCs w:val="20"/>
              </w:rPr>
              <w:t xml:space="preserve">s C virus in </w:t>
            </w:r>
            <w:r>
              <w:rPr>
                <w:bCs/>
                <w:szCs w:val="20"/>
              </w:rPr>
              <w:t xml:space="preserve">Georgia </w:t>
            </w:r>
            <w:r w:rsidRPr="00C27A8F">
              <w:rPr>
                <w:rFonts w:eastAsia="MS Gothic"/>
                <w:color w:val="000000"/>
              </w:rPr>
              <w:t xml:space="preserve"> </w:t>
            </w:r>
          </w:p>
        </w:tc>
      </w:tr>
      <w:tr w:rsidR="00487D3F" w:rsidRPr="00C27A8F" w:rsidTr="00A852CB">
        <w:tc>
          <w:tcPr>
            <w:tcW w:w="2268" w:type="dxa"/>
            <w:tcBorders>
              <w:top w:val="nil"/>
              <w:left w:val="nil"/>
              <w:bottom w:val="nil"/>
              <w:right w:val="nil"/>
            </w:tcBorders>
          </w:tcPr>
          <w:p w:rsidR="00487D3F" w:rsidRPr="00C27A8F" w:rsidRDefault="00487D3F" w:rsidP="00A852CB">
            <w:pPr>
              <w:keepLines/>
              <w:tabs>
                <w:tab w:val="left" w:pos="1530"/>
              </w:tabs>
              <w:spacing w:before="120" w:after="120"/>
              <w:rPr>
                <w:b/>
              </w:rPr>
            </w:pPr>
          </w:p>
        </w:tc>
        <w:tc>
          <w:tcPr>
            <w:tcW w:w="7290" w:type="dxa"/>
            <w:tcBorders>
              <w:top w:val="nil"/>
              <w:left w:val="nil"/>
              <w:bottom w:val="nil"/>
              <w:right w:val="nil"/>
            </w:tcBorders>
          </w:tcPr>
          <w:p w:rsidR="00487D3F" w:rsidRPr="00C27A8F" w:rsidRDefault="00487D3F" w:rsidP="00A852CB">
            <w:pPr>
              <w:keepLines/>
              <w:tabs>
                <w:tab w:val="left" w:pos="1530"/>
              </w:tabs>
              <w:spacing w:before="120" w:after="120"/>
              <w:rPr>
                <w:b/>
              </w:rPr>
            </w:pPr>
          </w:p>
        </w:tc>
      </w:tr>
      <w:tr w:rsidR="00487D3F" w:rsidRPr="00C27A8F" w:rsidTr="00A852CB">
        <w:tc>
          <w:tcPr>
            <w:tcW w:w="2268" w:type="dxa"/>
            <w:tcBorders>
              <w:top w:val="nil"/>
              <w:left w:val="nil"/>
              <w:bottom w:val="nil"/>
              <w:right w:val="nil"/>
            </w:tcBorders>
          </w:tcPr>
          <w:p w:rsidR="00487D3F" w:rsidRPr="00C27A8F" w:rsidRDefault="00487D3F" w:rsidP="00A852CB">
            <w:pPr>
              <w:keepLines/>
              <w:tabs>
                <w:tab w:val="left" w:pos="1530"/>
              </w:tabs>
              <w:spacing w:before="120" w:after="120"/>
              <w:rPr>
                <w:b/>
              </w:rPr>
            </w:pPr>
            <w:r w:rsidRPr="00C27A8F">
              <w:rPr>
                <w:b/>
              </w:rPr>
              <w:t>Survey Sponsor:</w:t>
            </w:r>
          </w:p>
        </w:tc>
        <w:tc>
          <w:tcPr>
            <w:tcW w:w="7290" w:type="dxa"/>
            <w:tcBorders>
              <w:top w:val="nil"/>
              <w:left w:val="nil"/>
              <w:bottom w:val="nil"/>
              <w:right w:val="nil"/>
            </w:tcBorders>
          </w:tcPr>
          <w:p w:rsidR="00487D3F" w:rsidRPr="00C27A8F" w:rsidRDefault="00487D3F" w:rsidP="00A852CB">
            <w:pPr>
              <w:keepLines/>
              <w:tabs>
                <w:tab w:val="left" w:pos="1530"/>
              </w:tabs>
              <w:spacing w:before="120" w:after="120"/>
              <w:rPr>
                <w:b/>
              </w:rPr>
            </w:pPr>
            <w:r>
              <w:rPr>
                <w:b/>
              </w:rPr>
              <w:t xml:space="preserve">Republic of Georgia Ministry of Health </w:t>
            </w:r>
          </w:p>
        </w:tc>
      </w:tr>
      <w:tr w:rsidR="00487D3F" w:rsidRPr="00C27A8F" w:rsidTr="00A852CB">
        <w:tc>
          <w:tcPr>
            <w:tcW w:w="2268" w:type="dxa"/>
            <w:tcBorders>
              <w:top w:val="nil"/>
              <w:left w:val="nil"/>
              <w:bottom w:val="single" w:sz="4" w:space="0" w:color="auto"/>
              <w:right w:val="nil"/>
            </w:tcBorders>
          </w:tcPr>
          <w:p w:rsidR="00487D3F" w:rsidRPr="00C27A8F" w:rsidRDefault="00487D3F" w:rsidP="00A852CB">
            <w:pPr>
              <w:keepLines/>
              <w:tabs>
                <w:tab w:val="left" w:pos="1530"/>
              </w:tabs>
              <w:spacing w:before="120" w:after="120"/>
              <w:rPr>
                <w:b/>
              </w:rPr>
            </w:pPr>
            <w:r w:rsidRPr="00C27A8F">
              <w:rPr>
                <w:b/>
              </w:rPr>
              <w:t>Survey Doctor:</w:t>
            </w:r>
          </w:p>
        </w:tc>
        <w:tc>
          <w:tcPr>
            <w:tcW w:w="7290" w:type="dxa"/>
            <w:tcBorders>
              <w:top w:val="nil"/>
              <w:left w:val="nil"/>
              <w:bottom w:val="single" w:sz="4" w:space="0" w:color="auto"/>
              <w:right w:val="nil"/>
            </w:tcBorders>
          </w:tcPr>
          <w:p w:rsidR="001704BA" w:rsidRDefault="001704BA" w:rsidP="001704BA">
            <w:pPr>
              <w:autoSpaceDE w:val="0"/>
              <w:autoSpaceDN w:val="0"/>
              <w:adjustRightInd w:val="0"/>
              <w:spacing w:after="0" w:line="240" w:lineRule="auto"/>
              <w:rPr>
                <w:b/>
                <w:bCs/>
                <w:caps/>
              </w:rPr>
            </w:pPr>
            <w:r>
              <w:rPr>
                <w:b/>
                <w:szCs w:val="20"/>
              </w:rPr>
              <w:t xml:space="preserve">Dr. Paata </w:t>
            </w:r>
            <w:proofErr w:type="spellStart"/>
            <w:r>
              <w:rPr>
                <w:b/>
                <w:szCs w:val="20"/>
              </w:rPr>
              <w:t>Imnadze</w:t>
            </w:r>
            <w:proofErr w:type="spellEnd"/>
          </w:p>
          <w:p w:rsidR="001704BA" w:rsidRDefault="001704BA" w:rsidP="001704BA">
            <w:pPr>
              <w:spacing w:after="0" w:line="240" w:lineRule="auto"/>
            </w:pPr>
            <w:r>
              <w:t xml:space="preserve">Director of Science </w:t>
            </w:r>
          </w:p>
          <w:p w:rsidR="001704BA" w:rsidRDefault="001704BA" w:rsidP="001704BA">
            <w:pPr>
              <w:spacing w:after="0" w:line="240" w:lineRule="auto"/>
            </w:pPr>
            <w:r>
              <w:t xml:space="preserve">Georgia National Center for Disease Control and Public Health  </w:t>
            </w:r>
          </w:p>
          <w:p w:rsidR="001704BA" w:rsidRDefault="001704BA" w:rsidP="001704BA">
            <w:pPr>
              <w:spacing w:after="0" w:line="240" w:lineRule="auto"/>
            </w:pPr>
            <w:r>
              <w:t xml:space="preserve">9 M. </w:t>
            </w:r>
            <w:proofErr w:type="spellStart"/>
            <w:r>
              <w:t>Asatiani</w:t>
            </w:r>
            <w:proofErr w:type="spellEnd"/>
            <w:r>
              <w:t xml:space="preserve"> Street</w:t>
            </w:r>
          </w:p>
          <w:p w:rsidR="001704BA" w:rsidRDefault="001704BA" w:rsidP="001704BA">
            <w:pPr>
              <w:spacing w:after="0" w:line="240" w:lineRule="auto"/>
            </w:pPr>
            <w:r>
              <w:t>Tbilisi, Georgia 0177</w:t>
            </w:r>
          </w:p>
          <w:p w:rsidR="00487D3F" w:rsidRPr="00487D3F" w:rsidRDefault="001704BA" w:rsidP="001704BA">
            <w:pPr>
              <w:keepLines/>
              <w:tabs>
                <w:tab w:val="left" w:pos="1530"/>
              </w:tabs>
              <w:spacing w:after="0" w:line="240" w:lineRule="auto"/>
              <w:rPr>
                <w:b/>
                <w:szCs w:val="20"/>
              </w:rPr>
            </w:pPr>
            <w:r>
              <w:t xml:space="preserve">E-mail: </w:t>
            </w:r>
            <w:hyperlink r:id="rId31" w:history="1">
              <w:r>
                <w:rPr>
                  <w:rStyle w:val="Hyperlink"/>
                </w:rPr>
                <w:t>pimnadze@yahoo.com</w:t>
              </w:r>
            </w:hyperlink>
          </w:p>
          <w:p w:rsidR="00487D3F" w:rsidRDefault="00487D3F" w:rsidP="00487D3F">
            <w:pPr>
              <w:keepLines/>
              <w:spacing w:after="120" w:line="180" w:lineRule="auto"/>
              <w:rPr>
                <w:szCs w:val="20"/>
              </w:rPr>
            </w:pPr>
            <w:r w:rsidRPr="00C27A8F">
              <w:rPr>
                <w:szCs w:val="20"/>
              </w:rPr>
              <w:t xml:space="preserve">Tel : </w:t>
            </w:r>
            <w:r w:rsidR="00821816" w:rsidRPr="00821816">
              <w:rPr>
                <w:szCs w:val="20"/>
                <w:highlight w:val="yellow"/>
              </w:rPr>
              <w:t>xxx</w:t>
            </w:r>
          </w:p>
          <w:p w:rsidR="00487D3F" w:rsidRPr="00C27A8F" w:rsidRDefault="00487D3F" w:rsidP="00487D3F">
            <w:pPr>
              <w:keepLines/>
              <w:spacing w:after="120" w:line="180" w:lineRule="auto"/>
              <w:rPr>
                <w:szCs w:val="20"/>
              </w:rPr>
            </w:pPr>
          </w:p>
        </w:tc>
      </w:tr>
    </w:tbl>
    <w:p w:rsidR="00487D3F" w:rsidRPr="00C27A8F" w:rsidRDefault="00487D3F" w:rsidP="00487D3F">
      <w:pPr>
        <w:keepLines/>
        <w:spacing w:after="120"/>
      </w:pPr>
    </w:p>
    <w:p w:rsidR="00487D3F" w:rsidRPr="00C27A8F" w:rsidRDefault="00487D3F" w:rsidP="00487D3F">
      <w:pPr>
        <w:keepLines/>
        <w:spacing w:after="120"/>
        <w:rPr>
          <w:color w:val="0000FF"/>
        </w:rPr>
      </w:pPr>
      <w:r w:rsidRPr="00C27A8F">
        <w:t>You are being invited to take part in a voluntary survey. This consent form has information to help you decide if you want to participate. Please take the time to read this form carefully and ask the survey doctor or staff any questions that you may have. You should not sign this form until you understand all of the information presented in the following pages and until all of your questions about this survey have been answered to your satisfaction.</w:t>
      </w:r>
    </w:p>
    <w:p w:rsidR="00487D3F" w:rsidRPr="00C27A8F" w:rsidRDefault="00487D3F" w:rsidP="00487D3F">
      <w:pPr>
        <w:keepLines/>
        <w:spacing w:after="120"/>
      </w:pPr>
      <w:r w:rsidRPr="00C27A8F">
        <w:t>You have been selected at random from your community to participate in this survey, which will help develop better health s</w:t>
      </w:r>
      <w:r>
        <w:t>ervices for the people in Georgia</w:t>
      </w:r>
      <w:r w:rsidRPr="00C27A8F">
        <w:t>.</w:t>
      </w:r>
    </w:p>
    <w:p w:rsidR="00487D3F" w:rsidRPr="00C27A8F" w:rsidRDefault="00487D3F" w:rsidP="00487D3F">
      <w:pPr>
        <w:keepLines/>
        <w:spacing w:after="120"/>
      </w:pPr>
    </w:p>
    <w:p w:rsidR="00487D3F" w:rsidRPr="00C27A8F" w:rsidRDefault="00487D3F" w:rsidP="00487D3F">
      <w:pPr>
        <w:keepLines/>
        <w:spacing w:after="120"/>
        <w:outlineLvl w:val="0"/>
      </w:pPr>
      <w:r w:rsidRPr="00C27A8F">
        <w:t>About This Survey</w:t>
      </w:r>
    </w:p>
    <w:p w:rsidR="00487D3F" w:rsidRPr="00C27A8F" w:rsidRDefault="00487D3F" w:rsidP="00487D3F">
      <w:pPr>
        <w:keepLines/>
        <w:spacing w:after="120"/>
        <w:rPr>
          <w:szCs w:val="20"/>
        </w:rPr>
      </w:pPr>
      <w:r w:rsidRPr="00C27A8F">
        <w:rPr>
          <w:szCs w:val="20"/>
        </w:rPr>
        <w:t xml:space="preserve">You are being asked to voluntarily participate in a survey to help us assess how common hepatitis C </w:t>
      </w:r>
      <w:r w:rsidR="00603302">
        <w:rPr>
          <w:szCs w:val="20"/>
        </w:rPr>
        <w:t>virus infection is in your country</w:t>
      </w:r>
      <w:r w:rsidRPr="00C27A8F">
        <w:rPr>
          <w:szCs w:val="20"/>
        </w:rPr>
        <w:t>.  Hepatitis C virus infection is a common cause o</w:t>
      </w:r>
      <w:r w:rsidR="00C8533F">
        <w:rPr>
          <w:szCs w:val="20"/>
        </w:rPr>
        <w:t>f chronic liver disease</w:t>
      </w:r>
      <w:r w:rsidRPr="00C27A8F">
        <w:rPr>
          <w:szCs w:val="20"/>
        </w:rPr>
        <w:t xml:space="preserve"> and is spread by direct blood-to-blood contact through such activities as unsafe injections. This survey will provide important information on rates of hepatitis C virus infection in your state, risk factors associated with having this infection, which also have an impact on the</w:t>
      </w:r>
      <w:r>
        <w:rPr>
          <w:szCs w:val="20"/>
        </w:rPr>
        <w:t xml:space="preserve"> health and safety of the Georgian</w:t>
      </w:r>
      <w:r w:rsidRPr="00C27A8F">
        <w:rPr>
          <w:szCs w:val="20"/>
        </w:rPr>
        <w:t xml:space="preserve"> population. </w:t>
      </w:r>
    </w:p>
    <w:p w:rsidR="001704BA" w:rsidRDefault="001704BA" w:rsidP="00487D3F">
      <w:pPr>
        <w:keepLines/>
        <w:spacing w:after="120"/>
        <w:rPr>
          <w:szCs w:val="20"/>
        </w:rPr>
      </w:pPr>
    </w:p>
    <w:p w:rsidR="001704BA" w:rsidRDefault="001704BA" w:rsidP="00487D3F">
      <w:pPr>
        <w:keepLines/>
        <w:spacing w:after="120"/>
        <w:rPr>
          <w:szCs w:val="20"/>
        </w:rPr>
      </w:pPr>
    </w:p>
    <w:p w:rsidR="001704BA" w:rsidRDefault="001704BA" w:rsidP="00487D3F">
      <w:pPr>
        <w:keepLines/>
        <w:spacing w:after="120"/>
        <w:rPr>
          <w:szCs w:val="20"/>
        </w:rPr>
      </w:pPr>
    </w:p>
    <w:p w:rsidR="00487D3F" w:rsidRPr="00C27A8F" w:rsidRDefault="00487D3F" w:rsidP="00487D3F">
      <w:pPr>
        <w:keepLines/>
        <w:spacing w:after="120"/>
        <w:rPr>
          <w:szCs w:val="20"/>
        </w:rPr>
      </w:pPr>
      <w:r w:rsidRPr="00C27A8F">
        <w:rPr>
          <w:szCs w:val="20"/>
        </w:rPr>
        <w:t>Procedure</w:t>
      </w:r>
    </w:p>
    <w:p w:rsidR="00487D3F" w:rsidRPr="00C27A8F" w:rsidRDefault="00487D3F" w:rsidP="00487D3F">
      <w:pPr>
        <w:keepLines/>
        <w:spacing w:after="120"/>
        <w:rPr>
          <w:szCs w:val="20"/>
        </w:rPr>
      </w:pPr>
      <w:r w:rsidRPr="00C27A8F">
        <w:rPr>
          <w:szCs w:val="20"/>
        </w:rPr>
        <w:lastRenderedPageBreak/>
        <w:t>This survey will take about 30 minutes of your time. First we will ask you a set of questions intended to describe your living situation, any risk factors you may have for hepatitis C, and relevant medical history.  Then, we would like to take a sample of your blood that is equivalent to two teaspoons of blood, from your vein using a small needle.  This blood will be tested for evide</w:t>
      </w:r>
      <w:r>
        <w:rPr>
          <w:szCs w:val="20"/>
        </w:rPr>
        <w:t xml:space="preserve">nce of hepatitis C </w:t>
      </w:r>
      <w:r w:rsidR="0042644E">
        <w:rPr>
          <w:szCs w:val="20"/>
        </w:rPr>
        <w:t xml:space="preserve">and hepatitis B </w:t>
      </w:r>
      <w:r w:rsidRPr="00C27A8F">
        <w:rPr>
          <w:szCs w:val="20"/>
        </w:rPr>
        <w:t>infection.</w:t>
      </w:r>
      <w:r w:rsidR="0042644E">
        <w:rPr>
          <w:szCs w:val="20"/>
        </w:rPr>
        <w:t xml:space="preserve">  </w:t>
      </w:r>
    </w:p>
    <w:p w:rsidR="00487D3F" w:rsidRPr="00C27A8F" w:rsidRDefault="00487D3F" w:rsidP="00487D3F">
      <w:pPr>
        <w:keepLines/>
        <w:spacing w:after="120"/>
        <w:rPr>
          <w:szCs w:val="20"/>
        </w:rPr>
      </w:pPr>
      <w:r w:rsidRPr="00C27A8F">
        <w:rPr>
          <w:szCs w:val="20"/>
        </w:rPr>
        <w:t>The results of blood testing will only be shared with you at the end of the survey. Your blood sample will be tested at a private laboratory and the laboratory will not have access to your name or personal-identifying information.  Your participation</w:t>
      </w:r>
      <w:r>
        <w:rPr>
          <w:szCs w:val="20"/>
        </w:rPr>
        <w:t xml:space="preserve"> will greatly assist all Georgian</w:t>
      </w:r>
      <w:r w:rsidRPr="00C27A8F">
        <w:rPr>
          <w:szCs w:val="20"/>
        </w:rPr>
        <w:t xml:space="preserve"> people and will </w:t>
      </w:r>
      <w:r w:rsidR="00A36C9D">
        <w:rPr>
          <w:szCs w:val="20"/>
        </w:rPr>
        <w:t xml:space="preserve">benefit you </w:t>
      </w:r>
      <w:r w:rsidRPr="00C27A8F">
        <w:rPr>
          <w:szCs w:val="20"/>
        </w:rPr>
        <w:t xml:space="preserve">as you will know if you </w:t>
      </w:r>
      <w:r w:rsidR="001704BA">
        <w:rPr>
          <w:szCs w:val="20"/>
        </w:rPr>
        <w:t>have</w:t>
      </w:r>
      <w:r w:rsidRPr="00C27A8F">
        <w:rPr>
          <w:szCs w:val="20"/>
        </w:rPr>
        <w:t xml:space="preserve"> hepatitis C </w:t>
      </w:r>
      <w:r w:rsidR="0042644E">
        <w:rPr>
          <w:szCs w:val="20"/>
        </w:rPr>
        <w:t xml:space="preserve">or hepatitis B </w:t>
      </w:r>
      <w:r w:rsidRPr="00C27A8F">
        <w:rPr>
          <w:szCs w:val="20"/>
        </w:rPr>
        <w:t xml:space="preserve">infection. At the end of the survey, we will give you an informational sheet with a telephone number you can call if you have any questions. </w:t>
      </w:r>
      <w:r w:rsidR="0042644E">
        <w:rPr>
          <w:szCs w:val="20"/>
        </w:rPr>
        <w:t xml:space="preserve"> </w:t>
      </w:r>
      <w:r w:rsidR="004A0078">
        <w:rPr>
          <w:szCs w:val="20"/>
        </w:rPr>
        <w:t>T</w:t>
      </w:r>
      <w:r w:rsidRPr="00C27A8F">
        <w:rPr>
          <w:szCs w:val="20"/>
        </w:rPr>
        <w:t>est results</w:t>
      </w:r>
      <w:r w:rsidR="008D430F">
        <w:rPr>
          <w:szCs w:val="20"/>
        </w:rPr>
        <w:t xml:space="preserve"> </w:t>
      </w:r>
      <w:r w:rsidR="004A0078">
        <w:rPr>
          <w:szCs w:val="20"/>
        </w:rPr>
        <w:t xml:space="preserve">will be </w:t>
      </w:r>
      <w:r w:rsidRPr="00C27A8F">
        <w:rPr>
          <w:szCs w:val="20"/>
        </w:rPr>
        <w:t>within 3</w:t>
      </w:r>
      <w:r w:rsidR="001704BA">
        <w:rPr>
          <w:szCs w:val="20"/>
        </w:rPr>
        <w:t>-6</w:t>
      </w:r>
      <w:r w:rsidRPr="00C27A8F">
        <w:rPr>
          <w:szCs w:val="20"/>
        </w:rPr>
        <w:t xml:space="preserve"> </w:t>
      </w:r>
      <w:r w:rsidR="004A0078">
        <w:rPr>
          <w:szCs w:val="20"/>
        </w:rPr>
        <w:t>months</w:t>
      </w:r>
      <w:r w:rsidRPr="00C27A8F">
        <w:rPr>
          <w:szCs w:val="20"/>
        </w:rPr>
        <w:t xml:space="preserve"> and </w:t>
      </w:r>
      <w:r w:rsidR="004A0078">
        <w:rPr>
          <w:szCs w:val="20"/>
        </w:rPr>
        <w:t xml:space="preserve">if positive, we </w:t>
      </w:r>
      <w:r w:rsidRPr="00C27A8F">
        <w:rPr>
          <w:szCs w:val="20"/>
        </w:rPr>
        <w:t>will provide you appropriate counseling and recommendations for next steps in your medical care.</w:t>
      </w:r>
      <w:r w:rsidR="005A13EF">
        <w:rPr>
          <w:szCs w:val="20"/>
        </w:rPr>
        <w:t xml:space="preserve">  As an incentive, we will inform you of your blood type.  </w:t>
      </w:r>
      <w:r w:rsidR="0042644E">
        <w:rPr>
          <w:szCs w:val="20"/>
        </w:rPr>
        <w:t xml:space="preserve">  </w:t>
      </w:r>
    </w:p>
    <w:p w:rsidR="00487D3F" w:rsidRPr="00C27A8F" w:rsidRDefault="00487D3F" w:rsidP="00487D3F">
      <w:pPr>
        <w:keepLines/>
        <w:spacing w:after="120"/>
      </w:pPr>
      <w:r w:rsidRPr="00C27A8F">
        <w:t>Any information you give will be kept strictly confidential and used only for the purposes of this study.  Any information that</w:t>
      </w:r>
      <w:r w:rsidR="001704BA">
        <w:t xml:space="preserve"> identifies you </w:t>
      </w:r>
      <w:r w:rsidRPr="00C27A8F">
        <w:t xml:space="preserve">will not be disclosed in any reports or publications that result </w:t>
      </w:r>
      <w:r w:rsidR="001704BA">
        <w:t xml:space="preserve">from this study. You </w:t>
      </w:r>
      <w:r w:rsidRPr="00C27A8F">
        <w:t>are going to be assigned a number to assure confidentiality.</w:t>
      </w:r>
    </w:p>
    <w:p w:rsidR="0042644E" w:rsidRDefault="00487D3F" w:rsidP="00487D3F">
      <w:pPr>
        <w:keepLines/>
        <w:spacing w:after="120"/>
      </w:pPr>
      <w:r w:rsidRPr="00C27A8F">
        <w:t xml:space="preserve">There will be no charge to you for being in the survey and having the blood test. Your participation </w:t>
      </w:r>
      <w:r w:rsidR="001704BA">
        <w:t>in the survey is</w:t>
      </w:r>
      <w:r w:rsidRPr="00C27A8F">
        <w:t xml:space="preserve"> completely voluntary and optional. Being in the survey or choosing not to be in the survey will not affect the medical care or services your </w:t>
      </w:r>
      <w:r>
        <w:t>famil</w:t>
      </w:r>
      <w:r w:rsidR="001704BA">
        <w:t xml:space="preserve">y receives from the </w:t>
      </w:r>
      <w:r>
        <w:t>Geor</w:t>
      </w:r>
      <w:r w:rsidR="004A0078">
        <w:t>gia</w:t>
      </w:r>
      <w:r w:rsidRPr="00C27A8F">
        <w:t xml:space="preserve"> Ministry of Health.</w:t>
      </w:r>
      <w:r w:rsidR="0042644E">
        <w:t xml:space="preserve"> </w:t>
      </w:r>
    </w:p>
    <w:p w:rsidR="00487D3F" w:rsidRPr="0042644E" w:rsidRDefault="0042644E" w:rsidP="00487D3F">
      <w:pPr>
        <w:keepLines/>
        <w:spacing w:after="120"/>
      </w:pPr>
      <w:r>
        <w:rPr>
          <w:szCs w:val="20"/>
        </w:rPr>
        <w:t xml:space="preserve">Blood will also </w:t>
      </w:r>
      <w:r w:rsidRPr="0042644E">
        <w:rPr>
          <w:szCs w:val="20"/>
        </w:rPr>
        <w:t>be stored for future testing of</w:t>
      </w:r>
      <w:r w:rsidR="00076064">
        <w:rPr>
          <w:szCs w:val="20"/>
        </w:rPr>
        <w:t xml:space="preserve"> other viruses </w:t>
      </w:r>
      <w:r w:rsidRPr="0042644E">
        <w:rPr>
          <w:szCs w:val="20"/>
        </w:rPr>
        <w:t xml:space="preserve">if funds become available in the future.  </w:t>
      </w:r>
      <w:r w:rsidRPr="0042644E">
        <w:rPr>
          <w:color w:val="000000"/>
        </w:rPr>
        <w:t>We do not know if these will be tested and all personal identifiers will be removed. You will not receive the results of these tests</w:t>
      </w:r>
      <w:r>
        <w:rPr>
          <w:color w:val="000000"/>
        </w:rPr>
        <w:t xml:space="preserve">.  </w:t>
      </w:r>
      <w:r w:rsidRPr="0042644E">
        <w:rPr>
          <w:szCs w:val="20"/>
        </w:rPr>
        <w:t xml:space="preserve">   </w:t>
      </w:r>
    </w:p>
    <w:p w:rsidR="00487D3F" w:rsidRPr="00C27A8F" w:rsidRDefault="00A36C9D" w:rsidP="00487D3F">
      <w:pPr>
        <w:keepLines/>
        <w:spacing w:after="120"/>
      </w:pPr>
      <w:r>
        <w:t xml:space="preserve">If you </w:t>
      </w:r>
      <w:r w:rsidR="00487D3F" w:rsidRPr="00C27A8F">
        <w:t>do not want to participate, there will be no penalty. The alternative to enrolling in the study is to not enroll and not answer any questions.  Not enrolling will not affect the care you</w:t>
      </w:r>
      <w:r>
        <w:t xml:space="preserve"> receive</w:t>
      </w:r>
      <w:r w:rsidR="00487D3F" w:rsidRPr="00C27A8F">
        <w:t xml:space="preserve">. You may withdraw from this study at any time, and doing so will in no way affect your access to health care services or medications.  If you have any questions about the protocol, you may contact </w:t>
      </w:r>
      <w:r w:rsidR="001704BA">
        <w:rPr>
          <w:highlight w:val="yellow"/>
        </w:rPr>
        <w:t xml:space="preserve">Dr. Paata </w:t>
      </w:r>
      <w:proofErr w:type="spellStart"/>
      <w:r w:rsidR="001704BA" w:rsidRPr="001704BA">
        <w:rPr>
          <w:highlight w:val="yellow"/>
        </w:rPr>
        <w:t>Imnadze</w:t>
      </w:r>
      <w:proofErr w:type="spellEnd"/>
      <w:r w:rsidR="001704BA" w:rsidRPr="001704BA">
        <w:rPr>
          <w:highlight w:val="yellow"/>
        </w:rPr>
        <w:t xml:space="preserve"> at</w:t>
      </w:r>
      <w:r w:rsidR="001704BA">
        <w:t xml:space="preserve"> </w:t>
      </w:r>
      <w:r w:rsidR="00487D3F" w:rsidRPr="00C27A8F">
        <w:t xml:space="preserve">  </w:t>
      </w:r>
      <w:proofErr w:type="gramStart"/>
      <w:r w:rsidR="00487D3F" w:rsidRPr="00C27A8F">
        <w:t>If</w:t>
      </w:r>
      <w:proofErr w:type="gramEnd"/>
      <w:r w:rsidR="00487D3F" w:rsidRPr="00C27A8F">
        <w:t xml:space="preserve"> you have questions about your rights as a study participant, you can contact </w:t>
      </w:r>
      <w:r w:rsidR="00487D3F" w:rsidRPr="00685DE1">
        <w:rPr>
          <w:highlight w:val="yellow"/>
        </w:rPr>
        <w:t>&lt;POINT OF CONTACT&gt;</w:t>
      </w:r>
    </w:p>
    <w:p w:rsidR="00630553" w:rsidRDefault="00630553" w:rsidP="00487D3F">
      <w:pPr>
        <w:keepLines/>
        <w:spacing w:after="120"/>
      </w:pPr>
    </w:p>
    <w:p w:rsidR="00487D3F" w:rsidRPr="00C27A8F" w:rsidRDefault="00487D3F" w:rsidP="00487D3F">
      <w:pPr>
        <w:keepLines/>
        <w:spacing w:after="120"/>
      </w:pPr>
      <w:r w:rsidRPr="00C27A8F">
        <w:t>By s</w:t>
      </w:r>
      <w:r>
        <w:t xml:space="preserve">igning </w:t>
      </w:r>
      <w:r w:rsidRPr="00C27A8F">
        <w:t xml:space="preserve">below, you acknowledge that you have had enough time to consider the decision to participate in this study and have received satisfactory answers to your questions.  You also acknowledge that you have read the above form or had it read to you by one of the doctors or staff conducting the study and have been given a copy of this consent form.  </w:t>
      </w:r>
    </w:p>
    <w:p w:rsidR="00487D3F" w:rsidRDefault="00487D3F" w:rsidP="00487D3F">
      <w:pPr>
        <w:keepLines/>
        <w:spacing w:after="120"/>
      </w:pPr>
    </w:p>
    <w:p w:rsidR="00487D3F" w:rsidRPr="00C27A8F" w:rsidRDefault="00487D3F" w:rsidP="00487D3F">
      <w:pPr>
        <w:keepLines/>
        <w:spacing w:after="120"/>
      </w:pPr>
    </w:p>
    <w:p w:rsidR="00487D3F" w:rsidRPr="00C27A8F" w:rsidRDefault="00487D3F" w:rsidP="00487D3F">
      <w:pPr>
        <w:keepLines/>
        <w:spacing w:after="120"/>
      </w:pPr>
    </w:p>
    <w:p w:rsidR="00487D3F" w:rsidRPr="00C27A8F" w:rsidRDefault="00487D3F" w:rsidP="00487D3F">
      <w:pPr>
        <w:keepLines/>
        <w:spacing w:after="120"/>
      </w:pPr>
      <w:r w:rsidRPr="00C27A8F">
        <w:t>______________________________</w:t>
      </w:r>
      <w:r>
        <w:t xml:space="preserve">_____________              </w:t>
      </w:r>
      <w:r w:rsidRPr="00C27A8F">
        <w:t>_____________</w:t>
      </w:r>
      <w:r>
        <w:t>_______</w:t>
      </w:r>
      <w:r w:rsidRPr="00C27A8F">
        <w:t xml:space="preserve">________________  </w:t>
      </w:r>
    </w:p>
    <w:p w:rsidR="00487D3F" w:rsidRPr="00C27A8F" w:rsidRDefault="00487D3F" w:rsidP="00487D3F">
      <w:pPr>
        <w:keepLines/>
        <w:spacing w:after="120"/>
      </w:pPr>
      <w:r w:rsidRPr="00C27A8F">
        <w:t>Signature</w:t>
      </w:r>
      <w:r>
        <w:t xml:space="preserve"> </w:t>
      </w:r>
      <w:r w:rsidRPr="00C27A8F">
        <w:t>of partici</w:t>
      </w:r>
      <w:r w:rsidR="00685DE1">
        <w:t xml:space="preserve">pant </w:t>
      </w:r>
      <w:r w:rsidR="00685DE1">
        <w:tab/>
      </w:r>
      <w:r w:rsidR="00685DE1">
        <w:tab/>
      </w:r>
      <w:r w:rsidR="00685DE1">
        <w:tab/>
      </w:r>
      <w:r w:rsidR="00685DE1">
        <w:tab/>
      </w:r>
      <w:r w:rsidRPr="00C27A8F">
        <w:tab/>
        <w:t xml:space="preserve">          Date (DD/MM/YY)</w:t>
      </w:r>
    </w:p>
    <w:p w:rsidR="00487D3F" w:rsidRPr="00C27A8F" w:rsidRDefault="00487D3F" w:rsidP="00487D3F">
      <w:pPr>
        <w:keepLines/>
        <w:spacing w:after="120"/>
      </w:pPr>
    </w:p>
    <w:p w:rsidR="00487D3F" w:rsidRPr="00C27A8F" w:rsidRDefault="00487D3F" w:rsidP="00487D3F">
      <w:pPr>
        <w:keepLines/>
        <w:spacing w:after="120"/>
      </w:pPr>
      <w:r>
        <w:t>__________________</w:t>
      </w:r>
      <w:r w:rsidRPr="00C27A8F">
        <w:t>________________</w:t>
      </w:r>
      <w:r>
        <w:t>_____</w:t>
      </w:r>
      <w:r w:rsidRPr="00C27A8F">
        <w:t xml:space="preserve">___________          </w:t>
      </w:r>
      <w:r>
        <w:t xml:space="preserve">    ____________</w:t>
      </w:r>
      <w:r w:rsidRPr="00C27A8F">
        <w:t xml:space="preserve"> ________________</w:t>
      </w:r>
    </w:p>
    <w:p w:rsidR="00487D3F" w:rsidRPr="00C27A8F" w:rsidRDefault="00685DE1" w:rsidP="00487D3F">
      <w:pPr>
        <w:keepLines/>
        <w:spacing w:after="120"/>
      </w:pPr>
      <w:r>
        <w:t>Printed name of participant</w:t>
      </w:r>
      <w:r>
        <w:tab/>
      </w:r>
      <w:r>
        <w:tab/>
      </w:r>
      <w:r>
        <w:tab/>
      </w:r>
      <w:r>
        <w:tab/>
      </w:r>
      <w:r w:rsidR="00487D3F" w:rsidRPr="00C27A8F">
        <w:tab/>
        <w:t xml:space="preserve">            Date (DD/MM/YY)</w:t>
      </w:r>
    </w:p>
    <w:p w:rsidR="00487D3F" w:rsidRPr="00C27A8F" w:rsidRDefault="00487D3F" w:rsidP="00487D3F">
      <w:pPr>
        <w:keepLines/>
        <w:spacing w:after="120"/>
      </w:pPr>
    </w:p>
    <w:p w:rsidR="00487D3F" w:rsidRPr="00C27A8F" w:rsidRDefault="00487D3F" w:rsidP="00487D3F">
      <w:pPr>
        <w:keepLines/>
        <w:spacing w:after="120"/>
      </w:pPr>
      <w:r w:rsidRPr="00C27A8F">
        <w:t>I certify that this form was explained to the person above and that any questions about this study were answered.</w:t>
      </w:r>
    </w:p>
    <w:p w:rsidR="00487D3F" w:rsidRPr="00C27A8F" w:rsidRDefault="00487D3F" w:rsidP="00487D3F">
      <w:pPr>
        <w:keepLines/>
        <w:spacing w:after="120"/>
      </w:pPr>
    </w:p>
    <w:p w:rsidR="00487D3F" w:rsidRPr="00C27A8F" w:rsidRDefault="00487D3F" w:rsidP="00487D3F">
      <w:pPr>
        <w:keepLines/>
        <w:spacing w:after="120"/>
      </w:pPr>
      <w:r>
        <w:t xml:space="preserve">________________________                </w:t>
      </w:r>
      <w:r w:rsidRPr="00C27A8F">
        <w:t xml:space="preserve"> _____________</w:t>
      </w:r>
      <w:r>
        <w:t>________</w:t>
      </w:r>
      <w:r>
        <w:tab/>
        <w:t>_________</w:t>
      </w:r>
      <w:r w:rsidRPr="00C27A8F">
        <w:t>__________</w:t>
      </w:r>
      <w:r>
        <w:t xml:space="preserve">_               </w:t>
      </w:r>
    </w:p>
    <w:p w:rsidR="00487D3F" w:rsidRPr="00C27A8F" w:rsidRDefault="00487D3F" w:rsidP="00487D3F">
      <w:pPr>
        <w:keepLines/>
        <w:spacing w:after="120"/>
      </w:pPr>
      <w:r w:rsidRPr="00C27A8F">
        <w:t>Printed name of witness</w:t>
      </w:r>
      <w:r w:rsidRPr="00C27A8F">
        <w:tab/>
        <w:t xml:space="preserve">              Signature of Witness</w:t>
      </w:r>
      <w:r w:rsidRPr="00C27A8F">
        <w:tab/>
      </w:r>
      <w:r w:rsidRPr="00C27A8F">
        <w:tab/>
        <w:t xml:space="preserve">                          Date (DD/MM/YY)</w:t>
      </w:r>
    </w:p>
    <w:p w:rsidR="00487D3F" w:rsidRPr="00C27A8F" w:rsidRDefault="00487D3F" w:rsidP="00487D3F">
      <w:pPr>
        <w:keepLines/>
        <w:spacing w:after="120"/>
      </w:pPr>
    </w:p>
    <w:p w:rsidR="00487D3F" w:rsidRPr="00C27A8F" w:rsidRDefault="00487D3F" w:rsidP="00487D3F">
      <w:pPr>
        <w:keepLines/>
        <w:spacing w:after="120"/>
      </w:pPr>
      <w:r w:rsidRPr="00C27A8F">
        <w:t xml:space="preserve">________________________                   </w:t>
      </w:r>
      <w:r>
        <w:tab/>
      </w:r>
      <w:r>
        <w:tab/>
      </w:r>
      <w:r>
        <w:tab/>
        <w:t>________</w:t>
      </w:r>
      <w:r w:rsidRPr="00C27A8F">
        <w:t>_______________</w:t>
      </w:r>
    </w:p>
    <w:p w:rsidR="00487D3F" w:rsidRPr="00C27A8F" w:rsidRDefault="00487D3F" w:rsidP="00487D3F">
      <w:pPr>
        <w:keepLines/>
        <w:spacing w:after="120"/>
      </w:pPr>
      <w:r w:rsidRPr="00C27A8F">
        <w:t>Signature of Investigator</w:t>
      </w:r>
      <w:r w:rsidRPr="00C27A8F">
        <w:tab/>
      </w:r>
      <w:r w:rsidRPr="00C27A8F">
        <w:tab/>
        <w:t xml:space="preserve">                                Date (DD/MM/YY)</w:t>
      </w:r>
    </w:p>
    <w:p w:rsidR="00487D3F" w:rsidRDefault="00487D3F" w:rsidP="002C76BB">
      <w:pPr>
        <w:rPr>
          <w:sz w:val="28"/>
          <w:szCs w:val="28"/>
        </w:rPr>
      </w:pPr>
    </w:p>
    <w:p w:rsidR="00487D3F" w:rsidRDefault="00487D3F" w:rsidP="002C76BB">
      <w:pPr>
        <w:rPr>
          <w:sz w:val="28"/>
          <w:szCs w:val="28"/>
        </w:rPr>
      </w:pPr>
    </w:p>
    <w:p w:rsidR="00487D3F" w:rsidRDefault="00487D3F" w:rsidP="002C76BB">
      <w:pPr>
        <w:rPr>
          <w:sz w:val="28"/>
          <w:szCs w:val="28"/>
        </w:rPr>
      </w:pPr>
    </w:p>
    <w:p w:rsidR="00487D3F" w:rsidRDefault="00487D3F" w:rsidP="002C76BB">
      <w:pPr>
        <w:rPr>
          <w:sz w:val="28"/>
          <w:szCs w:val="28"/>
        </w:rPr>
      </w:pPr>
    </w:p>
    <w:p w:rsidR="00487D3F" w:rsidRDefault="00487D3F" w:rsidP="002C76BB">
      <w:pPr>
        <w:rPr>
          <w:sz w:val="28"/>
          <w:szCs w:val="28"/>
        </w:rPr>
      </w:pPr>
    </w:p>
    <w:p w:rsidR="00487D3F" w:rsidRDefault="00487D3F" w:rsidP="002C76BB">
      <w:pPr>
        <w:rPr>
          <w:sz w:val="28"/>
          <w:szCs w:val="28"/>
        </w:rPr>
      </w:pPr>
    </w:p>
    <w:p w:rsidR="0094755B" w:rsidRDefault="0094755B" w:rsidP="002C76BB">
      <w:pPr>
        <w:rPr>
          <w:sz w:val="28"/>
          <w:szCs w:val="28"/>
        </w:rPr>
      </w:pPr>
    </w:p>
    <w:p w:rsidR="0094755B" w:rsidRDefault="0094755B" w:rsidP="002C76BB">
      <w:pPr>
        <w:rPr>
          <w:sz w:val="28"/>
          <w:szCs w:val="28"/>
        </w:rPr>
      </w:pPr>
    </w:p>
    <w:p w:rsidR="0094755B" w:rsidRDefault="0094755B" w:rsidP="002C76BB">
      <w:pPr>
        <w:rPr>
          <w:sz w:val="28"/>
          <w:szCs w:val="28"/>
        </w:rPr>
      </w:pPr>
    </w:p>
    <w:p w:rsidR="00630553" w:rsidRDefault="00630553" w:rsidP="002C76BB">
      <w:pPr>
        <w:rPr>
          <w:sz w:val="28"/>
          <w:szCs w:val="28"/>
        </w:rPr>
      </w:pPr>
    </w:p>
    <w:p w:rsidR="0094755B" w:rsidRDefault="0094755B" w:rsidP="002C76BB">
      <w:pPr>
        <w:rPr>
          <w:sz w:val="28"/>
          <w:szCs w:val="28"/>
        </w:rPr>
      </w:pPr>
    </w:p>
    <w:p w:rsidR="00685DE1" w:rsidRDefault="00685DE1" w:rsidP="002C76BB">
      <w:pPr>
        <w:rPr>
          <w:sz w:val="28"/>
          <w:szCs w:val="28"/>
        </w:rPr>
      </w:pPr>
    </w:p>
    <w:p w:rsidR="00685DE1" w:rsidRDefault="00685DE1" w:rsidP="002C76BB">
      <w:pPr>
        <w:rPr>
          <w:sz w:val="28"/>
          <w:szCs w:val="28"/>
        </w:rPr>
      </w:pPr>
    </w:p>
    <w:p w:rsidR="00A852CB" w:rsidRPr="00C27A8F" w:rsidRDefault="00A36C9D" w:rsidP="00A852CB">
      <w:r>
        <w:rPr>
          <w:sz w:val="28"/>
          <w:szCs w:val="28"/>
        </w:rPr>
        <w:lastRenderedPageBreak/>
        <w:t>12.4</w:t>
      </w:r>
      <w:r w:rsidR="00A852CB">
        <w:rPr>
          <w:sz w:val="28"/>
          <w:szCs w:val="28"/>
        </w:rPr>
        <w:t xml:space="preserve"> </w:t>
      </w:r>
      <w:r w:rsidR="00A852CB" w:rsidRPr="00A852CB">
        <w:rPr>
          <w:sz w:val="28"/>
          <w:szCs w:val="28"/>
        </w:rPr>
        <w:t>Letter to Persons Infected with Hepatitis C Virus Infection</w:t>
      </w:r>
    </w:p>
    <w:p w:rsidR="00A852CB" w:rsidRDefault="00A852CB" w:rsidP="00A852CB">
      <w:r w:rsidRPr="00C27A8F">
        <w:t>Date:</w:t>
      </w:r>
      <w:r w:rsidRPr="00C27A8F">
        <w:tab/>
        <w:t>____/____/____</w:t>
      </w:r>
    </w:p>
    <w:p w:rsidR="00C25BC9" w:rsidRDefault="00C25BC9" w:rsidP="00A852CB"/>
    <w:p w:rsidR="00A852CB" w:rsidRPr="00C27A8F" w:rsidRDefault="00A852CB" w:rsidP="00A852CB">
      <w:r w:rsidRPr="00C27A8F">
        <w:t>TO: [Parent of] _________</w:t>
      </w:r>
      <w:r w:rsidRPr="00C27A8F">
        <w:tab/>
      </w:r>
      <w:r w:rsidRPr="00C27A8F">
        <w:tab/>
      </w:r>
      <w:r w:rsidRPr="00C27A8F">
        <w:tab/>
      </w:r>
    </w:p>
    <w:p w:rsidR="00C25BC9" w:rsidRDefault="00C25BC9" w:rsidP="00A852CB"/>
    <w:p w:rsidR="00A852CB" w:rsidRPr="00C27A8F" w:rsidRDefault="00A852CB" w:rsidP="00A852CB">
      <w:r>
        <w:t>F</w:t>
      </w:r>
      <w:r w:rsidRPr="00C27A8F">
        <w:t>ROM:</w:t>
      </w:r>
      <w:r w:rsidRPr="00C27A8F">
        <w:tab/>
        <w:t>____________________</w:t>
      </w:r>
    </w:p>
    <w:p w:rsidR="00C25BC9" w:rsidRDefault="00C25BC9" w:rsidP="00A852CB"/>
    <w:p w:rsidR="00A852CB" w:rsidRPr="00C27A8F" w:rsidRDefault="00A852CB" w:rsidP="00A852CB">
      <w:r w:rsidRPr="00C27A8F">
        <w:t xml:space="preserve">You had a blood test as part of project about hepatitis in </w:t>
      </w:r>
      <w:r w:rsidR="009F79AE">
        <w:t>Georgia</w:t>
      </w:r>
      <w:r w:rsidRPr="00C27A8F">
        <w:t>. The blood test results are reported below:</w:t>
      </w:r>
    </w:p>
    <w:p w:rsidR="00C25BC9" w:rsidRDefault="00C25BC9" w:rsidP="00A852CB"/>
    <w:p w:rsidR="00A852CB" w:rsidRPr="00C27A8F" w:rsidRDefault="00A852CB" w:rsidP="00A852CB">
      <w:r>
        <w:t>H</w:t>
      </w:r>
      <w:r w:rsidRPr="00C27A8F">
        <w:t>epatitis C antibody: Positive</w:t>
      </w:r>
    </w:p>
    <w:p w:rsidR="00A852CB" w:rsidRPr="00C27A8F" w:rsidRDefault="00A852CB" w:rsidP="00A852CB">
      <w:r w:rsidRPr="00C27A8F">
        <w:t xml:space="preserve">Hepatitis C PCR: Positive </w:t>
      </w:r>
    </w:p>
    <w:p w:rsidR="00A852CB" w:rsidRPr="00C27A8F" w:rsidRDefault="00A852CB" w:rsidP="00A852CB">
      <w:r w:rsidRPr="00C27A8F">
        <w:t>Hepatitis C genotype: ___________</w:t>
      </w:r>
    </w:p>
    <w:p w:rsidR="00A852CB" w:rsidRPr="00C27A8F" w:rsidRDefault="00A852CB" w:rsidP="00A852CB">
      <w:r w:rsidRPr="00C27A8F">
        <w:t xml:space="preserve">          </w:t>
      </w:r>
    </w:p>
    <w:p w:rsidR="00A852CB" w:rsidRPr="00F15859" w:rsidRDefault="00A852CB" w:rsidP="00A852CB">
      <w:pPr>
        <w:jc w:val="center"/>
        <w:rPr>
          <w:b/>
        </w:rPr>
      </w:pPr>
    </w:p>
    <w:p w:rsidR="00A852CB" w:rsidRPr="00C27A8F" w:rsidRDefault="00A852CB" w:rsidP="00A852CB">
      <w:r w:rsidRPr="00C27A8F">
        <w:t>These results show that you have evidence of hepatitis C infection. It is possible for you to infect others in your house by sharing items in the household or elsewhere such as needles or razors that can transmit your blood into other people</w:t>
      </w:r>
      <w:r>
        <w:t xml:space="preserve">. </w:t>
      </w:r>
      <w:r w:rsidR="009F79AE">
        <w:t xml:space="preserve"> You should not donate blood for transfusion.</w:t>
      </w:r>
      <w:r w:rsidRPr="00C27A8F">
        <w:t xml:space="preserve">  </w:t>
      </w:r>
    </w:p>
    <w:p w:rsidR="00A852CB" w:rsidRPr="00C27A8F" w:rsidRDefault="00A852CB" w:rsidP="00A852CB">
      <w:r w:rsidRPr="00C27A8F">
        <w:t xml:space="preserve">You should see your primary doctor as soon as possible, so that you can be further counseled on how to prevent the spread of this infection and opportunities that might be available to treat it.  </w:t>
      </w:r>
    </w:p>
    <w:p w:rsidR="00A852CB" w:rsidRPr="00C27A8F" w:rsidRDefault="00A852CB" w:rsidP="00A852CB">
      <w:r w:rsidRPr="00C27A8F">
        <w:t xml:space="preserve">If you have any questions, please call </w:t>
      </w:r>
      <w:r w:rsidR="00685DE1">
        <w:rPr>
          <w:highlight w:val="yellow"/>
        </w:rPr>
        <w:t xml:space="preserve">Dr. Paata </w:t>
      </w:r>
      <w:proofErr w:type="spellStart"/>
      <w:r w:rsidR="00685DE1">
        <w:rPr>
          <w:highlight w:val="yellow"/>
        </w:rPr>
        <w:t>Imnadze</w:t>
      </w:r>
      <w:proofErr w:type="spellEnd"/>
      <w:r w:rsidRPr="00C27A8F">
        <w:rPr>
          <w:highlight w:val="yellow"/>
        </w:rPr>
        <w:t xml:space="preserve"> at tel</w:t>
      </w:r>
      <w:r>
        <w:rPr>
          <w:highlight w:val="yellow"/>
        </w:rPr>
        <w:t>ephone:</w:t>
      </w:r>
      <w:r w:rsidRPr="00C27A8F">
        <w:t xml:space="preserve"> during 8am-4pm Monday through Friday. </w:t>
      </w:r>
    </w:p>
    <w:p w:rsidR="00A852CB" w:rsidRPr="00C27A8F" w:rsidRDefault="00A852CB" w:rsidP="00A852CB">
      <w:r w:rsidRPr="00C27A8F">
        <w:br w:type="page"/>
      </w:r>
    </w:p>
    <w:p w:rsidR="00A852CB" w:rsidRDefault="00A36C9D" w:rsidP="00A852CB">
      <w:pPr>
        <w:rPr>
          <w:sz w:val="28"/>
          <w:szCs w:val="28"/>
        </w:rPr>
      </w:pPr>
      <w:r>
        <w:rPr>
          <w:sz w:val="28"/>
          <w:szCs w:val="28"/>
        </w:rPr>
        <w:lastRenderedPageBreak/>
        <w:t>12.5</w:t>
      </w:r>
      <w:r w:rsidR="00A852CB" w:rsidRPr="00A852CB">
        <w:rPr>
          <w:sz w:val="28"/>
          <w:szCs w:val="28"/>
        </w:rPr>
        <w:t xml:space="preserve"> Letter to Persons with No Evidence of Hepatitis C Virus Infection</w:t>
      </w:r>
    </w:p>
    <w:p w:rsidR="00A852CB" w:rsidRPr="00A852CB" w:rsidRDefault="00A852CB" w:rsidP="00A852CB">
      <w:pPr>
        <w:rPr>
          <w:sz w:val="28"/>
          <w:szCs w:val="28"/>
        </w:rPr>
      </w:pPr>
      <w:r w:rsidRPr="00C27A8F">
        <w:t>Date:</w:t>
      </w:r>
      <w:r w:rsidRPr="00C27A8F">
        <w:tab/>
        <w:t>____/____/____</w:t>
      </w:r>
    </w:p>
    <w:p w:rsidR="00C25BC9" w:rsidRDefault="00C25BC9" w:rsidP="00A852CB"/>
    <w:p w:rsidR="00A852CB" w:rsidRDefault="00A852CB" w:rsidP="00A852CB">
      <w:r>
        <w:t>T</w:t>
      </w:r>
      <w:r w:rsidRPr="00C27A8F">
        <w:t>O: [Parent of] _________</w:t>
      </w:r>
      <w:r w:rsidRPr="00C27A8F">
        <w:tab/>
      </w:r>
      <w:r w:rsidRPr="00C27A8F">
        <w:tab/>
      </w:r>
      <w:r w:rsidRPr="00C27A8F">
        <w:tab/>
      </w:r>
    </w:p>
    <w:p w:rsidR="00C25BC9" w:rsidRDefault="00C25BC9" w:rsidP="00A852CB"/>
    <w:p w:rsidR="00A852CB" w:rsidRPr="00C27A8F" w:rsidRDefault="00A852CB" w:rsidP="00A852CB">
      <w:r w:rsidRPr="00C27A8F">
        <w:t>FROM:</w:t>
      </w:r>
      <w:r w:rsidRPr="00C27A8F">
        <w:tab/>
        <w:t>____________________</w:t>
      </w:r>
    </w:p>
    <w:p w:rsidR="00A852CB" w:rsidRPr="00C27A8F" w:rsidRDefault="00A852CB" w:rsidP="00A852CB">
      <w:r w:rsidRPr="00C27A8F">
        <w:tab/>
      </w:r>
      <w:r w:rsidRPr="00C27A8F">
        <w:tab/>
      </w:r>
    </w:p>
    <w:p w:rsidR="00A852CB" w:rsidRPr="00C27A8F" w:rsidRDefault="00A852CB" w:rsidP="00A852CB">
      <w:r w:rsidRPr="00C27A8F">
        <w:t xml:space="preserve">You had a blood test as part of project about hepatitis in </w:t>
      </w:r>
      <w:r w:rsidR="00FE69BA">
        <w:t>Georgia</w:t>
      </w:r>
      <w:r w:rsidRPr="00C27A8F">
        <w:t>. The blood test results are reported below:</w:t>
      </w:r>
    </w:p>
    <w:p w:rsidR="00A852CB" w:rsidRPr="00C27A8F" w:rsidRDefault="00A852CB" w:rsidP="00A852CB"/>
    <w:p w:rsidR="00A852CB" w:rsidRPr="00C27A8F" w:rsidRDefault="00A852CB" w:rsidP="00A852CB">
      <w:r>
        <w:t>H</w:t>
      </w:r>
      <w:r w:rsidRPr="00C27A8F">
        <w:t xml:space="preserve">epatitis C antibody: Negative         </w:t>
      </w:r>
    </w:p>
    <w:p w:rsidR="00A852CB" w:rsidRPr="00C27A8F" w:rsidRDefault="00A852CB" w:rsidP="00A852CB">
      <w:r w:rsidRPr="00C27A8F">
        <w:t xml:space="preserve">                </w:t>
      </w:r>
    </w:p>
    <w:p w:rsidR="00A852CB" w:rsidRPr="00C27A8F" w:rsidRDefault="00A852CB" w:rsidP="00A852CB">
      <w:r w:rsidRPr="00C27A8F">
        <w:t xml:space="preserve">These results show that you do not have evidence of any hepatitis C infection.  As we mentioned during our visit, it is always good practice to avoid sharing items in the household or elsewhere such as needles or razors that can transmit your blood into other people </w:t>
      </w:r>
    </w:p>
    <w:p w:rsidR="00A852CB" w:rsidRPr="00C27A8F" w:rsidRDefault="00A852CB" w:rsidP="00A852CB">
      <w:r w:rsidRPr="00C27A8F">
        <w:t xml:space="preserve">        </w:t>
      </w:r>
    </w:p>
    <w:p w:rsidR="002C76BB" w:rsidRPr="00363A5B" w:rsidRDefault="00A852CB" w:rsidP="00A852CB">
      <w:pPr>
        <w:rPr>
          <w:sz w:val="28"/>
          <w:szCs w:val="28"/>
        </w:rPr>
      </w:pPr>
      <w:r w:rsidRPr="00C27A8F">
        <w:t xml:space="preserve">If you have any questions, please call </w:t>
      </w:r>
      <w:r w:rsidRPr="00C27A8F">
        <w:rPr>
          <w:highlight w:val="yellow"/>
        </w:rPr>
        <w:t>Dr.</w:t>
      </w:r>
      <w:r w:rsidR="00685DE1">
        <w:rPr>
          <w:highlight w:val="yellow"/>
        </w:rPr>
        <w:t xml:space="preserve"> Paata </w:t>
      </w:r>
      <w:proofErr w:type="spellStart"/>
      <w:r w:rsidR="00685DE1">
        <w:rPr>
          <w:highlight w:val="yellow"/>
        </w:rPr>
        <w:t>Imnadze</w:t>
      </w:r>
      <w:proofErr w:type="spellEnd"/>
      <w:r>
        <w:rPr>
          <w:highlight w:val="yellow"/>
        </w:rPr>
        <w:t xml:space="preserve"> at telephone:</w:t>
      </w:r>
      <w:r w:rsidRPr="00C27A8F">
        <w:t xml:space="preserve"> during 8am-4pm Monday through Friday.</w:t>
      </w:r>
    </w:p>
    <w:p w:rsidR="002C76BB" w:rsidRDefault="002C76BB" w:rsidP="002C76BB">
      <w:pPr>
        <w:rPr>
          <w:color w:val="4F81BD" w:themeColor="accent1"/>
          <w:sz w:val="40"/>
          <w:szCs w:val="40"/>
        </w:rPr>
      </w:pPr>
    </w:p>
    <w:p w:rsidR="00A852CB" w:rsidRDefault="00A852CB" w:rsidP="002C76BB">
      <w:pPr>
        <w:rPr>
          <w:color w:val="4F81BD" w:themeColor="accent1"/>
          <w:sz w:val="40"/>
          <w:szCs w:val="40"/>
        </w:rPr>
      </w:pPr>
    </w:p>
    <w:p w:rsidR="00A852CB" w:rsidRDefault="00A852CB" w:rsidP="002C76BB">
      <w:pPr>
        <w:rPr>
          <w:color w:val="4F81BD" w:themeColor="accent1"/>
          <w:sz w:val="40"/>
          <w:szCs w:val="40"/>
        </w:rPr>
      </w:pPr>
    </w:p>
    <w:p w:rsidR="00A852CB" w:rsidRDefault="00A852CB" w:rsidP="002C76BB">
      <w:pPr>
        <w:rPr>
          <w:color w:val="4F81BD" w:themeColor="accent1"/>
          <w:sz w:val="40"/>
          <w:szCs w:val="40"/>
        </w:rPr>
      </w:pPr>
    </w:p>
    <w:p w:rsidR="00A852CB" w:rsidRDefault="00A852CB" w:rsidP="002C76BB">
      <w:pPr>
        <w:rPr>
          <w:color w:val="4F81BD" w:themeColor="accent1"/>
          <w:sz w:val="40"/>
          <w:szCs w:val="40"/>
        </w:rPr>
      </w:pPr>
    </w:p>
    <w:p w:rsidR="00A852CB" w:rsidRDefault="00A852CB" w:rsidP="002C76BB">
      <w:pPr>
        <w:rPr>
          <w:color w:val="4F81BD" w:themeColor="accent1"/>
          <w:sz w:val="40"/>
          <w:szCs w:val="40"/>
        </w:rPr>
      </w:pPr>
    </w:p>
    <w:p w:rsidR="0042644E" w:rsidRPr="00A852CB" w:rsidRDefault="00A36C9D" w:rsidP="0042644E">
      <w:pPr>
        <w:rPr>
          <w:sz w:val="28"/>
          <w:szCs w:val="28"/>
        </w:rPr>
      </w:pPr>
      <w:r>
        <w:rPr>
          <w:sz w:val="28"/>
          <w:szCs w:val="28"/>
        </w:rPr>
        <w:lastRenderedPageBreak/>
        <w:t>12.6</w:t>
      </w:r>
      <w:r w:rsidR="0042644E" w:rsidRPr="00A852CB">
        <w:rPr>
          <w:sz w:val="28"/>
          <w:szCs w:val="28"/>
        </w:rPr>
        <w:t xml:space="preserve"> Letter to Persons Infected with Hepatitis B Virus Infection</w:t>
      </w:r>
    </w:p>
    <w:p w:rsidR="0042644E" w:rsidRPr="00C27A8F" w:rsidRDefault="0042644E" w:rsidP="0042644E">
      <w:r w:rsidRPr="00C27A8F">
        <w:t xml:space="preserve"> </w:t>
      </w:r>
    </w:p>
    <w:p w:rsidR="0042644E" w:rsidRDefault="0042644E" w:rsidP="0042644E">
      <w:r w:rsidRPr="00C27A8F">
        <w:t>Date:</w:t>
      </w:r>
      <w:r w:rsidRPr="00C27A8F">
        <w:tab/>
        <w:t>____/____/____</w:t>
      </w:r>
    </w:p>
    <w:p w:rsidR="0042644E" w:rsidRDefault="0042644E" w:rsidP="0042644E"/>
    <w:p w:rsidR="0042644E" w:rsidRPr="00C27A8F" w:rsidRDefault="0042644E" w:rsidP="0042644E">
      <w:r w:rsidRPr="00C27A8F">
        <w:t>TO: [Parent of] _________</w:t>
      </w:r>
      <w:r w:rsidRPr="00C27A8F">
        <w:tab/>
      </w:r>
      <w:r w:rsidRPr="00C27A8F">
        <w:tab/>
      </w:r>
      <w:r w:rsidRPr="00C27A8F">
        <w:tab/>
      </w:r>
    </w:p>
    <w:p w:rsidR="0042644E" w:rsidRPr="00C27A8F" w:rsidRDefault="0042644E" w:rsidP="0042644E">
      <w:r w:rsidRPr="00C27A8F">
        <w:t xml:space="preserve">          </w:t>
      </w:r>
    </w:p>
    <w:p w:rsidR="0042644E" w:rsidRPr="00C27A8F" w:rsidRDefault="0042644E" w:rsidP="0042644E">
      <w:r w:rsidRPr="00C27A8F">
        <w:t xml:space="preserve"> FROM:</w:t>
      </w:r>
      <w:r w:rsidRPr="00C27A8F">
        <w:tab/>
        <w:t>____________________</w:t>
      </w:r>
    </w:p>
    <w:p w:rsidR="0042644E" w:rsidRPr="00C27A8F" w:rsidRDefault="0042644E" w:rsidP="0042644E">
      <w:r w:rsidRPr="00C27A8F">
        <w:tab/>
      </w:r>
      <w:r w:rsidRPr="00C27A8F">
        <w:tab/>
      </w:r>
    </w:p>
    <w:p w:rsidR="0042644E" w:rsidRPr="00C27A8F" w:rsidRDefault="0042644E" w:rsidP="0042644E">
      <w:r w:rsidRPr="00C27A8F">
        <w:t>You had a blood test as part of project abo</w:t>
      </w:r>
      <w:r w:rsidR="00BF1587">
        <w:t>ut hepatitis in Georgia</w:t>
      </w:r>
      <w:r w:rsidRPr="00C27A8F">
        <w:t>. The blood test results are reported below:</w:t>
      </w:r>
    </w:p>
    <w:p w:rsidR="0042644E" w:rsidRDefault="0042644E" w:rsidP="0042644E"/>
    <w:p w:rsidR="0042644E" w:rsidRPr="00C27A8F" w:rsidRDefault="0042644E" w:rsidP="0042644E">
      <w:r w:rsidRPr="00C27A8F">
        <w:t>Hepatitis B core antibody: Positive</w:t>
      </w:r>
    </w:p>
    <w:p w:rsidR="0042644E" w:rsidRPr="00C27A8F" w:rsidRDefault="0042644E" w:rsidP="0042644E">
      <w:r w:rsidRPr="00C27A8F">
        <w:t>Hepatitis B surface antigen: Positive</w:t>
      </w:r>
    </w:p>
    <w:p w:rsidR="0042644E" w:rsidRPr="00C27A8F" w:rsidRDefault="0042644E" w:rsidP="0042644E">
      <w:r w:rsidRPr="00C27A8F">
        <w:t xml:space="preserve">Hepatitis B DNA PCR: Positive with viral load _______ copies/ml </w:t>
      </w:r>
    </w:p>
    <w:p w:rsidR="0042644E" w:rsidRPr="00C27A8F" w:rsidRDefault="0042644E" w:rsidP="0042644E">
      <w:r w:rsidRPr="00C27A8F">
        <w:t xml:space="preserve">Hepatitis B genotype: </w:t>
      </w:r>
    </w:p>
    <w:p w:rsidR="0042644E" w:rsidRPr="00C27A8F" w:rsidRDefault="0042644E" w:rsidP="0042644E">
      <w:r>
        <w:t xml:space="preserve">                </w:t>
      </w:r>
      <w:r w:rsidRPr="00C27A8F">
        <w:t xml:space="preserve">         </w:t>
      </w:r>
    </w:p>
    <w:p w:rsidR="0042644E" w:rsidRPr="00C27A8F" w:rsidRDefault="0042644E" w:rsidP="0042644E">
      <w:r w:rsidRPr="00C27A8F">
        <w:t xml:space="preserve">These results show that you have evidence of hepatitis B infection. It is possible for you to infect others in your house by sharing items in the household such as needles or razors that can transmit your blood into other </w:t>
      </w:r>
      <w:r w:rsidRPr="0042644E">
        <w:t>people.  It is also possible for you to infect others in your house through unprotected sexual intercourse.</w:t>
      </w:r>
      <w:r w:rsidRPr="00C27A8F">
        <w:t xml:space="preserve">   </w:t>
      </w:r>
    </w:p>
    <w:p w:rsidR="0042644E" w:rsidRPr="00C27A8F" w:rsidRDefault="0042644E" w:rsidP="0042644E">
      <w:r w:rsidRPr="00C27A8F">
        <w:t xml:space="preserve">        </w:t>
      </w:r>
    </w:p>
    <w:p w:rsidR="0042644E" w:rsidRPr="00C27A8F" w:rsidRDefault="0042644E" w:rsidP="0042644E">
      <w:r w:rsidRPr="00C27A8F">
        <w:t xml:space="preserve">You should see your primary doctor as soon as possible, so that you can be further counseled on how to prevent the spread of this infection and opportunities that might be available to treat it.  </w:t>
      </w:r>
    </w:p>
    <w:p w:rsidR="0042644E" w:rsidRPr="00C27A8F" w:rsidRDefault="0042644E" w:rsidP="0042644E">
      <w:r w:rsidRPr="00C27A8F">
        <w:t xml:space="preserve">    </w:t>
      </w:r>
    </w:p>
    <w:p w:rsidR="0042644E" w:rsidRPr="00C27A8F" w:rsidRDefault="0042644E" w:rsidP="0042644E">
      <w:r w:rsidRPr="00C27A8F">
        <w:t xml:space="preserve">If you have any questions, please call </w:t>
      </w:r>
      <w:r w:rsidR="00685DE1">
        <w:rPr>
          <w:highlight w:val="yellow"/>
        </w:rPr>
        <w:t xml:space="preserve">Dr. Paata </w:t>
      </w:r>
      <w:proofErr w:type="spellStart"/>
      <w:r w:rsidR="00685DE1">
        <w:rPr>
          <w:highlight w:val="yellow"/>
        </w:rPr>
        <w:t>Imnadze</w:t>
      </w:r>
      <w:proofErr w:type="spellEnd"/>
      <w:r w:rsidRPr="00C27A8F">
        <w:rPr>
          <w:highlight w:val="yellow"/>
        </w:rPr>
        <w:t xml:space="preserve"> at tel</w:t>
      </w:r>
      <w:r>
        <w:rPr>
          <w:highlight w:val="yellow"/>
        </w:rPr>
        <w:t>ephone:</w:t>
      </w:r>
      <w:r w:rsidRPr="00C27A8F">
        <w:t xml:space="preserve"> during 8am-4pm Monday through Friday.</w:t>
      </w:r>
    </w:p>
    <w:p w:rsidR="0042644E" w:rsidRPr="00C27A8F" w:rsidRDefault="0042644E" w:rsidP="0042644E">
      <w:r w:rsidRPr="00C27A8F">
        <w:br w:type="page"/>
      </w:r>
    </w:p>
    <w:p w:rsidR="0042644E" w:rsidRPr="00C25BC9" w:rsidRDefault="00A36C9D" w:rsidP="0042644E">
      <w:pPr>
        <w:rPr>
          <w:sz w:val="28"/>
          <w:szCs w:val="28"/>
        </w:rPr>
      </w:pPr>
      <w:r>
        <w:rPr>
          <w:sz w:val="28"/>
          <w:szCs w:val="28"/>
        </w:rPr>
        <w:lastRenderedPageBreak/>
        <w:t>12.7</w:t>
      </w:r>
      <w:r w:rsidR="0042644E" w:rsidRPr="00C25BC9">
        <w:rPr>
          <w:sz w:val="28"/>
          <w:szCs w:val="28"/>
        </w:rPr>
        <w:t xml:space="preserve"> Letter to Persons with isolated Hepatitis B Core Antibody Positive </w:t>
      </w:r>
    </w:p>
    <w:p w:rsidR="0042644E" w:rsidRPr="00C27A8F" w:rsidRDefault="0042644E" w:rsidP="0042644E">
      <w:r w:rsidRPr="00C27A8F">
        <w:t xml:space="preserve"> </w:t>
      </w:r>
    </w:p>
    <w:p w:rsidR="0042644E" w:rsidRPr="00C27A8F" w:rsidRDefault="0042644E" w:rsidP="0042644E">
      <w:r w:rsidRPr="00C27A8F">
        <w:t>Date:</w:t>
      </w:r>
      <w:r w:rsidRPr="00C27A8F">
        <w:tab/>
        <w:t>____/____/____</w:t>
      </w:r>
    </w:p>
    <w:p w:rsidR="0042644E" w:rsidRPr="00C27A8F" w:rsidRDefault="0042644E" w:rsidP="0042644E">
      <w:r w:rsidRPr="00C27A8F">
        <w:t xml:space="preserve">          </w:t>
      </w:r>
    </w:p>
    <w:p w:rsidR="0042644E" w:rsidRPr="00C27A8F" w:rsidRDefault="0042644E" w:rsidP="0042644E">
      <w:r w:rsidRPr="00C27A8F">
        <w:t>TO: [Parent of] _________</w:t>
      </w:r>
      <w:r w:rsidRPr="00C27A8F">
        <w:tab/>
      </w:r>
      <w:r w:rsidRPr="00C27A8F">
        <w:tab/>
      </w:r>
      <w:r w:rsidRPr="00C27A8F">
        <w:tab/>
      </w:r>
    </w:p>
    <w:p w:rsidR="0042644E" w:rsidRPr="00C27A8F" w:rsidRDefault="0042644E" w:rsidP="0042644E">
      <w:r w:rsidRPr="00C27A8F">
        <w:t xml:space="preserve">          </w:t>
      </w:r>
    </w:p>
    <w:p w:rsidR="0042644E" w:rsidRPr="00C27A8F" w:rsidRDefault="0042644E" w:rsidP="0042644E">
      <w:r w:rsidRPr="00C27A8F">
        <w:t xml:space="preserve"> FROM:</w:t>
      </w:r>
      <w:r w:rsidRPr="00C27A8F">
        <w:tab/>
        <w:t>____________________</w:t>
      </w:r>
    </w:p>
    <w:p w:rsidR="0042644E" w:rsidRPr="00C27A8F" w:rsidRDefault="0042644E" w:rsidP="0042644E">
      <w:r w:rsidRPr="00C27A8F">
        <w:tab/>
      </w:r>
      <w:r w:rsidRPr="00C27A8F">
        <w:tab/>
      </w:r>
    </w:p>
    <w:p w:rsidR="0042644E" w:rsidRPr="00C27A8F" w:rsidRDefault="0042644E" w:rsidP="0042644E">
      <w:r w:rsidRPr="00C27A8F">
        <w:t>You had a blood test as part of p</w:t>
      </w:r>
      <w:r w:rsidR="00056D83">
        <w:t>roject about hepatitis in Georgia</w:t>
      </w:r>
      <w:r w:rsidRPr="00C27A8F">
        <w:t>. The blood test results are reported below:</w:t>
      </w:r>
    </w:p>
    <w:p w:rsidR="0042644E" w:rsidRPr="00C27A8F" w:rsidRDefault="0042644E" w:rsidP="0042644E"/>
    <w:p w:rsidR="0042644E" w:rsidRPr="00C27A8F" w:rsidRDefault="0042644E" w:rsidP="0042644E">
      <w:r>
        <w:t>H</w:t>
      </w:r>
      <w:r w:rsidRPr="00C27A8F">
        <w:t>epatitis B core antibody: Positive</w:t>
      </w:r>
    </w:p>
    <w:p w:rsidR="0042644E" w:rsidRPr="00C27A8F" w:rsidRDefault="0042644E" w:rsidP="0042644E"/>
    <w:p w:rsidR="0042644E" w:rsidRPr="00C27A8F" w:rsidRDefault="0042644E" w:rsidP="0042644E">
      <w:r w:rsidRPr="00C27A8F">
        <w:t>Hepatitis B surface antigen: Negative</w:t>
      </w:r>
    </w:p>
    <w:p w:rsidR="0042644E" w:rsidRPr="00C27A8F" w:rsidRDefault="0042644E" w:rsidP="0042644E">
      <w:r w:rsidRPr="00C27A8F">
        <w:t xml:space="preserve">                </w:t>
      </w:r>
    </w:p>
    <w:p w:rsidR="0042644E" w:rsidRPr="00C27A8F" w:rsidRDefault="0042644E" w:rsidP="0042644E">
      <w:r w:rsidRPr="00C27A8F">
        <w:t xml:space="preserve">                </w:t>
      </w:r>
    </w:p>
    <w:p w:rsidR="0042644E" w:rsidRPr="00C27A8F" w:rsidRDefault="0042644E" w:rsidP="0042644E">
      <w:r w:rsidRPr="00C27A8F">
        <w:t>These results suggest you may or may not have hepatitis B virus infection.  You need further tests by your doctor over time to better determine whether you have the infection</w:t>
      </w:r>
      <w:r w:rsidRPr="00C25BC9">
        <w:t>. In the meantime, it may be possible for you to infect others in your house by sharing items in the household such as needles or razors that can transmit your blood into other people.  It also may be possible for you to infect others through unprotected sexual intercourse.</w:t>
      </w:r>
      <w:r w:rsidRPr="00C27A8F">
        <w:t xml:space="preserve">   </w:t>
      </w:r>
    </w:p>
    <w:p w:rsidR="0042644E" w:rsidRPr="00C27A8F" w:rsidRDefault="0042644E" w:rsidP="0042644E">
      <w:r w:rsidRPr="00C27A8F">
        <w:t xml:space="preserve">        </w:t>
      </w:r>
    </w:p>
    <w:p w:rsidR="0042644E" w:rsidRPr="00C27A8F" w:rsidRDefault="0042644E" w:rsidP="0042644E">
      <w:r w:rsidRPr="00C27A8F">
        <w:t xml:space="preserve">You should see your primary doctor as soon as possible, so that you can be further counseled on how to prevent the spread of this infection and what tests you should receive in the future.  </w:t>
      </w:r>
    </w:p>
    <w:p w:rsidR="0042644E" w:rsidRPr="00C27A8F" w:rsidRDefault="0042644E" w:rsidP="0042644E">
      <w:r w:rsidRPr="00C27A8F">
        <w:t xml:space="preserve">    </w:t>
      </w:r>
    </w:p>
    <w:p w:rsidR="0042644E" w:rsidRPr="00C27A8F" w:rsidRDefault="0042644E" w:rsidP="0042644E">
      <w:r w:rsidRPr="00C27A8F">
        <w:t xml:space="preserve">If you have any questions, please call </w:t>
      </w:r>
      <w:r w:rsidR="00685DE1">
        <w:rPr>
          <w:highlight w:val="yellow"/>
        </w:rPr>
        <w:t xml:space="preserve">Dr. Paata </w:t>
      </w:r>
      <w:proofErr w:type="spellStart"/>
      <w:r w:rsidR="00685DE1">
        <w:rPr>
          <w:highlight w:val="yellow"/>
        </w:rPr>
        <w:t>Imnadze</w:t>
      </w:r>
      <w:proofErr w:type="spellEnd"/>
      <w:r w:rsidRPr="00C27A8F">
        <w:rPr>
          <w:highlight w:val="yellow"/>
        </w:rPr>
        <w:t xml:space="preserve"> at tele</w:t>
      </w:r>
      <w:r>
        <w:rPr>
          <w:highlight w:val="yellow"/>
        </w:rPr>
        <w:t xml:space="preserve">phone: </w:t>
      </w:r>
      <w:r w:rsidRPr="00C27A8F">
        <w:t xml:space="preserve"> during 8am-4pm Monday through Friday.</w:t>
      </w:r>
    </w:p>
    <w:p w:rsidR="0042644E" w:rsidRPr="00C27A8F" w:rsidRDefault="0042644E" w:rsidP="0042644E">
      <w:r w:rsidRPr="00C27A8F">
        <w:br w:type="page"/>
      </w:r>
    </w:p>
    <w:p w:rsidR="0042644E" w:rsidRPr="00C25BC9" w:rsidRDefault="00A36C9D" w:rsidP="0042644E">
      <w:pPr>
        <w:rPr>
          <w:color w:val="000000"/>
          <w:sz w:val="28"/>
          <w:szCs w:val="28"/>
        </w:rPr>
      </w:pPr>
      <w:r>
        <w:rPr>
          <w:color w:val="000000"/>
          <w:sz w:val="28"/>
          <w:szCs w:val="28"/>
        </w:rPr>
        <w:lastRenderedPageBreak/>
        <w:t>12.8</w:t>
      </w:r>
      <w:r w:rsidR="0042644E" w:rsidRPr="00C25BC9">
        <w:rPr>
          <w:color w:val="000000"/>
          <w:sz w:val="28"/>
          <w:szCs w:val="28"/>
        </w:rPr>
        <w:t xml:space="preserve"> Letter to Persons with No Evidence of Hepatitis B Virus Infection</w:t>
      </w:r>
    </w:p>
    <w:p w:rsidR="0042644E" w:rsidRPr="00C27A8F" w:rsidRDefault="0042644E" w:rsidP="0042644E">
      <w:pPr>
        <w:rPr>
          <w:color w:val="000000"/>
        </w:rPr>
      </w:pPr>
      <w:r w:rsidRPr="00C27A8F">
        <w:rPr>
          <w:color w:val="000000"/>
        </w:rPr>
        <w:t xml:space="preserve"> </w:t>
      </w:r>
    </w:p>
    <w:p w:rsidR="0042644E" w:rsidRPr="00C27A8F" w:rsidRDefault="0042644E" w:rsidP="0042644E">
      <w:pPr>
        <w:rPr>
          <w:color w:val="000000"/>
        </w:rPr>
      </w:pPr>
      <w:r w:rsidRPr="00C27A8F">
        <w:rPr>
          <w:color w:val="000000"/>
        </w:rPr>
        <w:t>Date:</w:t>
      </w:r>
      <w:r w:rsidRPr="00C27A8F">
        <w:rPr>
          <w:color w:val="000000"/>
        </w:rPr>
        <w:tab/>
        <w:t>____/____/____</w:t>
      </w:r>
    </w:p>
    <w:p w:rsidR="0042644E" w:rsidRPr="00C27A8F" w:rsidRDefault="0042644E" w:rsidP="0042644E">
      <w:pPr>
        <w:rPr>
          <w:color w:val="000000"/>
        </w:rPr>
      </w:pPr>
      <w:r w:rsidRPr="00C27A8F">
        <w:rPr>
          <w:color w:val="000000"/>
        </w:rPr>
        <w:t xml:space="preserve">          </w:t>
      </w:r>
    </w:p>
    <w:p w:rsidR="0042644E" w:rsidRPr="00C27A8F" w:rsidRDefault="0042644E" w:rsidP="0042644E">
      <w:pPr>
        <w:rPr>
          <w:color w:val="000000"/>
        </w:rPr>
      </w:pPr>
      <w:r w:rsidRPr="00C27A8F">
        <w:rPr>
          <w:color w:val="000000"/>
        </w:rPr>
        <w:t>TO: [Parent of] _________</w:t>
      </w:r>
      <w:r w:rsidRPr="00C27A8F">
        <w:rPr>
          <w:color w:val="000000"/>
        </w:rPr>
        <w:tab/>
      </w:r>
      <w:r w:rsidRPr="00C27A8F">
        <w:rPr>
          <w:color w:val="000000"/>
        </w:rPr>
        <w:tab/>
      </w:r>
      <w:r w:rsidRPr="00C27A8F">
        <w:rPr>
          <w:color w:val="000000"/>
        </w:rPr>
        <w:tab/>
      </w:r>
    </w:p>
    <w:p w:rsidR="0042644E" w:rsidRPr="00C27A8F" w:rsidRDefault="0042644E" w:rsidP="0042644E">
      <w:pPr>
        <w:rPr>
          <w:color w:val="000000"/>
        </w:rPr>
      </w:pPr>
      <w:r w:rsidRPr="00C27A8F">
        <w:rPr>
          <w:color w:val="000000"/>
        </w:rPr>
        <w:t xml:space="preserve">          </w:t>
      </w:r>
    </w:p>
    <w:p w:rsidR="0042644E" w:rsidRPr="00C27A8F" w:rsidRDefault="0042644E" w:rsidP="0042644E">
      <w:pPr>
        <w:rPr>
          <w:color w:val="000000"/>
        </w:rPr>
      </w:pPr>
      <w:r w:rsidRPr="00C27A8F">
        <w:rPr>
          <w:color w:val="000000"/>
        </w:rPr>
        <w:t xml:space="preserve"> FROM:</w:t>
      </w:r>
      <w:r w:rsidRPr="00C27A8F">
        <w:rPr>
          <w:color w:val="000000"/>
        </w:rPr>
        <w:tab/>
        <w:t>____________________</w:t>
      </w:r>
    </w:p>
    <w:p w:rsidR="0042644E" w:rsidRPr="00C27A8F" w:rsidRDefault="0042644E" w:rsidP="0042644E">
      <w:pPr>
        <w:rPr>
          <w:color w:val="000000"/>
        </w:rPr>
      </w:pPr>
      <w:r w:rsidRPr="00C27A8F">
        <w:rPr>
          <w:color w:val="000000"/>
        </w:rPr>
        <w:tab/>
      </w:r>
      <w:r w:rsidRPr="00C27A8F">
        <w:rPr>
          <w:color w:val="000000"/>
        </w:rPr>
        <w:tab/>
      </w:r>
    </w:p>
    <w:p w:rsidR="0042644E" w:rsidRPr="00C27A8F" w:rsidRDefault="0042644E" w:rsidP="0042644E">
      <w:pPr>
        <w:rPr>
          <w:color w:val="000000"/>
        </w:rPr>
      </w:pPr>
    </w:p>
    <w:p w:rsidR="0042644E" w:rsidRPr="00C27A8F" w:rsidRDefault="0042644E" w:rsidP="0042644E">
      <w:pPr>
        <w:rPr>
          <w:color w:val="000000"/>
        </w:rPr>
      </w:pPr>
      <w:r w:rsidRPr="00C27A8F">
        <w:rPr>
          <w:color w:val="000000"/>
        </w:rPr>
        <w:t>You had a blood test as part of p</w:t>
      </w:r>
      <w:r w:rsidR="00DF4846">
        <w:rPr>
          <w:color w:val="000000"/>
        </w:rPr>
        <w:t>roject about hepatitis in Georgia</w:t>
      </w:r>
      <w:r w:rsidRPr="00C27A8F">
        <w:rPr>
          <w:color w:val="000000"/>
        </w:rPr>
        <w:t>. The blood test results are reported below:</w:t>
      </w:r>
    </w:p>
    <w:p w:rsidR="0042644E" w:rsidRPr="00C27A8F" w:rsidRDefault="0042644E" w:rsidP="0042644E">
      <w:pPr>
        <w:rPr>
          <w:color w:val="000000"/>
        </w:rPr>
      </w:pPr>
    </w:p>
    <w:p w:rsidR="0042644E" w:rsidRPr="00C27A8F" w:rsidRDefault="0042644E" w:rsidP="0042644E">
      <w:pPr>
        <w:rPr>
          <w:color w:val="000000"/>
        </w:rPr>
      </w:pPr>
      <w:r w:rsidRPr="00C27A8F">
        <w:rPr>
          <w:color w:val="000000"/>
        </w:rPr>
        <w:tab/>
        <w:t xml:space="preserve">Hepatitis </w:t>
      </w:r>
      <w:r>
        <w:rPr>
          <w:color w:val="000000"/>
        </w:rPr>
        <w:t xml:space="preserve">B core </w:t>
      </w:r>
      <w:r w:rsidRPr="00C27A8F">
        <w:rPr>
          <w:color w:val="000000"/>
        </w:rPr>
        <w:t xml:space="preserve">antibody: Negative         </w:t>
      </w:r>
    </w:p>
    <w:p w:rsidR="0042644E" w:rsidRPr="00C27A8F" w:rsidRDefault="0042644E" w:rsidP="0042644E">
      <w:pPr>
        <w:rPr>
          <w:color w:val="000000"/>
        </w:rPr>
      </w:pPr>
      <w:r w:rsidRPr="00C27A8F">
        <w:rPr>
          <w:color w:val="000000"/>
        </w:rPr>
        <w:t xml:space="preserve">                </w:t>
      </w:r>
    </w:p>
    <w:p w:rsidR="0042644E" w:rsidRPr="00C27A8F" w:rsidRDefault="0042644E" w:rsidP="0042644E">
      <w:pPr>
        <w:rPr>
          <w:color w:val="000000"/>
        </w:rPr>
      </w:pPr>
      <w:r w:rsidRPr="00C27A8F">
        <w:rPr>
          <w:color w:val="000000"/>
        </w:rPr>
        <w:t xml:space="preserve">These results </w:t>
      </w:r>
      <w:r>
        <w:rPr>
          <w:color w:val="000000"/>
        </w:rPr>
        <w:t xml:space="preserve">did not </w:t>
      </w:r>
      <w:r w:rsidRPr="00C27A8F">
        <w:rPr>
          <w:color w:val="000000"/>
        </w:rPr>
        <w:t xml:space="preserve">show </w:t>
      </w:r>
      <w:r w:rsidR="00685DE1">
        <w:rPr>
          <w:color w:val="000000"/>
        </w:rPr>
        <w:t xml:space="preserve">that you </w:t>
      </w:r>
      <w:r>
        <w:rPr>
          <w:color w:val="000000"/>
        </w:rPr>
        <w:t xml:space="preserve">had </w:t>
      </w:r>
      <w:r w:rsidRPr="00C27A8F">
        <w:rPr>
          <w:color w:val="000000"/>
        </w:rPr>
        <w:t xml:space="preserve">any hepatitis </w:t>
      </w:r>
      <w:r>
        <w:rPr>
          <w:color w:val="000000"/>
        </w:rPr>
        <w:t>B</w:t>
      </w:r>
      <w:r w:rsidRPr="00C27A8F">
        <w:rPr>
          <w:color w:val="000000"/>
        </w:rPr>
        <w:t xml:space="preserve"> infection.  As we mentioned during our visit, it is always good practice to avoid sharing items in the household or elsewhere such as needles or razors that can transmit your blood into ot</w:t>
      </w:r>
      <w:r>
        <w:rPr>
          <w:color w:val="000000"/>
        </w:rPr>
        <w:t xml:space="preserve">her people. </w:t>
      </w:r>
    </w:p>
    <w:p w:rsidR="0042644E" w:rsidRPr="00C27A8F" w:rsidRDefault="0042644E" w:rsidP="0042644E">
      <w:pPr>
        <w:rPr>
          <w:color w:val="000000"/>
        </w:rPr>
      </w:pPr>
      <w:r w:rsidRPr="00C27A8F">
        <w:rPr>
          <w:color w:val="000000"/>
        </w:rPr>
        <w:t xml:space="preserve">        </w:t>
      </w:r>
    </w:p>
    <w:p w:rsidR="0042644E" w:rsidRDefault="0042644E" w:rsidP="0042644E">
      <w:pPr>
        <w:rPr>
          <w:color w:val="000000"/>
        </w:rPr>
      </w:pPr>
      <w:r w:rsidRPr="00C27A8F">
        <w:rPr>
          <w:color w:val="000000"/>
        </w:rPr>
        <w:t xml:space="preserve">If you have any questions, please </w:t>
      </w:r>
      <w:r w:rsidR="00685DE1">
        <w:rPr>
          <w:highlight w:val="yellow"/>
        </w:rPr>
        <w:t xml:space="preserve">call Dr. Paata </w:t>
      </w:r>
      <w:proofErr w:type="spellStart"/>
      <w:r w:rsidR="00685DE1">
        <w:rPr>
          <w:highlight w:val="yellow"/>
        </w:rPr>
        <w:t>Imnadze</w:t>
      </w:r>
      <w:proofErr w:type="spellEnd"/>
      <w:r w:rsidRPr="00C25BC9">
        <w:rPr>
          <w:highlight w:val="yellow"/>
        </w:rPr>
        <w:t xml:space="preserve"> at telephone</w:t>
      </w:r>
      <w:r>
        <w:rPr>
          <w:color w:val="000000"/>
        </w:rPr>
        <w:t>:</w:t>
      </w:r>
      <w:r w:rsidRPr="00C27A8F">
        <w:rPr>
          <w:color w:val="000000"/>
        </w:rPr>
        <w:t xml:space="preserve"> during 8am-4pm Monday through Friday.</w:t>
      </w:r>
    </w:p>
    <w:p w:rsidR="0042644E" w:rsidRDefault="0042644E" w:rsidP="0042644E">
      <w:pPr>
        <w:rPr>
          <w:color w:val="4F81BD" w:themeColor="accent1"/>
          <w:sz w:val="40"/>
          <w:szCs w:val="40"/>
        </w:rPr>
      </w:pPr>
    </w:p>
    <w:p w:rsidR="0042644E" w:rsidRDefault="0042644E" w:rsidP="0042644E">
      <w:pPr>
        <w:rPr>
          <w:color w:val="4F81BD" w:themeColor="accent1"/>
          <w:sz w:val="40"/>
          <w:szCs w:val="40"/>
        </w:rPr>
      </w:pPr>
    </w:p>
    <w:p w:rsidR="0042644E" w:rsidRDefault="0042644E" w:rsidP="0042644E">
      <w:pPr>
        <w:rPr>
          <w:color w:val="4F81BD" w:themeColor="accent1"/>
          <w:sz w:val="40"/>
          <w:szCs w:val="40"/>
        </w:rPr>
      </w:pPr>
    </w:p>
    <w:p w:rsidR="0042644E" w:rsidRDefault="0042644E" w:rsidP="0042644E">
      <w:pPr>
        <w:rPr>
          <w:color w:val="4F81BD" w:themeColor="accent1"/>
          <w:sz w:val="40"/>
          <w:szCs w:val="40"/>
        </w:rPr>
      </w:pPr>
    </w:p>
    <w:p w:rsidR="006A1B7D" w:rsidRDefault="00A36C9D" w:rsidP="00192A9F">
      <w:pPr>
        <w:pStyle w:val="Heading1"/>
        <w:spacing w:after="240"/>
        <w:rPr>
          <w:rFonts w:asciiTheme="minorHAnsi" w:hAnsiTheme="minorHAnsi" w:cs="Times New Roman"/>
          <w:b w:val="0"/>
          <w:color w:val="auto"/>
        </w:rPr>
      </w:pPr>
      <w:r>
        <w:rPr>
          <w:rFonts w:asciiTheme="minorHAnsi" w:hAnsiTheme="minorHAnsi" w:cs="Times New Roman"/>
          <w:b w:val="0"/>
          <w:color w:val="auto"/>
        </w:rPr>
        <w:lastRenderedPageBreak/>
        <w:t>12.9</w:t>
      </w:r>
      <w:r w:rsidR="006A1B7D">
        <w:rPr>
          <w:rFonts w:asciiTheme="minorHAnsi" w:hAnsiTheme="minorHAnsi" w:cs="Times New Roman"/>
          <w:b w:val="0"/>
          <w:color w:val="auto"/>
        </w:rPr>
        <w:t xml:space="preserve"> HCV Brochures (General Information and Living with HCV)</w:t>
      </w:r>
    </w:p>
    <w:p w:rsidR="006A1B7D" w:rsidRDefault="00566254" w:rsidP="006A1B7D">
      <w:hyperlink r:id="rId32" w:history="1">
        <w:r w:rsidR="006A1B7D" w:rsidRPr="00400179">
          <w:rPr>
            <w:rStyle w:val="Hyperlink"/>
          </w:rPr>
          <w:t>http://www.cdc.gov/hepatitis/HCV/PatientEduHCV.htm</w:t>
        </w:r>
      </w:hyperlink>
    </w:p>
    <w:p w:rsidR="006A1B7D" w:rsidRDefault="006A1B7D" w:rsidP="006A1B7D"/>
    <w:p w:rsidR="006A1B7D" w:rsidRPr="006A1B7D" w:rsidRDefault="006A1B7D" w:rsidP="006A1B7D"/>
    <w:p w:rsidR="006A1B7D" w:rsidRPr="006A1B7D" w:rsidRDefault="006A1B7D" w:rsidP="006A1B7D"/>
    <w:p w:rsidR="006A1B7D" w:rsidRDefault="006A1B7D" w:rsidP="00192A9F">
      <w:pPr>
        <w:pStyle w:val="Heading1"/>
        <w:spacing w:after="240"/>
        <w:rPr>
          <w:rFonts w:asciiTheme="minorHAnsi" w:hAnsiTheme="minorHAnsi" w:cs="Times New Roman"/>
          <w:b w:val="0"/>
          <w:color w:val="auto"/>
        </w:rPr>
      </w:pPr>
    </w:p>
    <w:p w:rsidR="006A1B7D" w:rsidRDefault="006A1B7D" w:rsidP="00192A9F">
      <w:pPr>
        <w:pStyle w:val="Heading1"/>
        <w:spacing w:after="240"/>
        <w:rPr>
          <w:rFonts w:asciiTheme="minorHAnsi" w:hAnsiTheme="minorHAnsi" w:cs="Times New Roman"/>
          <w:b w:val="0"/>
          <w:color w:val="auto"/>
        </w:rPr>
      </w:pPr>
    </w:p>
    <w:p w:rsidR="006A1B7D" w:rsidRDefault="006A1B7D" w:rsidP="00192A9F">
      <w:pPr>
        <w:pStyle w:val="Heading1"/>
        <w:spacing w:after="240"/>
        <w:rPr>
          <w:rFonts w:asciiTheme="minorHAnsi" w:hAnsiTheme="minorHAnsi" w:cs="Times New Roman"/>
          <w:b w:val="0"/>
          <w:color w:val="auto"/>
        </w:rPr>
      </w:pPr>
    </w:p>
    <w:p w:rsidR="006A1B7D" w:rsidRPr="006A1B7D" w:rsidRDefault="006A1B7D" w:rsidP="006A1B7D"/>
    <w:p w:rsidR="006A1B7D" w:rsidRDefault="006A1B7D" w:rsidP="00192A9F">
      <w:pPr>
        <w:pStyle w:val="Heading1"/>
        <w:spacing w:after="240"/>
        <w:rPr>
          <w:rFonts w:asciiTheme="minorHAnsi" w:hAnsiTheme="minorHAnsi" w:cs="Times New Roman"/>
          <w:b w:val="0"/>
          <w:color w:val="auto"/>
        </w:rPr>
      </w:pPr>
    </w:p>
    <w:p w:rsidR="006A1B7D" w:rsidRDefault="006A1B7D" w:rsidP="006A1B7D"/>
    <w:p w:rsidR="006A1B7D" w:rsidRDefault="006A1B7D" w:rsidP="006A1B7D"/>
    <w:p w:rsidR="006A1B7D" w:rsidRDefault="006A1B7D" w:rsidP="006A1B7D"/>
    <w:p w:rsidR="006A1B7D" w:rsidRDefault="006A1B7D" w:rsidP="006A1B7D"/>
    <w:p w:rsidR="006A1B7D" w:rsidRPr="006A1B7D" w:rsidRDefault="006A1B7D" w:rsidP="006A1B7D"/>
    <w:p w:rsidR="006A1B7D" w:rsidRDefault="006A1B7D" w:rsidP="00192A9F">
      <w:pPr>
        <w:pStyle w:val="Heading1"/>
        <w:spacing w:after="240"/>
        <w:rPr>
          <w:rFonts w:asciiTheme="minorHAnsi" w:hAnsiTheme="minorHAnsi" w:cs="Times New Roman"/>
          <w:b w:val="0"/>
          <w:color w:val="auto"/>
        </w:rPr>
      </w:pPr>
    </w:p>
    <w:p w:rsidR="006A1B7D" w:rsidRDefault="006A1B7D" w:rsidP="006A1B7D"/>
    <w:p w:rsidR="006A1B7D" w:rsidRPr="006A1B7D" w:rsidRDefault="006A1B7D" w:rsidP="006A1B7D"/>
    <w:p w:rsidR="00646F6E" w:rsidRDefault="00646F6E" w:rsidP="00646F6E">
      <w:pPr>
        <w:pStyle w:val="Heading1"/>
        <w:spacing w:before="0" w:after="240"/>
        <w:rPr>
          <w:rFonts w:asciiTheme="minorHAnsi" w:hAnsiTheme="minorHAnsi" w:cs="Times New Roman"/>
          <w:b w:val="0"/>
          <w:color w:val="auto"/>
        </w:rPr>
      </w:pPr>
    </w:p>
    <w:p w:rsidR="007C7963" w:rsidRPr="007C7963" w:rsidRDefault="007C7963" w:rsidP="007C7963"/>
    <w:p w:rsidR="00192A9F" w:rsidRDefault="00192A9F" w:rsidP="00192A9F"/>
    <w:p w:rsidR="006A1B7D" w:rsidRDefault="00A36C9D" w:rsidP="004F7CDF">
      <w:pPr>
        <w:rPr>
          <w:rFonts w:ascii="Times New Roman" w:hAnsi="Times New Roman" w:cs="Times New Roman"/>
          <w:b/>
        </w:rPr>
      </w:pPr>
      <w:r>
        <w:rPr>
          <w:sz w:val="28"/>
          <w:szCs w:val="28"/>
        </w:rPr>
        <w:lastRenderedPageBreak/>
        <w:t>12.10</w:t>
      </w:r>
      <w:r w:rsidR="00E9437D" w:rsidRPr="00E9437D">
        <w:rPr>
          <w:sz w:val="28"/>
          <w:szCs w:val="28"/>
        </w:rPr>
        <w:t xml:space="preserve"> Country Map </w:t>
      </w:r>
    </w:p>
    <w:p w:rsidR="006A1B7D" w:rsidRDefault="00897F59" w:rsidP="00C25BC9">
      <w:pPr>
        <w:pStyle w:val="Heading1"/>
        <w:spacing w:after="240"/>
        <w:rPr>
          <w:rFonts w:ascii="Times New Roman" w:hAnsi="Times New Roman" w:cs="Times New Roman"/>
          <w:b w:val="0"/>
          <w:color w:val="auto"/>
        </w:rPr>
      </w:pPr>
      <w:r>
        <w:rPr>
          <w:noProof/>
          <w:lang w:val="ru-RU" w:eastAsia="ru-RU"/>
        </w:rPr>
        <w:drawing>
          <wp:inline distT="0" distB="0" distL="0" distR="0">
            <wp:extent cx="6163294" cy="6080166"/>
            <wp:effectExtent l="0" t="0" r="9525" b="0"/>
            <wp:docPr id="4" name="Picture 1" descr="C:\Users\shk3\Pictures\image01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k3\Pictures\image016.gif"/>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63398" cy="6080269"/>
                    </a:xfrm>
                    <a:prstGeom prst="rect">
                      <a:avLst/>
                    </a:prstGeom>
                    <a:noFill/>
                    <a:ln>
                      <a:noFill/>
                    </a:ln>
                  </pic:spPr>
                </pic:pic>
              </a:graphicData>
            </a:graphic>
          </wp:inline>
        </w:drawing>
      </w:r>
    </w:p>
    <w:p w:rsidR="00585BA0" w:rsidRDefault="00585BA0" w:rsidP="00585BA0"/>
    <w:p w:rsidR="00585BA0" w:rsidRDefault="00585BA0" w:rsidP="00585BA0"/>
    <w:p w:rsidR="00585BA0" w:rsidRDefault="00585BA0" w:rsidP="00585BA0"/>
    <w:sectPr w:rsidR="00585BA0" w:rsidSect="00566254">
      <w:headerReference w:type="default" r:id="rId3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24D3B" w:rsidRDefault="00324D3B" w:rsidP="003D60CE">
      <w:pPr>
        <w:spacing w:after="0" w:line="240" w:lineRule="auto"/>
      </w:pPr>
      <w:r>
        <w:separator/>
      </w:r>
    </w:p>
  </w:endnote>
  <w:endnote w:type="continuationSeparator" w:id="0">
    <w:p w:rsidR="00324D3B" w:rsidRDefault="00324D3B" w:rsidP="003D60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VnTime">
    <w:altName w:val="Courier New"/>
    <w:panose1 w:val="00000000000000000000"/>
    <w:charset w:val="00"/>
    <w:family w:val="swiss"/>
    <w:notTrueType/>
    <w:pitch w:val="variable"/>
    <w:sig w:usb0="00000003" w:usb1="00000000" w:usb2="00000000" w:usb3="00000000" w:csb0="00000001"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Verdana">
    <w:panose1 w:val="020B0604030504040204"/>
    <w:charset w:val="CC"/>
    <w:family w:val="swiss"/>
    <w:pitch w:val="variable"/>
    <w:sig w:usb0="A1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24D3B" w:rsidRDefault="00324D3B" w:rsidP="003D60CE">
      <w:pPr>
        <w:spacing w:after="0" w:line="240" w:lineRule="auto"/>
      </w:pPr>
      <w:r>
        <w:separator/>
      </w:r>
    </w:p>
  </w:footnote>
  <w:footnote w:type="continuationSeparator" w:id="0">
    <w:p w:rsidR="00324D3B" w:rsidRDefault="00324D3B" w:rsidP="003D60C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1847806"/>
      <w:docPartObj>
        <w:docPartGallery w:val="Page Numbers (Top of Page)"/>
        <w:docPartUnique/>
      </w:docPartObj>
    </w:sdtPr>
    <w:sdtEndPr>
      <w:rPr>
        <w:noProof/>
      </w:rPr>
    </w:sdtEndPr>
    <w:sdtContent>
      <w:p w:rsidR="008706B4" w:rsidRDefault="00566254">
        <w:pPr>
          <w:pStyle w:val="Header"/>
          <w:jc w:val="right"/>
        </w:pPr>
        <w:r>
          <w:fldChar w:fldCharType="begin"/>
        </w:r>
        <w:r w:rsidR="008706B4">
          <w:instrText xml:space="preserve"> PAGE   \* MERGEFORMAT </w:instrText>
        </w:r>
        <w:r>
          <w:fldChar w:fldCharType="separate"/>
        </w:r>
        <w:r w:rsidR="00B356EA">
          <w:rPr>
            <w:noProof/>
          </w:rPr>
          <w:t>26</w:t>
        </w:r>
        <w:r>
          <w:rPr>
            <w:noProof/>
          </w:rPr>
          <w:fldChar w:fldCharType="end"/>
        </w:r>
      </w:p>
    </w:sdtContent>
  </w:sdt>
  <w:p w:rsidR="008706B4" w:rsidRDefault="008706B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024CB"/>
    <w:multiLevelType w:val="hybridMultilevel"/>
    <w:tmpl w:val="6C08D234"/>
    <w:lvl w:ilvl="0" w:tplc="D96803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452775C"/>
    <w:multiLevelType w:val="hybridMultilevel"/>
    <w:tmpl w:val="8AFA3E3C"/>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
    <w:nsid w:val="06B75424"/>
    <w:multiLevelType w:val="hybridMultilevel"/>
    <w:tmpl w:val="B734F66E"/>
    <w:lvl w:ilvl="0" w:tplc="B3765D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D47D06"/>
    <w:multiLevelType w:val="hybridMultilevel"/>
    <w:tmpl w:val="39F6D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2D243D"/>
    <w:multiLevelType w:val="hybridMultilevel"/>
    <w:tmpl w:val="D02A6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A9532DC"/>
    <w:multiLevelType w:val="hybridMultilevel"/>
    <w:tmpl w:val="09AEC7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9064F7"/>
    <w:multiLevelType w:val="multilevel"/>
    <w:tmpl w:val="263A0A06"/>
    <w:lvl w:ilvl="0">
      <w:start w:val="12"/>
      <w:numFmt w:val="decimal"/>
      <w:lvlText w:val="%1"/>
      <w:lvlJc w:val="left"/>
      <w:pPr>
        <w:ind w:left="375" w:hanging="375"/>
      </w:pPr>
      <w:rPr>
        <w:rFonts w:hint="default"/>
      </w:rPr>
    </w:lvl>
    <w:lvl w:ilvl="1">
      <w:start w:val="1"/>
      <w:numFmt w:val="decimal"/>
      <w:lvlText w:val="%1.%2"/>
      <w:lvlJc w:val="left"/>
      <w:pPr>
        <w:ind w:left="1455" w:hanging="375"/>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7">
    <w:nsid w:val="11134BBB"/>
    <w:multiLevelType w:val="hybridMultilevel"/>
    <w:tmpl w:val="42FE5F34"/>
    <w:lvl w:ilvl="0" w:tplc="0409000F">
      <w:start w:val="1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9B748E"/>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9">
    <w:nsid w:val="1AFB3B4F"/>
    <w:multiLevelType w:val="singleLevel"/>
    <w:tmpl w:val="2B942758"/>
    <w:lvl w:ilvl="0">
      <w:start w:val="1"/>
      <w:numFmt w:val="bullet"/>
      <w:lvlText w:val=""/>
      <w:lvlJc w:val="left"/>
      <w:pPr>
        <w:tabs>
          <w:tab w:val="num" w:pos="360"/>
        </w:tabs>
        <w:ind w:left="360" w:hanging="360"/>
      </w:pPr>
      <w:rPr>
        <w:rFonts w:ascii="Symbol" w:hAnsi="Symbol" w:hint="default"/>
      </w:rPr>
    </w:lvl>
  </w:abstractNum>
  <w:abstractNum w:abstractNumId="10">
    <w:nsid w:val="1B2627B1"/>
    <w:multiLevelType w:val="multilevel"/>
    <w:tmpl w:val="B58064D4"/>
    <w:lvl w:ilvl="0">
      <w:start w:val="12"/>
      <w:numFmt w:val="decimal"/>
      <w:lvlText w:val="%1"/>
      <w:lvlJc w:val="left"/>
      <w:pPr>
        <w:ind w:left="375" w:hanging="375"/>
      </w:pPr>
      <w:rPr>
        <w:rFonts w:hint="default"/>
      </w:rPr>
    </w:lvl>
    <w:lvl w:ilvl="1">
      <w:start w:val="1"/>
      <w:numFmt w:val="decimal"/>
      <w:lvlText w:val="%1.%2"/>
      <w:lvlJc w:val="left"/>
      <w:pPr>
        <w:ind w:left="1455" w:hanging="375"/>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1">
    <w:nsid w:val="226E194B"/>
    <w:multiLevelType w:val="hybridMultilevel"/>
    <w:tmpl w:val="60CC0EFE"/>
    <w:lvl w:ilvl="0" w:tplc="95F66442">
      <w:start w:val="1"/>
      <w:numFmt w:val="decimal"/>
      <w:lvlText w:val="%1."/>
      <w:lvlJc w:val="left"/>
      <w:pPr>
        <w:tabs>
          <w:tab w:val="num" w:pos="720"/>
        </w:tabs>
        <w:ind w:left="720" w:hanging="360"/>
      </w:pPr>
      <w:rPr>
        <w:rFonts w:asciiTheme="minorHAnsi" w:eastAsiaTheme="minorHAnsi" w:hAnsiTheme="minorHAnsi" w:cstheme="minorBidi"/>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2AE25404"/>
    <w:multiLevelType w:val="hybridMultilevel"/>
    <w:tmpl w:val="165A0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620250"/>
    <w:multiLevelType w:val="multilevel"/>
    <w:tmpl w:val="DD62A148"/>
    <w:lvl w:ilvl="0">
      <w:start w:val="1"/>
      <w:numFmt w:val="bullet"/>
      <w:pStyle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1627"/>
        </w:tabs>
        <w:ind w:left="1627" w:hanging="360"/>
      </w:pPr>
      <w:rPr>
        <w:rFonts w:ascii="Courier New" w:hAnsi="Courier New" w:hint="default"/>
      </w:rPr>
    </w:lvl>
    <w:lvl w:ilvl="2">
      <w:start w:val="1"/>
      <w:numFmt w:val="bullet"/>
      <w:lvlText w:val=""/>
      <w:lvlJc w:val="left"/>
      <w:pPr>
        <w:tabs>
          <w:tab w:val="num" w:pos="2347"/>
        </w:tabs>
        <w:ind w:left="2347" w:hanging="360"/>
      </w:pPr>
      <w:rPr>
        <w:rFonts w:ascii="Wingdings" w:hAnsi="Wingdings" w:hint="default"/>
      </w:rPr>
    </w:lvl>
    <w:lvl w:ilvl="3">
      <w:start w:val="1"/>
      <w:numFmt w:val="bullet"/>
      <w:lvlText w:val=""/>
      <w:lvlJc w:val="left"/>
      <w:pPr>
        <w:tabs>
          <w:tab w:val="num" w:pos="3067"/>
        </w:tabs>
        <w:ind w:left="3067" w:hanging="360"/>
      </w:pPr>
      <w:rPr>
        <w:rFonts w:ascii="Symbol" w:hAnsi="Symbol" w:hint="default"/>
      </w:rPr>
    </w:lvl>
    <w:lvl w:ilvl="4">
      <w:start w:val="1"/>
      <w:numFmt w:val="bullet"/>
      <w:lvlText w:val="o"/>
      <w:lvlJc w:val="left"/>
      <w:pPr>
        <w:tabs>
          <w:tab w:val="num" w:pos="3787"/>
        </w:tabs>
        <w:ind w:left="3787" w:hanging="360"/>
      </w:pPr>
      <w:rPr>
        <w:rFonts w:ascii="Courier New" w:hAnsi="Courier New" w:hint="default"/>
      </w:rPr>
    </w:lvl>
    <w:lvl w:ilvl="5">
      <w:start w:val="1"/>
      <w:numFmt w:val="bullet"/>
      <w:lvlText w:val=""/>
      <w:lvlJc w:val="left"/>
      <w:pPr>
        <w:tabs>
          <w:tab w:val="num" w:pos="4507"/>
        </w:tabs>
        <w:ind w:left="4507" w:hanging="360"/>
      </w:pPr>
      <w:rPr>
        <w:rFonts w:ascii="Wingdings" w:hAnsi="Wingdings" w:hint="default"/>
      </w:rPr>
    </w:lvl>
    <w:lvl w:ilvl="6">
      <w:start w:val="1"/>
      <w:numFmt w:val="bullet"/>
      <w:lvlText w:val=""/>
      <w:lvlJc w:val="left"/>
      <w:pPr>
        <w:tabs>
          <w:tab w:val="num" w:pos="5227"/>
        </w:tabs>
        <w:ind w:left="5227" w:hanging="360"/>
      </w:pPr>
      <w:rPr>
        <w:rFonts w:ascii="Symbol" w:hAnsi="Symbol" w:hint="default"/>
      </w:rPr>
    </w:lvl>
    <w:lvl w:ilvl="7">
      <w:start w:val="1"/>
      <w:numFmt w:val="bullet"/>
      <w:lvlText w:val="o"/>
      <w:lvlJc w:val="left"/>
      <w:pPr>
        <w:tabs>
          <w:tab w:val="num" w:pos="5947"/>
        </w:tabs>
        <w:ind w:left="5947" w:hanging="360"/>
      </w:pPr>
      <w:rPr>
        <w:rFonts w:ascii="Courier New" w:hAnsi="Courier New" w:hint="default"/>
      </w:rPr>
    </w:lvl>
    <w:lvl w:ilvl="8">
      <w:start w:val="1"/>
      <w:numFmt w:val="bullet"/>
      <w:lvlText w:val=""/>
      <w:lvlJc w:val="left"/>
      <w:pPr>
        <w:tabs>
          <w:tab w:val="num" w:pos="6667"/>
        </w:tabs>
        <w:ind w:left="6667" w:hanging="360"/>
      </w:pPr>
      <w:rPr>
        <w:rFonts w:ascii="Wingdings" w:hAnsi="Wingdings" w:hint="default"/>
      </w:rPr>
    </w:lvl>
  </w:abstractNum>
  <w:abstractNum w:abstractNumId="14">
    <w:nsid w:val="2D4D2A1D"/>
    <w:multiLevelType w:val="hybridMultilevel"/>
    <w:tmpl w:val="9182C34E"/>
    <w:lvl w:ilvl="0" w:tplc="34090001">
      <w:start w:val="1"/>
      <w:numFmt w:val="bullet"/>
      <w:lvlText w:val=""/>
      <w:lvlJc w:val="left"/>
      <w:pPr>
        <w:tabs>
          <w:tab w:val="num" w:pos="1080"/>
        </w:tabs>
        <w:ind w:left="1080" w:hanging="360"/>
      </w:pPr>
      <w:rPr>
        <w:rFonts w:ascii="Symbol" w:hAnsi="Symbol" w:hint="default"/>
      </w:rPr>
    </w:lvl>
    <w:lvl w:ilvl="1" w:tplc="08090019" w:tentative="1">
      <w:start w:val="1"/>
      <w:numFmt w:val="lowerLetter"/>
      <w:lvlText w:val="%2."/>
      <w:lvlJc w:val="left"/>
      <w:pPr>
        <w:tabs>
          <w:tab w:val="num" w:pos="1800"/>
        </w:tabs>
        <w:ind w:left="1800" w:hanging="360"/>
      </w:pPr>
      <w:rPr>
        <w:rFonts w:cs="Times New Roman"/>
      </w:rPr>
    </w:lvl>
    <w:lvl w:ilvl="2" w:tplc="0809001B" w:tentative="1">
      <w:start w:val="1"/>
      <w:numFmt w:val="lowerRoman"/>
      <w:lvlText w:val="%3."/>
      <w:lvlJc w:val="right"/>
      <w:pPr>
        <w:tabs>
          <w:tab w:val="num" w:pos="2520"/>
        </w:tabs>
        <w:ind w:left="2520" w:hanging="180"/>
      </w:pPr>
      <w:rPr>
        <w:rFonts w:cs="Times New Roman"/>
      </w:rPr>
    </w:lvl>
    <w:lvl w:ilvl="3" w:tplc="0809000F" w:tentative="1">
      <w:start w:val="1"/>
      <w:numFmt w:val="decimal"/>
      <w:lvlText w:val="%4."/>
      <w:lvlJc w:val="left"/>
      <w:pPr>
        <w:tabs>
          <w:tab w:val="num" w:pos="3240"/>
        </w:tabs>
        <w:ind w:left="3240" w:hanging="360"/>
      </w:pPr>
      <w:rPr>
        <w:rFonts w:cs="Times New Roman"/>
      </w:rPr>
    </w:lvl>
    <w:lvl w:ilvl="4" w:tplc="08090019" w:tentative="1">
      <w:start w:val="1"/>
      <w:numFmt w:val="lowerLetter"/>
      <w:lvlText w:val="%5."/>
      <w:lvlJc w:val="left"/>
      <w:pPr>
        <w:tabs>
          <w:tab w:val="num" w:pos="3960"/>
        </w:tabs>
        <w:ind w:left="3960" w:hanging="360"/>
      </w:pPr>
      <w:rPr>
        <w:rFonts w:cs="Times New Roman"/>
      </w:rPr>
    </w:lvl>
    <w:lvl w:ilvl="5" w:tplc="0809001B" w:tentative="1">
      <w:start w:val="1"/>
      <w:numFmt w:val="lowerRoman"/>
      <w:lvlText w:val="%6."/>
      <w:lvlJc w:val="right"/>
      <w:pPr>
        <w:tabs>
          <w:tab w:val="num" w:pos="4680"/>
        </w:tabs>
        <w:ind w:left="4680" w:hanging="180"/>
      </w:pPr>
      <w:rPr>
        <w:rFonts w:cs="Times New Roman"/>
      </w:rPr>
    </w:lvl>
    <w:lvl w:ilvl="6" w:tplc="0809000F" w:tentative="1">
      <w:start w:val="1"/>
      <w:numFmt w:val="decimal"/>
      <w:lvlText w:val="%7."/>
      <w:lvlJc w:val="left"/>
      <w:pPr>
        <w:tabs>
          <w:tab w:val="num" w:pos="5400"/>
        </w:tabs>
        <w:ind w:left="5400" w:hanging="360"/>
      </w:pPr>
      <w:rPr>
        <w:rFonts w:cs="Times New Roman"/>
      </w:rPr>
    </w:lvl>
    <w:lvl w:ilvl="7" w:tplc="08090019" w:tentative="1">
      <w:start w:val="1"/>
      <w:numFmt w:val="lowerLetter"/>
      <w:lvlText w:val="%8."/>
      <w:lvlJc w:val="left"/>
      <w:pPr>
        <w:tabs>
          <w:tab w:val="num" w:pos="6120"/>
        </w:tabs>
        <w:ind w:left="6120" w:hanging="360"/>
      </w:pPr>
      <w:rPr>
        <w:rFonts w:cs="Times New Roman"/>
      </w:rPr>
    </w:lvl>
    <w:lvl w:ilvl="8" w:tplc="0809001B" w:tentative="1">
      <w:start w:val="1"/>
      <w:numFmt w:val="lowerRoman"/>
      <w:lvlText w:val="%9."/>
      <w:lvlJc w:val="right"/>
      <w:pPr>
        <w:tabs>
          <w:tab w:val="num" w:pos="6840"/>
        </w:tabs>
        <w:ind w:left="6840" w:hanging="180"/>
      </w:pPr>
      <w:rPr>
        <w:rFonts w:cs="Times New Roman"/>
      </w:rPr>
    </w:lvl>
  </w:abstractNum>
  <w:abstractNum w:abstractNumId="15">
    <w:nsid w:val="2EFA6EAB"/>
    <w:multiLevelType w:val="hybridMultilevel"/>
    <w:tmpl w:val="E94A40A4"/>
    <w:lvl w:ilvl="0" w:tplc="7DACB3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17C22CE"/>
    <w:multiLevelType w:val="multilevel"/>
    <w:tmpl w:val="D5AEF110"/>
    <w:lvl w:ilvl="0">
      <w:start w:val="11"/>
      <w:numFmt w:val="decimal"/>
      <w:lvlText w:val="%1"/>
      <w:lvlJc w:val="left"/>
      <w:pPr>
        <w:ind w:left="375" w:hanging="375"/>
      </w:pPr>
      <w:rPr>
        <w:rFonts w:hint="default"/>
      </w:rPr>
    </w:lvl>
    <w:lvl w:ilvl="1">
      <w:start w:val="4"/>
      <w:numFmt w:val="decimal"/>
      <w:lvlText w:val="%1.%2"/>
      <w:lvlJc w:val="left"/>
      <w:pPr>
        <w:ind w:left="1455" w:hanging="375"/>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7">
    <w:nsid w:val="31AA040C"/>
    <w:multiLevelType w:val="hybridMultilevel"/>
    <w:tmpl w:val="E7B6DD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2994F6C"/>
    <w:multiLevelType w:val="hybridMultilevel"/>
    <w:tmpl w:val="69CA0114"/>
    <w:lvl w:ilvl="0" w:tplc="719E5AA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2C9761D"/>
    <w:multiLevelType w:val="hybridMultilevel"/>
    <w:tmpl w:val="CCD4649A"/>
    <w:lvl w:ilvl="0" w:tplc="9B78CAAE">
      <w:start w:val="1"/>
      <w:numFmt w:val="bullet"/>
      <w:lvlText w:val=""/>
      <w:lvlJc w:val="left"/>
      <w:pPr>
        <w:ind w:left="375" w:hanging="360"/>
      </w:pPr>
      <w:rPr>
        <w:rFonts w:ascii="Symbol" w:hAnsi="Symbol" w:hint="default"/>
      </w:rPr>
    </w:lvl>
    <w:lvl w:ilvl="1" w:tplc="04090019" w:tentative="1">
      <w:start w:val="1"/>
      <w:numFmt w:val="lowerLetter"/>
      <w:lvlText w:val="%2."/>
      <w:lvlJc w:val="left"/>
      <w:pPr>
        <w:ind w:left="1095" w:hanging="360"/>
      </w:pPr>
      <w:rPr>
        <w:rFonts w:cs="Times New Roman"/>
      </w:rPr>
    </w:lvl>
    <w:lvl w:ilvl="2" w:tplc="0409001B" w:tentative="1">
      <w:start w:val="1"/>
      <w:numFmt w:val="lowerRoman"/>
      <w:lvlText w:val="%3."/>
      <w:lvlJc w:val="right"/>
      <w:pPr>
        <w:ind w:left="1815" w:hanging="180"/>
      </w:pPr>
      <w:rPr>
        <w:rFonts w:cs="Times New Roman"/>
      </w:rPr>
    </w:lvl>
    <w:lvl w:ilvl="3" w:tplc="0409000F" w:tentative="1">
      <w:start w:val="1"/>
      <w:numFmt w:val="decimal"/>
      <w:lvlText w:val="%4."/>
      <w:lvlJc w:val="left"/>
      <w:pPr>
        <w:ind w:left="2535" w:hanging="360"/>
      </w:pPr>
      <w:rPr>
        <w:rFonts w:cs="Times New Roman"/>
      </w:rPr>
    </w:lvl>
    <w:lvl w:ilvl="4" w:tplc="04090019" w:tentative="1">
      <w:start w:val="1"/>
      <w:numFmt w:val="lowerLetter"/>
      <w:lvlText w:val="%5."/>
      <w:lvlJc w:val="left"/>
      <w:pPr>
        <w:ind w:left="3255" w:hanging="360"/>
      </w:pPr>
      <w:rPr>
        <w:rFonts w:cs="Times New Roman"/>
      </w:rPr>
    </w:lvl>
    <w:lvl w:ilvl="5" w:tplc="0409001B" w:tentative="1">
      <w:start w:val="1"/>
      <w:numFmt w:val="lowerRoman"/>
      <w:lvlText w:val="%6."/>
      <w:lvlJc w:val="right"/>
      <w:pPr>
        <w:ind w:left="3975" w:hanging="180"/>
      </w:pPr>
      <w:rPr>
        <w:rFonts w:cs="Times New Roman"/>
      </w:rPr>
    </w:lvl>
    <w:lvl w:ilvl="6" w:tplc="0409000F" w:tentative="1">
      <w:start w:val="1"/>
      <w:numFmt w:val="decimal"/>
      <w:lvlText w:val="%7."/>
      <w:lvlJc w:val="left"/>
      <w:pPr>
        <w:ind w:left="4695" w:hanging="360"/>
      </w:pPr>
      <w:rPr>
        <w:rFonts w:cs="Times New Roman"/>
      </w:rPr>
    </w:lvl>
    <w:lvl w:ilvl="7" w:tplc="04090019" w:tentative="1">
      <w:start w:val="1"/>
      <w:numFmt w:val="lowerLetter"/>
      <w:lvlText w:val="%8."/>
      <w:lvlJc w:val="left"/>
      <w:pPr>
        <w:ind w:left="5415" w:hanging="360"/>
      </w:pPr>
      <w:rPr>
        <w:rFonts w:cs="Times New Roman"/>
      </w:rPr>
    </w:lvl>
    <w:lvl w:ilvl="8" w:tplc="0409001B" w:tentative="1">
      <w:start w:val="1"/>
      <w:numFmt w:val="lowerRoman"/>
      <w:lvlText w:val="%9."/>
      <w:lvlJc w:val="right"/>
      <w:pPr>
        <w:ind w:left="6135" w:hanging="180"/>
      </w:pPr>
      <w:rPr>
        <w:rFonts w:cs="Times New Roman"/>
      </w:rPr>
    </w:lvl>
  </w:abstractNum>
  <w:abstractNum w:abstractNumId="20">
    <w:nsid w:val="34C64EDF"/>
    <w:multiLevelType w:val="hybridMultilevel"/>
    <w:tmpl w:val="CD106E20"/>
    <w:lvl w:ilvl="0" w:tplc="76181B5A">
      <w:start w:val="11"/>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61C7F1E"/>
    <w:multiLevelType w:val="hybridMultilevel"/>
    <w:tmpl w:val="0914C8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3709197C"/>
    <w:multiLevelType w:val="hybridMultilevel"/>
    <w:tmpl w:val="A8ECD786"/>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3A4F2933"/>
    <w:multiLevelType w:val="multilevel"/>
    <w:tmpl w:val="234A32E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decimal"/>
      <w:lvlText w:val="%3."/>
      <w:lvlJc w:val="left"/>
      <w:pPr>
        <w:tabs>
          <w:tab w:val="num" w:pos="1800"/>
        </w:tabs>
        <w:ind w:left="1800" w:hanging="360"/>
      </w:pPr>
      <w:rPr>
        <w:rFonts w:cs="Times New Roman"/>
      </w:rPr>
    </w:lvl>
    <w:lvl w:ilvl="3">
      <w:start w:val="1"/>
      <w:numFmt w:val="decimal"/>
      <w:lvlText w:val="%4."/>
      <w:lvlJc w:val="left"/>
      <w:pPr>
        <w:tabs>
          <w:tab w:val="num" w:pos="2520"/>
        </w:tabs>
        <w:ind w:left="2520" w:hanging="360"/>
      </w:pPr>
      <w:rPr>
        <w:rFonts w:cs="Times New Roman"/>
      </w:rPr>
    </w:lvl>
    <w:lvl w:ilvl="4">
      <w:start w:val="1"/>
      <w:numFmt w:val="decimal"/>
      <w:lvlText w:val="%5."/>
      <w:lvlJc w:val="left"/>
      <w:pPr>
        <w:tabs>
          <w:tab w:val="num" w:pos="3240"/>
        </w:tabs>
        <w:ind w:left="3240" w:hanging="360"/>
      </w:pPr>
      <w:rPr>
        <w:rFonts w:cs="Times New Roman"/>
      </w:rPr>
    </w:lvl>
    <w:lvl w:ilvl="5">
      <w:start w:val="1"/>
      <w:numFmt w:val="decimal"/>
      <w:lvlText w:val="%6."/>
      <w:lvlJc w:val="left"/>
      <w:pPr>
        <w:tabs>
          <w:tab w:val="num" w:pos="3960"/>
        </w:tabs>
        <w:ind w:left="3960" w:hanging="360"/>
      </w:pPr>
      <w:rPr>
        <w:rFonts w:cs="Times New Roman"/>
      </w:rPr>
    </w:lvl>
    <w:lvl w:ilvl="6">
      <w:start w:val="1"/>
      <w:numFmt w:val="decimal"/>
      <w:lvlText w:val="%7."/>
      <w:lvlJc w:val="left"/>
      <w:pPr>
        <w:tabs>
          <w:tab w:val="num" w:pos="4680"/>
        </w:tabs>
        <w:ind w:left="4680" w:hanging="360"/>
      </w:pPr>
      <w:rPr>
        <w:rFonts w:cs="Times New Roman"/>
      </w:rPr>
    </w:lvl>
    <w:lvl w:ilvl="7">
      <w:start w:val="1"/>
      <w:numFmt w:val="decimal"/>
      <w:lvlText w:val="%8."/>
      <w:lvlJc w:val="left"/>
      <w:pPr>
        <w:tabs>
          <w:tab w:val="num" w:pos="5400"/>
        </w:tabs>
        <w:ind w:left="5400" w:hanging="360"/>
      </w:pPr>
      <w:rPr>
        <w:rFonts w:cs="Times New Roman"/>
      </w:rPr>
    </w:lvl>
    <w:lvl w:ilvl="8">
      <w:start w:val="1"/>
      <w:numFmt w:val="decimal"/>
      <w:lvlText w:val="%9."/>
      <w:lvlJc w:val="left"/>
      <w:pPr>
        <w:tabs>
          <w:tab w:val="num" w:pos="6120"/>
        </w:tabs>
        <w:ind w:left="6120" w:hanging="360"/>
      </w:pPr>
      <w:rPr>
        <w:rFonts w:cs="Times New Roman"/>
      </w:rPr>
    </w:lvl>
  </w:abstractNum>
  <w:abstractNum w:abstractNumId="24">
    <w:nsid w:val="3B9167B7"/>
    <w:multiLevelType w:val="multilevel"/>
    <w:tmpl w:val="DC6810D6"/>
    <w:lvl w:ilvl="0">
      <w:start w:val="1"/>
      <w:numFmt w:val="lowerLetter"/>
      <w:lvlText w:val="%1."/>
      <w:lvlJc w:val="left"/>
      <w:pPr>
        <w:tabs>
          <w:tab w:val="num" w:pos="1080"/>
        </w:tabs>
        <w:ind w:left="1080" w:hanging="360"/>
      </w:pPr>
      <w:rPr>
        <w:rFonts w:cs="Times New Roman" w:hint="default"/>
        <w:sz w:val="20"/>
      </w:rPr>
    </w:lvl>
    <w:lvl w:ilvl="1">
      <w:start w:val="4"/>
      <w:numFmt w:val="bullet"/>
      <w:lvlText w:val="-"/>
      <w:lvlJc w:val="left"/>
      <w:pPr>
        <w:tabs>
          <w:tab w:val="num" w:pos="1800"/>
        </w:tabs>
        <w:ind w:left="1800" w:hanging="360"/>
      </w:pPr>
      <w:rPr>
        <w:rFonts w:ascii="Times New Roman" w:eastAsia="Times New Roman" w:hAnsi="Times New Roman" w:hint="default"/>
      </w:rPr>
    </w:lvl>
    <w:lvl w:ilvl="2" w:tentative="1">
      <w:start w:val="1"/>
      <w:numFmt w:val="lowerRoman"/>
      <w:lvlText w:val="%3."/>
      <w:lvlJc w:val="right"/>
      <w:pPr>
        <w:tabs>
          <w:tab w:val="num" w:pos="2520"/>
        </w:tabs>
        <w:ind w:left="2520" w:hanging="180"/>
      </w:pPr>
      <w:rPr>
        <w:rFonts w:cs="Times New Roman"/>
      </w:rPr>
    </w:lvl>
    <w:lvl w:ilvl="3" w:tentative="1">
      <w:start w:val="1"/>
      <w:numFmt w:val="decimal"/>
      <w:lvlText w:val="%4."/>
      <w:lvlJc w:val="left"/>
      <w:pPr>
        <w:tabs>
          <w:tab w:val="num" w:pos="3240"/>
        </w:tabs>
        <w:ind w:left="3240" w:hanging="360"/>
      </w:pPr>
      <w:rPr>
        <w:rFonts w:cs="Times New Roman"/>
      </w:rPr>
    </w:lvl>
    <w:lvl w:ilvl="4" w:tentative="1">
      <w:start w:val="1"/>
      <w:numFmt w:val="lowerLetter"/>
      <w:lvlText w:val="%5."/>
      <w:lvlJc w:val="left"/>
      <w:pPr>
        <w:tabs>
          <w:tab w:val="num" w:pos="3960"/>
        </w:tabs>
        <w:ind w:left="3960" w:hanging="360"/>
      </w:pPr>
      <w:rPr>
        <w:rFonts w:cs="Times New Roman"/>
      </w:rPr>
    </w:lvl>
    <w:lvl w:ilvl="5" w:tentative="1">
      <w:start w:val="1"/>
      <w:numFmt w:val="lowerRoman"/>
      <w:lvlText w:val="%6."/>
      <w:lvlJc w:val="right"/>
      <w:pPr>
        <w:tabs>
          <w:tab w:val="num" w:pos="4680"/>
        </w:tabs>
        <w:ind w:left="4680" w:hanging="180"/>
      </w:pPr>
      <w:rPr>
        <w:rFonts w:cs="Times New Roman"/>
      </w:rPr>
    </w:lvl>
    <w:lvl w:ilvl="6" w:tentative="1">
      <w:start w:val="1"/>
      <w:numFmt w:val="decimal"/>
      <w:lvlText w:val="%7."/>
      <w:lvlJc w:val="left"/>
      <w:pPr>
        <w:tabs>
          <w:tab w:val="num" w:pos="5400"/>
        </w:tabs>
        <w:ind w:left="5400" w:hanging="360"/>
      </w:pPr>
      <w:rPr>
        <w:rFonts w:cs="Times New Roman"/>
      </w:rPr>
    </w:lvl>
    <w:lvl w:ilvl="7" w:tentative="1">
      <w:start w:val="1"/>
      <w:numFmt w:val="lowerLetter"/>
      <w:lvlText w:val="%8."/>
      <w:lvlJc w:val="left"/>
      <w:pPr>
        <w:tabs>
          <w:tab w:val="num" w:pos="6120"/>
        </w:tabs>
        <w:ind w:left="6120" w:hanging="360"/>
      </w:pPr>
      <w:rPr>
        <w:rFonts w:cs="Times New Roman"/>
      </w:rPr>
    </w:lvl>
    <w:lvl w:ilvl="8" w:tentative="1">
      <w:start w:val="1"/>
      <w:numFmt w:val="lowerRoman"/>
      <w:lvlText w:val="%9."/>
      <w:lvlJc w:val="right"/>
      <w:pPr>
        <w:tabs>
          <w:tab w:val="num" w:pos="6840"/>
        </w:tabs>
        <w:ind w:left="6840" w:hanging="180"/>
      </w:pPr>
      <w:rPr>
        <w:rFonts w:cs="Times New Roman"/>
      </w:rPr>
    </w:lvl>
  </w:abstractNum>
  <w:abstractNum w:abstractNumId="25">
    <w:nsid w:val="3FA14E23"/>
    <w:multiLevelType w:val="hybridMultilevel"/>
    <w:tmpl w:val="39FC01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41384997"/>
    <w:multiLevelType w:val="hybridMultilevel"/>
    <w:tmpl w:val="E9BA1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1F50A4B"/>
    <w:multiLevelType w:val="hybridMultilevel"/>
    <w:tmpl w:val="2C68E408"/>
    <w:lvl w:ilvl="0" w:tplc="34090001">
      <w:start w:val="1"/>
      <w:numFmt w:val="bullet"/>
      <w:lvlText w:val=""/>
      <w:lvlJc w:val="left"/>
      <w:pPr>
        <w:ind w:left="1080" w:hanging="360"/>
      </w:pPr>
      <w:rPr>
        <w:rFonts w:ascii="Symbol" w:hAnsi="Symbol" w:hint="default"/>
      </w:rPr>
    </w:lvl>
    <w:lvl w:ilvl="1" w:tplc="34090003">
      <w:start w:val="1"/>
      <w:numFmt w:val="bullet"/>
      <w:lvlText w:val="o"/>
      <w:lvlJc w:val="left"/>
      <w:pPr>
        <w:ind w:left="1800" w:hanging="360"/>
      </w:pPr>
      <w:rPr>
        <w:rFonts w:ascii="Courier New" w:hAnsi="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28">
    <w:nsid w:val="45BB6923"/>
    <w:multiLevelType w:val="hybridMultilevel"/>
    <w:tmpl w:val="F09E9EA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BC4C27"/>
    <w:multiLevelType w:val="multilevel"/>
    <w:tmpl w:val="CBEE08B8"/>
    <w:lvl w:ilvl="0">
      <w:start w:val="1"/>
      <w:numFmt w:val="decimal"/>
      <w:lvlText w:val="%1."/>
      <w:lvlJc w:val="left"/>
      <w:pPr>
        <w:ind w:left="720" w:hanging="360"/>
      </w:pPr>
      <w:rPr>
        <w:rFonts w:cs="Times New Roman"/>
      </w:rPr>
    </w:lvl>
    <w:lvl w:ilvl="1">
      <w:start w:val="2"/>
      <w:numFmt w:val="decimal"/>
      <w:isLgl/>
      <w:lvlText w:val="%1.%2"/>
      <w:lvlJc w:val="left"/>
      <w:pPr>
        <w:ind w:left="900" w:hanging="540"/>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0">
    <w:nsid w:val="52B370CC"/>
    <w:multiLevelType w:val="hybridMultilevel"/>
    <w:tmpl w:val="1684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3A3EAC"/>
    <w:multiLevelType w:val="multilevel"/>
    <w:tmpl w:val="19DA2586"/>
    <w:lvl w:ilvl="0">
      <w:start w:val="11"/>
      <w:numFmt w:val="decimal"/>
      <w:lvlText w:val="%1"/>
      <w:lvlJc w:val="left"/>
      <w:pPr>
        <w:ind w:left="375" w:hanging="375"/>
      </w:pPr>
      <w:rPr>
        <w:rFonts w:hint="default"/>
      </w:rPr>
    </w:lvl>
    <w:lvl w:ilvl="1">
      <w:start w:val="4"/>
      <w:numFmt w:val="decimal"/>
      <w:lvlText w:val="%1.%2"/>
      <w:lvlJc w:val="left"/>
      <w:pPr>
        <w:ind w:left="1455" w:hanging="375"/>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32">
    <w:nsid w:val="595F5B85"/>
    <w:multiLevelType w:val="hybridMultilevel"/>
    <w:tmpl w:val="43020A3E"/>
    <w:lvl w:ilvl="0" w:tplc="46DCD2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C113312"/>
    <w:multiLevelType w:val="hybridMultilevel"/>
    <w:tmpl w:val="ECDEABD6"/>
    <w:lvl w:ilvl="0" w:tplc="34090001">
      <w:start w:val="1"/>
      <w:numFmt w:val="bullet"/>
      <w:lvlText w:val=""/>
      <w:lvlJc w:val="left"/>
      <w:pPr>
        <w:ind w:left="1080" w:hanging="360"/>
      </w:pPr>
      <w:rPr>
        <w:rFonts w:ascii="Symbol" w:hAnsi="Symbol" w:hint="default"/>
      </w:rPr>
    </w:lvl>
    <w:lvl w:ilvl="1" w:tplc="34090019" w:tentative="1">
      <w:start w:val="1"/>
      <w:numFmt w:val="lowerLetter"/>
      <w:lvlText w:val="%2."/>
      <w:lvlJc w:val="left"/>
      <w:pPr>
        <w:ind w:left="1800" w:hanging="360"/>
      </w:pPr>
      <w:rPr>
        <w:rFonts w:cs="Times New Roman"/>
      </w:rPr>
    </w:lvl>
    <w:lvl w:ilvl="2" w:tplc="3409001B" w:tentative="1">
      <w:start w:val="1"/>
      <w:numFmt w:val="lowerRoman"/>
      <w:lvlText w:val="%3."/>
      <w:lvlJc w:val="right"/>
      <w:pPr>
        <w:ind w:left="2520" w:hanging="180"/>
      </w:pPr>
      <w:rPr>
        <w:rFonts w:cs="Times New Roman"/>
      </w:rPr>
    </w:lvl>
    <w:lvl w:ilvl="3" w:tplc="3409000F" w:tentative="1">
      <w:start w:val="1"/>
      <w:numFmt w:val="decimal"/>
      <w:lvlText w:val="%4."/>
      <w:lvlJc w:val="left"/>
      <w:pPr>
        <w:ind w:left="3240" w:hanging="360"/>
      </w:pPr>
      <w:rPr>
        <w:rFonts w:cs="Times New Roman"/>
      </w:rPr>
    </w:lvl>
    <w:lvl w:ilvl="4" w:tplc="34090019" w:tentative="1">
      <w:start w:val="1"/>
      <w:numFmt w:val="lowerLetter"/>
      <w:lvlText w:val="%5."/>
      <w:lvlJc w:val="left"/>
      <w:pPr>
        <w:ind w:left="3960" w:hanging="360"/>
      </w:pPr>
      <w:rPr>
        <w:rFonts w:cs="Times New Roman"/>
      </w:rPr>
    </w:lvl>
    <w:lvl w:ilvl="5" w:tplc="3409001B" w:tentative="1">
      <w:start w:val="1"/>
      <w:numFmt w:val="lowerRoman"/>
      <w:lvlText w:val="%6."/>
      <w:lvlJc w:val="right"/>
      <w:pPr>
        <w:ind w:left="4680" w:hanging="180"/>
      </w:pPr>
      <w:rPr>
        <w:rFonts w:cs="Times New Roman"/>
      </w:rPr>
    </w:lvl>
    <w:lvl w:ilvl="6" w:tplc="3409000F" w:tentative="1">
      <w:start w:val="1"/>
      <w:numFmt w:val="decimal"/>
      <w:lvlText w:val="%7."/>
      <w:lvlJc w:val="left"/>
      <w:pPr>
        <w:ind w:left="5400" w:hanging="360"/>
      </w:pPr>
      <w:rPr>
        <w:rFonts w:cs="Times New Roman"/>
      </w:rPr>
    </w:lvl>
    <w:lvl w:ilvl="7" w:tplc="34090019" w:tentative="1">
      <w:start w:val="1"/>
      <w:numFmt w:val="lowerLetter"/>
      <w:lvlText w:val="%8."/>
      <w:lvlJc w:val="left"/>
      <w:pPr>
        <w:ind w:left="6120" w:hanging="360"/>
      </w:pPr>
      <w:rPr>
        <w:rFonts w:cs="Times New Roman"/>
      </w:rPr>
    </w:lvl>
    <w:lvl w:ilvl="8" w:tplc="3409001B" w:tentative="1">
      <w:start w:val="1"/>
      <w:numFmt w:val="lowerRoman"/>
      <w:lvlText w:val="%9."/>
      <w:lvlJc w:val="right"/>
      <w:pPr>
        <w:ind w:left="6840" w:hanging="180"/>
      </w:pPr>
      <w:rPr>
        <w:rFonts w:cs="Times New Roman"/>
      </w:rPr>
    </w:lvl>
  </w:abstractNum>
  <w:abstractNum w:abstractNumId="34">
    <w:nsid w:val="5D7C304D"/>
    <w:multiLevelType w:val="hybridMultilevel"/>
    <w:tmpl w:val="56BE2DB0"/>
    <w:lvl w:ilvl="0" w:tplc="9B78CAAE">
      <w:start w:val="1"/>
      <w:numFmt w:val="bullet"/>
      <w:lvlText w:val=""/>
      <w:lvlJc w:val="left"/>
      <w:pPr>
        <w:ind w:left="375"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E55305D"/>
    <w:multiLevelType w:val="hybridMultilevel"/>
    <w:tmpl w:val="BBFE80BE"/>
    <w:lvl w:ilvl="0" w:tplc="944A56D0">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646373EF"/>
    <w:multiLevelType w:val="hybridMultilevel"/>
    <w:tmpl w:val="2ED28A7C"/>
    <w:lvl w:ilvl="0" w:tplc="FDEE1CD2">
      <w:start w:val="3"/>
      <w:numFmt w:val="bullet"/>
      <w:lvlText w:val="-"/>
      <w:lvlJc w:val="left"/>
      <w:pPr>
        <w:tabs>
          <w:tab w:val="num" w:pos="1080"/>
        </w:tabs>
        <w:ind w:left="1080" w:hanging="360"/>
      </w:pPr>
      <w:rPr>
        <w:rFonts w:ascii=".VnTime" w:eastAsia="Times New Roman" w:hAnsi=".VnTime"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7">
    <w:nsid w:val="64AA2BC0"/>
    <w:multiLevelType w:val="hybridMultilevel"/>
    <w:tmpl w:val="118202A2"/>
    <w:lvl w:ilvl="0" w:tplc="34090019">
      <w:start w:val="1"/>
      <w:numFmt w:val="lowerLetter"/>
      <w:lvlText w:val="%1."/>
      <w:lvlJc w:val="left"/>
      <w:pPr>
        <w:ind w:left="720" w:hanging="360"/>
      </w:pPr>
      <w:rPr>
        <w:rFonts w:cs="Times New Roman" w:hint="default"/>
      </w:rPr>
    </w:lvl>
    <w:lvl w:ilvl="1" w:tplc="34090019">
      <w:start w:val="1"/>
      <w:numFmt w:val="lowerLetter"/>
      <w:lvlText w:val="%2."/>
      <w:lvlJc w:val="left"/>
      <w:pPr>
        <w:ind w:left="1440" w:hanging="360"/>
      </w:pPr>
      <w:rPr>
        <w:rFonts w:cs="Times New Roman"/>
      </w:rPr>
    </w:lvl>
    <w:lvl w:ilvl="2" w:tplc="3409001B" w:tentative="1">
      <w:start w:val="1"/>
      <w:numFmt w:val="lowerRoman"/>
      <w:lvlText w:val="%3."/>
      <w:lvlJc w:val="right"/>
      <w:pPr>
        <w:ind w:left="2160" w:hanging="180"/>
      </w:pPr>
      <w:rPr>
        <w:rFonts w:cs="Times New Roman"/>
      </w:rPr>
    </w:lvl>
    <w:lvl w:ilvl="3" w:tplc="3409000F" w:tentative="1">
      <w:start w:val="1"/>
      <w:numFmt w:val="decimal"/>
      <w:lvlText w:val="%4."/>
      <w:lvlJc w:val="left"/>
      <w:pPr>
        <w:ind w:left="2880" w:hanging="360"/>
      </w:pPr>
      <w:rPr>
        <w:rFonts w:cs="Times New Roman"/>
      </w:rPr>
    </w:lvl>
    <w:lvl w:ilvl="4" w:tplc="34090019" w:tentative="1">
      <w:start w:val="1"/>
      <w:numFmt w:val="lowerLetter"/>
      <w:lvlText w:val="%5."/>
      <w:lvlJc w:val="left"/>
      <w:pPr>
        <w:ind w:left="3600" w:hanging="360"/>
      </w:pPr>
      <w:rPr>
        <w:rFonts w:cs="Times New Roman"/>
      </w:rPr>
    </w:lvl>
    <w:lvl w:ilvl="5" w:tplc="3409001B" w:tentative="1">
      <w:start w:val="1"/>
      <w:numFmt w:val="lowerRoman"/>
      <w:lvlText w:val="%6."/>
      <w:lvlJc w:val="right"/>
      <w:pPr>
        <w:ind w:left="4320" w:hanging="180"/>
      </w:pPr>
      <w:rPr>
        <w:rFonts w:cs="Times New Roman"/>
      </w:rPr>
    </w:lvl>
    <w:lvl w:ilvl="6" w:tplc="3409000F" w:tentative="1">
      <w:start w:val="1"/>
      <w:numFmt w:val="decimal"/>
      <w:lvlText w:val="%7."/>
      <w:lvlJc w:val="left"/>
      <w:pPr>
        <w:ind w:left="5040" w:hanging="360"/>
      </w:pPr>
      <w:rPr>
        <w:rFonts w:cs="Times New Roman"/>
      </w:rPr>
    </w:lvl>
    <w:lvl w:ilvl="7" w:tplc="34090019" w:tentative="1">
      <w:start w:val="1"/>
      <w:numFmt w:val="lowerLetter"/>
      <w:lvlText w:val="%8."/>
      <w:lvlJc w:val="left"/>
      <w:pPr>
        <w:ind w:left="5760" w:hanging="360"/>
      </w:pPr>
      <w:rPr>
        <w:rFonts w:cs="Times New Roman"/>
      </w:rPr>
    </w:lvl>
    <w:lvl w:ilvl="8" w:tplc="3409001B" w:tentative="1">
      <w:start w:val="1"/>
      <w:numFmt w:val="lowerRoman"/>
      <w:lvlText w:val="%9."/>
      <w:lvlJc w:val="right"/>
      <w:pPr>
        <w:ind w:left="6480" w:hanging="180"/>
      </w:pPr>
      <w:rPr>
        <w:rFonts w:cs="Times New Roman"/>
      </w:rPr>
    </w:lvl>
  </w:abstractNum>
  <w:abstractNum w:abstractNumId="38">
    <w:nsid w:val="67F60D0E"/>
    <w:multiLevelType w:val="multilevel"/>
    <w:tmpl w:val="B4DAC57A"/>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39">
    <w:nsid w:val="693F5738"/>
    <w:multiLevelType w:val="hybridMultilevel"/>
    <w:tmpl w:val="8230113A"/>
    <w:lvl w:ilvl="0" w:tplc="A948DB2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B4C1B1D"/>
    <w:multiLevelType w:val="hybridMultilevel"/>
    <w:tmpl w:val="9AD6AD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B4157B"/>
    <w:multiLevelType w:val="hybridMultilevel"/>
    <w:tmpl w:val="A9DCCA86"/>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2">
    <w:nsid w:val="7B427084"/>
    <w:multiLevelType w:val="hybridMultilevel"/>
    <w:tmpl w:val="D1A684D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7E6D6B85"/>
    <w:multiLevelType w:val="multilevel"/>
    <w:tmpl w:val="523C1CEC"/>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num w:numId="1">
    <w:abstractNumId w:val="5"/>
  </w:num>
  <w:num w:numId="2">
    <w:abstractNumId w:val="38"/>
  </w:num>
  <w:num w:numId="3">
    <w:abstractNumId w:val="0"/>
  </w:num>
  <w:num w:numId="4">
    <w:abstractNumId w:val="7"/>
  </w:num>
  <w:num w:numId="5">
    <w:abstractNumId w:val="18"/>
  </w:num>
  <w:num w:numId="6">
    <w:abstractNumId w:val="19"/>
  </w:num>
  <w:num w:numId="7">
    <w:abstractNumId w:val="34"/>
  </w:num>
  <w:num w:numId="8">
    <w:abstractNumId w:val="30"/>
  </w:num>
  <w:num w:numId="9">
    <w:abstractNumId w:val="32"/>
  </w:num>
  <w:num w:numId="10">
    <w:abstractNumId w:val="40"/>
  </w:num>
  <w:num w:numId="11">
    <w:abstractNumId w:val="2"/>
  </w:num>
  <w:num w:numId="12">
    <w:abstractNumId w:val="43"/>
  </w:num>
  <w:num w:numId="13">
    <w:abstractNumId w:val="39"/>
  </w:num>
  <w:num w:numId="14">
    <w:abstractNumId w:val="16"/>
  </w:num>
  <w:num w:numId="15">
    <w:abstractNumId w:val="10"/>
  </w:num>
  <w:num w:numId="16">
    <w:abstractNumId w:val="6"/>
  </w:num>
  <w:num w:numId="17">
    <w:abstractNumId w:val="28"/>
  </w:num>
  <w:num w:numId="18">
    <w:abstractNumId w:val="1"/>
  </w:num>
  <w:num w:numId="19">
    <w:abstractNumId w:val="4"/>
  </w:num>
  <w:num w:numId="20">
    <w:abstractNumId w:val="29"/>
  </w:num>
  <w:num w:numId="21">
    <w:abstractNumId w:val="3"/>
  </w:num>
  <w:num w:numId="22">
    <w:abstractNumId w:val="22"/>
  </w:num>
  <w:num w:numId="23">
    <w:abstractNumId w:val="8"/>
  </w:num>
  <w:num w:numId="24">
    <w:abstractNumId w:val="11"/>
  </w:num>
  <w:num w:numId="25">
    <w:abstractNumId w:val="26"/>
  </w:num>
  <w:num w:numId="26">
    <w:abstractNumId w:val="15"/>
  </w:num>
  <w:num w:numId="27">
    <w:abstractNumId w:val="12"/>
  </w:num>
  <w:num w:numId="28">
    <w:abstractNumId w:val="24"/>
  </w:num>
  <w:num w:numId="29">
    <w:abstractNumId w:val="23"/>
  </w:num>
  <w:num w:numId="30">
    <w:abstractNumId w:val="41"/>
  </w:num>
  <w:num w:numId="31">
    <w:abstractNumId w:val="13"/>
  </w:num>
  <w:num w:numId="32">
    <w:abstractNumId w:val="9"/>
  </w:num>
  <w:num w:numId="33">
    <w:abstractNumId w:val="37"/>
  </w:num>
  <w:num w:numId="34">
    <w:abstractNumId w:val="27"/>
  </w:num>
  <w:num w:numId="35">
    <w:abstractNumId w:val="33"/>
  </w:num>
  <w:num w:numId="36">
    <w:abstractNumId w:val="14"/>
  </w:num>
  <w:num w:numId="37">
    <w:abstractNumId w:val="25"/>
  </w:num>
  <w:num w:numId="38">
    <w:abstractNumId w:val="21"/>
  </w:num>
  <w:num w:numId="39">
    <w:abstractNumId w:val="17"/>
  </w:num>
  <w:num w:numId="40">
    <w:abstractNumId w:val="31"/>
  </w:num>
  <w:num w:numId="41">
    <w:abstractNumId w:val="35"/>
  </w:num>
  <w:num w:numId="42">
    <w:abstractNumId w:val="36"/>
  </w:num>
  <w:num w:numId="43">
    <w:abstractNumId w:val="20"/>
  </w:num>
  <w:num w:numId="44">
    <w:abstractNumId w:val="4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iss, Paul">
    <w15:presenceInfo w15:providerId="AD" w15:userId="S-1-5-21-4279633407-28481931-2677731258-25888"/>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w2xtwvh9vd03edatq5ssfwdp9zx5e2p9zr&quot;&gt;Ko&lt;record-ids&gt;&lt;item&gt;15&lt;/item&gt;&lt;item&gt;39&lt;/item&gt;&lt;item&gt;543&lt;/item&gt;&lt;item&gt;545&lt;/item&gt;&lt;item&gt;547&lt;/item&gt;&lt;item&gt;548&lt;/item&gt;&lt;item&gt;549&lt;/item&gt;&lt;item&gt;550&lt;/item&gt;&lt;item&gt;551&lt;/item&gt;&lt;item&gt;552&lt;/item&gt;&lt;item&gt;553&lt;/item&gt;&lt;item&gt;554&lt;/item&gt;&lt;item&gt;555&lt;/item&gt;&lt;item&gt;556&lt;/item&gt;&lt;item&gt;557&lt;/item&gt;&lt;item&gt;558&lt;/item&gt;&lt;item&gt;560&lt;/item&gt;&lt;item&gt;602&lt;/item&gt;&lt;item&gt;603&lt;/item&gt;&lt;item&gt;604&lt;/item&gt;&lt;item&gt;613&lt;/item&gt;&lt;/record-ids&gt;&lt;/item&gt;&lt;/Libraries&gt;"/>
  </w:docVars>
  <w:rsids>
    <w:rsidRoot w:val="00654ADA"/>
    <w:rsid w:val="000062A9"/>
    <w:rsid w:val="00006D54"/>
    <w:rsid w:val="00013F2B"/>
    <w:rsid w:val="00015489"/>
    <w:rsid w:val="00020DB7"/>
    <w:rsid w:val="000226EC"/>
    <w:rsid w:val="00031653"/>
    <w:rsid w:val="00046EC4"/>
    <w:rsid w:val="00051AD6"/>
    <w:rsid w:val="0005687B"/>
    <w:rsid w:val="00056D83"/>
    <w:rsid w:val="000711B8"/>
    <w:rsid w:val="00076064"/>
    <w:rsid w:val="00084265"/>
    <w:rsid w:val="00097326"/>
    <w:rsid w:val="000A4454"/>
    <w:rsid w:val="000B33F8"/>
    <w:rsid w:val="000D107C"/>
    <w:rsid w:val="000D70DC"/>
    <w:rsid w:val="000D7A4A"/>
    <w:rsid w:val="000F4C2A"/>
    <w:rsid w:val="000F65CD"/>
    <w:rsid w:val="000F67CD"/>
    <w:rsid w:val="001040C5"/>
    <w:rsid w:val="00104DC6"/>
    <w:rsid w:val="00112D00"/>
    <w:rsid w:val="00125967"/>
    <w:rsid w:val="00141A01"/>
    <w:rsid w:val="001634B9"/>
    <w:rsid w:val="001704BA"/>
    <w:rsid w:val="00192A9F"/>
    <w:rsid w:val="001951B5"/>
    <w:rsid w:val="001A2161"/>
    <w:rsid w:val="001B33C3"/>
    <w:rsid w:val="001B371D"/>
    <w:rsid w:val="001B44DB"/>
    <w:rsid w:val="001C5217"/>
    <w:rsid w:val="001F040D"/>
    <w:rsid w:val="001F29FF"/>
    <w:rsid w:val="001F6C81"/>
    <w:rsid w:val="00202BAC"/>
    <w:rsid w:val="00202F50"/>
    <w:rsid w:val="002038A8"/>
    <w:rsid w:val="00204585"/>
    <w:rsid w:val="00215E35"/>
    <w:rsid w:val="00216FDC"/>
    <w:rsid w:val="00217182"/>
    <w:rsid w:val="00226465"/>
    <w:rsid w:val="002270FB"/>
    <w:rsid w:val="0022722F"/>
    <w:rsid w:val="00232729"/>
    <w:rsid w:val="00241ED4"/>
    <w:rsid w:val="002426B7"/>
    <w:rsid w:val="00242EB1"/>
    <w:rsid w:val="002441E5"/>
    <w:rsid w:val="00244424"/>
    <w:rsid w:val="002462CC"/>
    <w:rsid w:val="002511B2"/>
    <w:rsid w:val="00256BE8"/>
    <w:rsid w:val="002641D1"/>
    <w:rsid w:val="0028549A"/>
    <w:rsid w:val="00293A59"/>
    <w:rsid w:val="0029444C"/>
    <w:rsid w:val="00295A84"/>
    <w:rsid w:val="002A0D0A"/>
    <w:rsid w:val="002A6DF4"/>
    <w:rsid w:val="002C29BA"/>
    <w:rsid w:val="002C2E0D"/>
    <w:rsid w:val="002C76BB"/>
    <w:rsid w:val="002E44F1"/>
    <w:rsid w:val="002F7F2A"/>
    <w:rsid w:val="003005AA"/>
    <w:rsid w:val="00301CBA"/>
    <w:rsid w:val="00324D3B"/>
    <w:rsid w:val="003343F2"/>
    <w:rsid w:val="003464F4"/>
    <w:rsid w:val="00363A5B"/>
    <w:rsid w:val="003772EE"/>
    <w:rsid w:val="00382220"/>
    <w:rsid w:val="00391912"/>
    <w:rsid w:val="003A2814"/>
    <w:rsid w:val="003A6DA0"/>
    <w:rsid w:val="003B155A"/>
    <w:rsid w:val="003B6D2D"/>
    <w:rsid w:val="003D03D8"/>
    <w:rsid w:val="003D2E22"/>
    <w:rsid w:val="003D5095"/>
    <w:rsid w:val="003D60CE"/>
    <w:rsid w:val="003E178D"/>
    <w:rsid w:val="003E6C08"/>
    <w:rsid w:val="00415250"/>
    <w:rsid w:val="0042053F"/>
    <w:rsid w:val="0042644E"/>
    <w:rsid w:val="004422A8"/>
    <w:rsid w:val="004506D6"/>
    <w:rsid w:val="00450DA0"/>
    <w:rsid w:val="00451F9F"/>
    <w:rsid w:val="00454CFB"/>
    <w:rsid w:val="004578CB"/>
    <w:rsid w:val="0048014D"/>
    <w:rsid w:val="00485232"/>
    <w:rsid w:val="0048617D"/>
    <w:rsid w:val="00487D3F"/>
    <w:rsid w:val="00487E90"/>
    <w:rsid w:val="00497DDA"/>
    <w:rsid w:val="004A0078"/>
    <w:rsid w:val="004A727D"/>
    <w:rsid w:val="004B19C5"/>
    <w:rsid w:val="004C6B87"/>
    <w:rsid w:val="004D3742"/>
    <w:rsid w:val="004E1C93"/>
    <w:rsid w:val="004E2123"/>
    <w:rsid w:val="004E54B3"/>
    <w:rsid w:val="004E6B91"/>
    <w:rsid w:val="004E7E08"/>
    <w:rsid w:val="004F0D29"/>
    <w:rsid w:val="004F26B3"/>
    <w:rsid w:val="004F7CDF"/>
    <w:rsid w:val="005000BB"/>
    <w:rsid w:val="00506EA6"/>
    <w:rsid w:val="00517DE4"/>
    <w:rsid w:val="0052667C"/>
    <w:rsid w:val="005270D7"/>
    <w:rsid w:val="00542F63"/>
    <w:rsid w:val="005441CE"/>
    <w:rsid w:val="00545B9A"/>
    <w:rsid w:val="005462FD"/>
    <w:rsid w:val="00550491"/>
    <w:rsid w:val="00561172"/>
    <w:rsid w:val="00565005"/>
    <w:rsid w:val="00566254"/>
    <w:rsid w:val="00573472"/>
    <w:rsid w:val="00574AE7"/>
    <w:rsid w:val="0057514D"/>
    <w:rsid w:val="00580604"/>
    <w:rsid w:val="00582063"/>
    <w:rsid w:val="00585BA0"/>
    <w:rsid w:val="005877CE"/>
    <w:rsid w:val="00596F95"/>
    <w:rsid w:val="005A13EF"/>
    <w:rsid w:val="005B79DD"/>
    <w:rsid w:val="005C35B9"/>
    <w:rsid w:val="005C596B"/>
    <w:rsid w:val="005D14E1"/>
    <w:rsid w:val="005D1C0D"/>
    <w:rsid w:val="005D5A59"/>
    <w:rsid w:val="005E75C7"/>
    <w:rsid w:val="005F1731"/>
    <w:rsid w:val="005F614F"/>
    <w:rsid w:val="00603302"/>
    <w:rsid w:val="006037D1"/>
    <w:rsid w:val="00617002"/>
    <w:rsid w:val="00627588"/>
    <w:rsid w:val="00630205"/>
    <w:rsid w:val="00630553"/>
    <w:rsid w:val="00630E8F"/>
    <w:rsid w:val="00633920"/>
    <w:rsid w:val="0063442E"/>
    <w:rsid w:val="00635B4D"/>
    <w:rsid w:val="00646F6E"/>
    <w:rsid w:val="00650126"/>
    <w:rsid w:val="0065421A"/>
    <w:rsid w:val="00654ADA"/>
    <w:rsid w:val="00670540"/>
    <w:rsid w:val="0067684F"/>
    <w:rsid w:val="00685DE1"/>
    <w:rsid w:val="00691B6A"/>
    <w:rsid w:val="00692A1E"/>
    <w:rsid w:val="00694DD4"/>
    <w:rsid w:val="006A1B7D"/>
    <w:rsid w:val="006B10A2"/>
    <w:rsid w:val="006B2773"/>
    <w:rsid w:val="006B5EBB"/>
    <w:rsid w:val="006B64DC"/>
    <w:rsid w:val="006C15E9"/>
    <w:rsid w:val="006D04F7"/>
    <w:rsid w:val="006E0699"/>
    <w:rsid w:val="006E7B18"/>
    <w:rsid w:val="006E7CE5"/>
    <w:rsid w:val="006F3D72"/>
    <w:rsid w:val="00714839"/>
    <w:rsid w:val="00717C42"/>
    <w:rsid w:val="00727F58"/>
    <w:rsid w:val="00737D28"/>
    <w:rsid w:val="0074574A"/>
    <w:rsid w:val="0075228E"/>
    <w:rsid w:val="007548E4"/>
    <w:rsid w:val="00763EBC"/>
    <w:rsid w:val="0076463E"/>
    <w:rsid w:val="0077183C"/>
    <w:rsid w:val="00787CE2"/>
    <w:rsid w:val="0079244C"/>
    <w:rsid w:val="007A1A4A"/>
    <w:rsid w:val="007A2922"/>
    <w:rsid w:val="007B6F40"/>
    <w:rsid w:val="007C63BC"/>
    <w:rsid w:val="007C7963"/>
    <w:rsid w:val="007D1E70"/>
    <w:rsid w:val="007D3714"/>
    <w:rsid w:val="007D3EBA"/>
    <w:rsid w:val="007E578D"/>
    <w:rsid w:val="007E5833"/>
    <w:rsid w:val="008069D1"/>
    <w:rsid w:val="00812EC4"/>
    <w:rsid w:val="00814674"/>
    <w:rsid w:val="00816542"/>
    <w:rsid w:val="008168C3"/>
    <w:rsid w:val="00820777"/>
    <w:rsid w:val="00821816"/>
    <w:rsid w:val="0082242F"/>
    <w:rsid w:val="00823722"/>
    <w:rsid w:val="00835661"/>
    <w:rsid w:val="00836937"/>
    <w:rsid w:val="008418F5"/>
    <w:rsid w:val="00850F89"/>
    <w:rsid w:val="00857C14"/>
    <w:rsid w:val="00860A5A"/>
    <w:rsid w:val="00864026"/>
    <w:rsid w:val="00864A2A"/>
    <w:rsid w:val="008664E6"/>
    <w:rsid w:val="00866E2B"/>
    <w:rsid w:val="008706B4"/>
    <w:rsid w:val="00872937"/>
    <w:rsid w:val="008958C4"/>
    <w:rsid w:val="00897F59"/>
    <w:rsid w:val="00897F84"/>
    <w:rsid w:val="008B5556"/>
    <w:rsid w:val="008B5C01"/>
    <w:rsid w:val="008B7BDC"/>
    <w:rsid w:val="008D37B3"/>
    <w:rsid w:val="008D430F"/>
    <w:rsid w:val="008E5D5E"/>
    <w:rsid w:val="008F2A52"/>
    <w:rsid w:val="008F6830"/>
    <w:rsid w:val="009038A5"/>
    <w:rsid w:val="009068E0"/>
    <w:rsid w:val="00923638"/>
    <w:rsid w:val="009249C9"/>
    <w:rsid w:val="009259F2"/>
    <w:rsid w:val="00932F37"/>
    <w:rsid w:val="009410D8"/>
    <w:rsid w:val="00941219"/>
    <w:rsid w:val="009415A7"/>
    <w:rsid w:val="00943646"/>
    <w:rsid w:val="0094755B"/>
    <w:rsid w:val="00965F0A"/>
    <w:rsid w:val="00967738"/>
    <w:rsid w:val="00973BB0"/>
    <w:rsid w:val="0098382C"/>
    <w:rsid w:val="00983A72"/>
    <w:rsid w:val="009876B6"/>
    <w:rsid w:val="009977BF"/>
    <w:rsid w:val="00997E07"/>
    <w:rsid w:val="009C1DB0"/>
    <w:rsid w:val="009F43A1"/>
    <w:rsid w:val="009F6A6D"/>
    <w:rsid w:val="009F79AE"/>
    <w:rsid w:val="00A04D89"/>
    <w:rsid w:val="00A11A28"/>
    <w:rsid w:val="00A1316F"/>
    <w:rsid w:val="00A169AD"/>
    <w:rsid w:val="00A20389"/>
    <w:rsid w:val="00A20921"/>
    <w:rsid w:val="00A26EEB"/>
    <w:rsid w:val="00A2750A"/>
    <w:rsid w:val="00A32889"/>
    <w:rsid w:val="00A3311D"/>
    <w:rsid w:val="00A35CEF"/>
    <w:rsid w:val="00A36C9D"/>
    <w:rsid w:val="00A404EC"/>
    <w:rsid w:val="00A47C21"/>
    <w:rsid w:val="00A73416"/>
    <w:rsid w:val="00A8230A"/>
    <w:rsid w:val="00A8420E"/>
    <w:rsid w:val="00A84D7F"/>
    <w:rsid w:val="00A84EA6"/>
    <w:rsid w:val="00A852CB"/>
    <w:rsid w:val="00A85692"/>
    <w:rsid w:val="00AA3077"/>
    <w:rsid w:val="00AA368F"/>
    <w:rsid w:val="00AB62DB"/>
    <w:rsid w:val="00AB7487"/>
    <w:rsid w:val="00AC4E1F"/>
    <w:rsid w:val="00AC5679"/>
    <w:rsid w:val="00AD1C61"/>
    <w:rsid w:val="00AE2F9A"/>
    <w:rsid w:val="00AF6578"/>
    <w:rsid w:val="00B017DA"/>
    <w:rsid w:val="00B07FE9"/>
    <w:rsid w:val="00B1195C"/>
    <w:rsid w:val="00B1390F"/>
    <w:rsid w:val="00B155FF"/>
    <w:rsid w:val="00B3507A"/>
    <w:rsid w:val="00B355B8"/>
    <w:rsid w:val="00B356EA"/>
    <w:rsid w:val="00B41466"/>
    <w:rsid w:val="00B472BC"/>
    <w:rsid w:val="00B51D2B"/>
    <w:rsid w:val="00B57F8C"/>
    <w:rsid w:val="00B667BF"/>
    <w:rsid w:val="00B725A4"/>
    <w:rsid w:val="00B744AB"/>
    <w:rsid w:val="00B85D03"/>
    <w:rsid w:val="00B90E38"/>
    <w:rsid w:val="00BA3420"/>
    <w:rsid w:val="00BB2B89"/>
    <w:rsid w:val="00BB37D8"/>
    <w:rsid w:val="00BD166D"/>
    <w:rsid w:val="00BD3D03"/>
    <w:rsid w:val="00BD63D3"/>
    <w:rsid w:val="00BD6B26"/>
    <w:rsid w:val="00BE1008"/>
    <w:rsid w:val="00BF1587"/>
    <w:rsid w:val="00C02BEB"/>
    <w:rsid w:val="00C11238"/>
    <w:rsid w:val="00C123A4"/>
    <w:rsid w:val="00C12876"/>
    <w:rsid w:val="00C129A5"/>
    <w:rsid w:val="00C12D7E"/>
    <w:rsid w:val="00C25BC9"/>
    <w:rsid w:val="00C332D7"/>
    <w:rsid w:val="00C34A7C"/>
    <w:rsid w:val="00C35CF6"/>
    <w:rsid w:val="00C40E48"/>
    <w:rsid w:val="00C53417"/>
    <w:rsid w:val="00C600B3"/>
    <w:rsid w:val="00C736F9"/>
    <w:rsid w:val="00C7510B"/>
    <w:rsid w:val="00C82A5A"/>
    <w:rsid w:val="00C8533F"/>
    <w:rsid w:val="00CA2D96"/>
    <w:rsid w:val="00CA2DE9"/>
    <w:rsid w:val="00CA4F62"/>
    <w:rsid w:val="00CB7EB0"/>
    <w:rsid w:val="00CC1E4E"/>
    <w:rsid w:val="00CD2DFE"/>
    <w:rsid w:val="00CD4F4E"/>
    <w:rsid w:val="00CE1C12"/>
    <w:rsid w:val="00CF078D"/>
    <w:rsid w:val="00CF306F"/>
    <w:rsid w:val="00CF6017"/>
    <w:rsid w:val="00CF6A7D"/>
    <w:rsid w:val="00D220B9"/>
    <w:rsid w:val="00D24004"/>
    <w:rsid w:val="00D33753"/>
    <w:rsid w:val="00D36164"/>
    <w:rsid w:val="00D438C8"/>
    <w:rsid w:val="00D464BE"/>
    <w:rsid w:val="00D478D7"/>
    <w:rsid w:val="00D504AA"/>
    <w:rsid w:val="00D533C9"/>
    <w:rsid w:val="00D546A7"/>
    <w:rsid w:val="00D54862"/>
    <w:rsid w:val="00D61D59"/>
    <w:rsid w:val="00D67208"/>
    <w:rsid w:val="00D755C8"/>
    <w:rsid w:val="00D76603"/>
    <w:rsid w:val="00D867B7"/>
    <w:rsid w:val="00D947A9"/>
    <w:rsid w:val="00DA0556"/>
    <w:rsid w:val="00DA3541"/>
    <w:rsid w:val="00DA4055"/>
    <w:rsid w:val="00DB1950"/>
    <w:rsid w:val="00DB1F50"/>
    <w:rsid w:val="00DB227F"/>
    <w:rsid w:val="00DB2F6F"/>
    <w:rsid w:val="00DB4E45"/>
    <w:rsid w:val="00DC60E3"/>
    <w:rsid w:val="00DD1418"/>
    <w:rsid w:val="00DD2C68"/>
    <w:rsid w:val="00DD55F7"/>
    <w:rsid w:val="00DE4BB7"/>
    <w:rsid w:val="00DF4846"/>
    <w:rsid w:val="00DF6A51"/>
    <w:rsid w:val="00DF7436"/>
    <w:rsid w:val="00E10A28"/>
    <w:rsid w:val="00E12564"/>
    <w:rsid w:val="00E209FF"/>
    <w:rsid w:val="00E368FC"/>
    <w:rsid w:val="00E37B6D"/>
    <w:rsid w:val="00E439D1"/>
    <w:rsid w:val="00E832D9"/>
    <w:rsid w:val="00E9437D"/>
    <w:rsid w:val="00E94C4B"/>
    <w:rsid w:val="00E962F1"/>
    <w:rsid w:val="00EA181C"/>
    <w:rsid w:val="00EA607D"/>
    <w:rsid w:val="00EA6A4D"/>
    <w:rsid w:val="00EB2A00"/>
    <w:rsid w:val="00EC60E9"/>
    <w:rsid w:val="00EE28C7"/>
    <w:rsid w:val="00EF44A3"/>
    <w:rsid w:val="00EF4511"/>
    <w:rsid w:val="00F055C0"/>
    <w:rsid w:val="00F14BE9"/>
    <w:rsid w:val="00F1792E"/>
    <w:rsid w:val="00F23624"/>
    <w:rsid w:val="00F26F25"/>
    <w:rsid w:val="00F41E80"/>
    <w:rsid w:val="00F44378"/>
    <w:rsid w:val="00F515FA"/>
    <w:rsid w:val="00F575C7"/>
    <w:rsid w:val="00F9045E"/>
    <w:rsid w:val="00FA0E71"/>
    <w:rsid w:val="00FA458C"/>
    <w:rsid w:val="00FB32C5"/>
    <w:rsid w:val="00FB7625"/>
    <w:rsid w:val="00FB7B56"/>
    <w:rsid w:val="00FB7C0D"/>
    <w:rsid w:val="00FC63B2"/>
    <w:rsid w:val="00FD0DE7"/>
    <w:rsid w:val="00FD28F8"/>
    <w:rsid w:val="00FD5DCA"/>
    <w:rsid w:val="00FD659F"/>
    <w:rsid w:val="00FD7B15"/>
    <w:rsid w:val="00FE69BA"/>
    <w:rsid w:val="00FF27C1"/>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254"/>
  </w:style>
  <w:style w:type="paragraph" w:styleId="Heading1">
    <w:name w:val="heading 1"/>
    <w:basedOn w:val="Normal"/>
    <w:next w:val="Normal"/>
    <w:link w:val="Heading1Char"/>
    <w:uiPriority w:val="9"/>
    <w:qFormat/>
    <w:rsid w:val="0009732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1634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5D14E1"/>
    <w:pPr>
      <w:keepNext/>
      <w:spacing w:before="240" w:after="240" w:line="240" w:lineRule="auto"/>
      <w:jc w:val="both"/>
      <w:outlineLvl w:val="2"/>
    </w:pPr>
    <w:rPr>
      <w:rFonts w:ascii="Times New Roman" w:eastAsia="Times New Roman" w:hAnsi="Times New Roman" w:cs="Arial"/>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3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3A72"/>
    <w:rPr>
      <w:rFonts w:ascii="Tahoma" w:hAnsi="Tahoma" w:cs="Tahoma"/>
      <w:sz w:val="16"/>
      <w:szCs w:val="16"/>
    </w:rPr>
  </w:style>
  <w:style w:type="paragraph" w:styleId="ListParagraph">
    <w:name w:val="List Paragraph"/>
    <w:basedOn w:val="Normal"/>
    <w:uiPriority w:val="99"/>
    <w:qFormat/>
    <w:rsid w:val="00CA2DE9"/>
    <w:pPr>
      <w:ind w:left="720"/>
      <w:contextualSpacing/>
    </w:pPr>
  </w:style>
  <w:style w:type="character" w:customStyle="1" w:styleId="Heading3Char">
    <w:name w:val="Heading 3 Char"/>
    <w:basedOn w:val="DefaultParagraphFont"/>
    <w:link w:val="Heading3"/>
    <w:uiPriority w:val="99"/>
    <w:rsid w:val="005D14E1"/>
    <w:rPr>
      <w:rFonts w:ascii="Times New Roman" w:eastAsia="Times New Roman" w:hAnsi="Times New Roman" w:cs="Arial"/>
      <w:b/>
      <w:bCs/>
      <w:sz w:val="24"/>
      <w:szCs w:val="26"/>
    </w:rPr>
  </w:style>
  <w:style w:type="character" w:styleId="Hyperlink">
    <w:name w:val="Hyperlink"/>
    <w:basedOn w:val="DefaultParagraphFont"/>
    <w:uiPriority w:val="99"/>
    <w:unhideWhenUsed/>
    <w:rsid w:val="00AB7487"/>
    <w:rPr>
      <w:color w:val="0000FF" w:themeColor="hyperlink"/>
      <w:u w:val="single"/>
    </w:rPr>
  </w:style>
  <w:style w:type="character" w:customStyle="1" w:styleId="Heading1Char">
    <w:name w:val="Heading 1 Char"/>
    <w:basedOn w:val="DefaultParagraphFont"/>
    <w:link w:val="Heading1"/>
    <w:uiPriority w:val="9"/>
    <w:rsid w:val="00097326"/>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561172"/>
    <w:rPr>
      <w:sz w:val="16"/>
      <w:szCs w:val="16"/>
    </w:rPr>
  </w:style>
  <w:style w:type="paragraph" w:styleId="CommentText">
    <w:name w:val="annotation text"/>
    <w:basedOn w:val="Normal"/>
    <w:link w:val="CommentTextChar"/>
    <w:uiPriority w:val="99"/>
    <w:semiHidden/>
    <w:unhideWhenUsed/>
    <w:rsid w:val="00561172"/>
    <w:pPr>
      <w:spacing w:line="240" w:lineRule="auto"/>
    </w:pPr>
    <w:rPr>
      <w:sz w:val="20"/>
      <w:szCs w:val="20"/>
    </w:rPr>
  </w:style>
  <w:style w:type="character" w:customStyle="1" w:styleId="CommentTextChar">
    <w:name w:val="Comment Text Char"/>
    <w:basedOn w:val="DefaultParagraphFont"/>
    <w:link w:val="CommentText"/>
    <w:uiPriority w:val="99"/>
    <w:semiHidden/>
    <w:rsid w:val="00561172"/>
    <w:rPr>
      <w:sz w:val="20"/>
      <w:szCs w:val="20"/>
    </w:rPr>
  </w:style>
  <w:style w:type="paragraph" w:styleId="CommentSubject">
    <w:name w:val="annotation subject"/>
    <w:basedOn w:val="CommentText"/>
    <w:next w:val="CommentText"/>
    <w:link w:val="CommentSubjectChar"/>
    <w:uiPriority w:val="99"/>
    <w:semiHidden/>
    <w:unhideWhenUsed/>
    <w:rsid w:val="00561172"/>
    <w:rPr>
      <w:b/>
      <w:bCs/>
    </w:rPr>
  </w:style>
  <w:style w:type="character" w:customStyle="1" w:styleId="CommentSubjectChar">
    <w:name w:val="Comment Subject Char"/>
    <w:basedOn w:val="CommentTextChar"/>
    <w:link w:val="CommentSubject"/>
    <w:uiPriority w:val="99"/>
    <w:semiHidden/>
    <w:rsid w:val="00561172"/>
    <w:rPr>
      <w:b/>
      <w:bCs/>
      <w:sz w:val="20"/>
      <w:szCs w:val="20"/>
    </w:rPr>
  </w:style>
  <w:style w:type="paragraph" w:customStyle="1" w:styleId="Default">
    <w:name w:val="Default"/>
    <w:rsid w:val="00F41E80"/>
    <w:pPr>
      <w:widowControl w:val="0"/>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CM52">
    <w:name w:val="CM52"/>
    <w:basedOn w:val="Default"/>
    <w:next w:val="Default"/>
    <w:uiPriority w:val="99"/>
    <w:rsid w:val="006B10A2"/>
    <w:pPr>
      <w:spacing w:after="278"/>
    </w:pPr>
    <w:rPr>
      <w:color w:val="auto"/>
    </w:rPr>
  </w:style>
  <w:style w:type="paragraph" w:customStyle="1" w:styleId="AllText">
    <w:name w:val="AllText"/>
    <w:basedOn w:val="Normal"/>
    <w:link w:val="AllTextChar"/>
    <w:uiPriority w:val="99"/>
    <w:rsid w:val="0042053F"/>
    <w:pPr>
      <w:spacing w:after="240" w:line="240" w:lineRule="auto"/>
      <w:jc w:val="both"/>
    </w:pPr>
    <w:rPr>
      <w:rFonts w:ascii="Times New Roman" w:eastAsia="Times New Roman" w:hAnsi="Times New Roman" w:cs="Times New Roman"/>
      <w:sz w:val="24"/>
      <w:szCs w:val="20"/>
    </w:rPr>
  </w:style>
  <w:style w:type="character" w:customStyle="1" w:styleId="AllTextChar">
    <w:name w:val="AllText Char"/>
    <w:basedOn w:val="DefaultParagraphFont"/>
    <w:link w:val="AllText"/>
    <w:uiPriority w:val="99"/>
    <w:locked/>
    <w:rsid w:val="0042053F"/>
    <w:rPr>
      <w:rFonts w:ascii="Times New Roman" w:eastAsia="Times New Roman" w:hAnsi="Times New Roman" w:cs="Times New Roman"/>
      <w:sz w:val="24"/>
      <w:szCs w:val="20"/>
    </w:rPr>
  </w:style>
  <w:style w:type="paragraph" w:styleId="BodyText">
    <w:name w:val="Body Text"/>
    <w:basedOn w:val="Normal"/>
    <w:link w:val="BodyTextChar"/>
    <w:uiPriority w:val="99"/>
    <w:rsid w:val="0042053F"/>
    <w:pPr>
      <w:spacing w:after="120" w:line="360" w:lineRule="auto"/>
      <w:jc w:val="both"/>
    </w:pPr>
    <w:rPr>
      <w:rFonts w:ascii="Arial" w:eastAsia="Times New Roman" w:hAnsi="Arial" w:cs="Arial"/>
      <w:sz w:val="20"/>
      <w:szCs w:val="20"/>
      <w:lang w:val="en-GB"/>
    </w:rPr>
  </w:style>
  <w:style w:type="character" w:customStyle="1" w:styleId="BodyTextChar">
    <w:name w:val="Body Text Char"/>
    <w:basedOn w:val="DefaultParagraphFont"/>
    <w:link w:val="BodyText"/>
    <w:uiPriority w:val="99"/>
    <w:rsid w:val="0042053F"/>
    <w:rPr>
      <w:rFonts w:ascii="Arial" w:eastAsia="Times New Roman" w:hAnsi="Arial" w:cs="Arial"/>
      <w:sz w:val="20"/>
      <w:szCs w:val="20"/>
      <w:lang w:val="en-GB"/>
    </w:rPr>
  </w:style>
  <w:style w:type="paragraph" w:customStyle="1" w:styleId="bullet">
    <w:name w:val="bullet"/>
    <w:basedOn w:val="Normal"/>
    <w:next w:val="Normal"/>
    <w:uiPriority w:val="99"/>
    <w:rsid w:val="00B85D03"/>
    <w:pPr>
      <w:numPr>
        <w:numId w:val="31"/>
      </w:numPr>
      <w:tabs>
        <w:tab w:val="left" w:pos="0"/>
        <w:tab w:val="left" w:pos="1080"/>
      </w:tabs>
      <w:spacing w:after="158" w:line="240" w:lineRule="auto"/>
      <w:jc w:val="both"/>
    </w:pPr>
    <w:rPr>
      <w:rFonts w:ascii="Arial" w:eastAsia="Times New Roman" w:hAnsi="Arial" w:cs="Times New Roman"/>
      <w:sz w:val="24"/>
      <w:szCs w:val="20"/>
    </w:rPr>
  </w:style>
  <w:style w:type="paragraph" w:customStyle="1" w:styleId="BayerBodytext">
    <w:name w:val="Bayer Body text"/>
    <w:basedOn w:val="Normal"/>
    <w:uiPriority w:val="99"/>
    <w:rsid w:val="00B85D03"/>
    <w:pPr>
      <w:widowControl w:val="0"/>
      <w:suppressAutoHyphens/>
      <w:adjustRightInd w:val="0"/>
      <w:spacing w:after="240" w:line="360" w:lineRule="auto"/>
      <w:ind w:left="907"/>
      <w:jc w:val="both"/>
      <w:textAlignment w:val="baseline"/>
    </w:pPr>
    <w:rPr>
      <w:rFonts w:ascii="Times New Roman" w:eastAsia="PMingLiU" w:hAnsi="Times New Roman" w:cs="Times New Roman"/>
      <w:sz w:val="24"/>
      <w:szCs w:val="20"/>
      <w:lang w:eastAsia="ar-SA"/>
    </w:rPr>
  </w:style>
  <w:style w:type="paragraph" w:styleId="Header">
    <w:name w:val="header"/>
    <w:basedOn w:val="Normal"/>
    <w:link w:val="HeaderChar"/>
    <w:uiPriority w:val="99"/>
    <w:unhideWhenUsed/>
    <w:rsid w:val="003D60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60CE"/>
  </w:style>
  <w:style w:type="paragraph" w:styleId="Footer">
    <w:name w:val="footer"/>
    <w:basedOn w:val="Normal"/>
    <w:link w:val="FooterChar"/>
    <w:uiPriority w:val="99"/>
    <w:unhideWhenUsed/>
    <w:rsid w:val="003D60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60CE"/>
  </w:style>
  <w:style w:type="paragraph" w:styleId="NormalWeb">
    <w:name w:val="Normal (Web)"/>
    <w:basedOn w:val="Normal"/>
    <w:uiPriority w:val="99"/>
    <w:rsid w:val="00A2750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0">
    <w:name w:val="Style0"/>
    <w:rsid w:val="00415250"/>
    <w:pPr>
      <w:autoSpaceDE w:val="0"/>
      <w:autoSpaceDN w:val="0"/>
      <w:adjustRightInd w:val="0"/>
      <w:spacing w:after="0" w:line="240" w:lineRule="auto"/>
    </w:pPr>
    <w:rPr>
      <w:rFonts w:ascii="Arial" w:eastAsia="Times New Roman" w:hAnsi="Arial" w:cs="Times New Roman"/>
      <w:sz w:val="24"/>
      <w:szCs w:val="24"/>
    </w:rPr>
  </w:style>
  <w:style w:type="character" w:customStyle="1" w:styleId="Heading2Char">
    <w:name w:val="Heading 2 Char"/>
    <w:basedOn w:val="DefaultParagraphFont"/>
    <w:link w:val="Heading2"/>
    <w:uiPriority w:val="9"/>
    <w:semiHidden/>
    <w:rsid w:val="001634B9"/>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9732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1634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5D14E1"/>
    <w:pPr>
      <w:keepNext/>
      <w:spacing w:before="240" w:after="240" w:line="240" w:lineRule="auto"/>
      <w:jc w:val="both"/>
      <w:outlineLvl w:val="2"/>
    </w:pPr>
    <w:rPr>
      <w:rFonts w:ascii="Times New Roman" w:eastAsia="Times New Roman" w:hAnsi="Times New Roman" w:cs="Arial"/>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3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3A72"/>
    <w:rPr>
      <w:rFonts w:ascii="Tahoma" w:hAnsi="Tahoma" w:cs="Tahoma"/>
      <w:sz w:val="16"/>
      <w:szCs w:val="16"/>
    </w:rPr>
  </w:style>
  <w:style w:type="paragraph" w:styleId="ListParagraph">
    <w:name w:val="List Paragraph"/>
    <w:basedOn w:val="Normal"/>
    <w:uiPriority w:val="99"/>
    <w:qFormat/>
    <w:rsid w:val="00CA2DE9"/>
    <w:pPr>
      <w:ind w:left="720"/>
      <w:contextualSpacing/>
    </w:pPr>
  </w:style>
  <w:style w:type="character" w:customStyle="1" w:styleId="Heading3Char">
    <w:name w:val="Heading 3 Char"/>
    <w:basedOn w:val="DefaultParagraphFont"/>
    <w:link w:val="Heading3"/>
    <w:uiPriority w:val="99"/>
    <w:rsid w:val="005D14E1"/>
    <w:rPr>
      <w:rFonts w:ascii="Times New Roman" w:eastAsia="Times New Roman" w:hAnsi="Times New Roman" w:cs="Arial"/>
      <w:b/>
      <w:bCs/>
      <w:sz w:val="24"/>
      <w:szCs w:val="26"/>
    </w:rPr>
  </w:style>
  <w:style w:type="character" w:styleId="Hyperlink">
    <w:name w:val="Hyperlink"/>
    <w:basedOn w:val="DefaultParagraphFont"/>
    <w:uiPriority w:val="99"/>
    <w:unhideWhenUsed/>
    <w:rsid w:val="00AB7487"/>
    <w:rPr>
      <w:color w:val="0000FF" w:themeColor="hyperlink"/>
      <w:u w:val="single"/>
    </w:rPr>
  </w:style>
  <w:style w:type="character" w:customStyle="1" w:styleId="Heading1Char">
    <w:name w:val="Heading 1 Char"/>
    <w:basedOn w:val="DefaultParagraphFont"/>
    <w:link w:val="Heading1"/>
    <w:uiPriority w:val="9"/>
    <w:rsid w:val="00097326"/>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561172"/>
    <w:rPr>
      <w:sz w:val="16"/>
      <w:szCs w:val="16"/>
    </w:rPr>
  </w:style>
  <w:style w:type="paragraph" w:styleId="CommentText">
    <w:name w:val="annotation text"/>
    <w:basedOn w:val="Normal"/>
    <w:link w:val="CommentTextChar"/>
    <w:uiPriority w:val="99"/>
    <w:semiHidden/>
    <w:unhideWhenUsed/>
    <w:rsid w:val="00561172"/>
    <w:pPr>
      <w:spacing w:line="240" w:lineRule="auto"/>
    </w:pPr>
    <w:rPr>
      <w:sz w:val="20"/>
      <w:szCs w:val="20"/>
    </w:rPr>
  </w:style>
  <w:style w:type="character" w:customStyle="1" w:styleId="CommentTextChar">
    <w:name w:val="Comment Text Char"/>
    <w:basedOn w:val="DefaultParagraphFont"/>
    <w:link w:val="CommentText"/>
    <w:uiPriority w:val="99"/>
    <w:semiHidden/>
    <w:rsid w:val="00561172"/>
    <w:rPr>
      <w:sz w:val="20"/>
      <w:szCs w:val="20"/>
    </w:rPr>
  </w:style>
  <w:style w:type="paragraph" w:styleId="CommentSubject">
    <w:name w:val="annotation subject"/>
    <w:basedOn w:val="CommentText"/>
    <w:next w:val="CommentText"/>
    <w:link w:val="CommentSubjectChar"/>
    <w:uiPriority w:val="99"/>
    <w:semiHidden/>
    <w:unhideWhenUsed/>
    <w:rsid w:val="00561172"/>
    <w:rPr>
      <w:b/>
      <w:bCs/>
    </w:rPr>
  </w:style>
  <w:style w:type="character" w:customStyle="1" w:styleId="CommentSubjectChar">
    <w:name w:val="Comment Subject Char"/>
    <w:basedOn w:val="CommentTextChar"/>
    <w:link w:val="CommentSubject"/>
    <w:uiPriority w:val="99"/>
    <w:semiHidden/>
    <w:rsid w:val="00561172"/>
    <w:rPr>
      <w:b/>
      <w:bCs/>
      <w:sz w:val="20"/>
      <w:szCs w:val="20"/>
    </w:rPr>
  </w:style>
  <w:style w:type="paragraph" w:customStyle="1" w:styleId="Default">
    <w:name w:val="Default"/>
    <w:rsid w:val="00F41E80"/>
    <w:pPr>
      <w:widowControl w:val="0"/>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CM52">
    <w:name w:val="CM52"/>
    <w:basedOn w:val="Default"/>
    <w:next w:val="Default"/>
    <w:uiPriority w:val="99"/>
    <w:rsid w:val="006B10A2"/>
    <w:pPr>
      <w:spacing w:after="278"/>
    </w:pPr>
    <w:rPr>
      <w:color w:val="auto"/>
    </w:rPr>
  </w:style>
  <w:style w:type="paragraph" w:customStyle="1" w:styleId="AllText">
    <w:name w:val="AllText"/>
    <w:basedOn w:val="Normal"/>
    <w:link w:val="AllTextChar"/>
    <w:uiPriority w:val="99"/>
    <w:rsid w:val="0042053F"/>
    <w:pPr>
      <w:spacing w:after="240" w:line="240" w:lineRule="auto"/>
      <w:jc w:val="both"/>
    </w:pPr>
    <w:rPr>
      <w:rFonts w:ascii="Times New Roman" w:eastAsia="Times New Roman" w:hAnsi="Times New Roman" w:cs="Times New Roman"/>
      <w:sz w:val="24"/>
      <w:szCs w:val="20"/>
    </w:rPr>
  </w:style>
  <w:style w:type="character" w:customStyle="1" w:styleId="AllTextChar">
    <w:name w:val="AllText Char"/>
    <w:basedOn w:val="DefaultParagraphFont"/>
    <w:link w:val="AllText"/>
    <w:uiPriority w:val="99"/>
    <w:locked/>
    <w:rsid w:val="0042053F"/>
    <w:rPr>
      <w:rFonts w:ascii="Times New Roman" w:eastAsia="Times New Roman" w:hAnsi="Times New Roman" w:cs="Times New Roman"/>
      <w:sz w:val="24"/>
      <w:szCs w:val="20"/>
    </w:rPr>
  </w:style>
  <w:style w:type="paragraph" w:styleId="BodyText">
    <w:name w:val="Body Text"/>
    <w:basedOn w:val="Normal"/>
    <w:link w:val="BodyTextChar"/>
    <w:uiPriority w:val="99"/>
    <w:rsid w:val="0042053F"/>
    <w:pPr>
      <w:spacing w:after="120" w:line="360" w:lineRule="auto"/>
      <w:jc w:val="both"/>
    </w:pPr>
    <w:rPr>
      <w:rFonts w:ascii="Arial" w:eastAsia="Times New Roman" w:hAnsi="Arial" w:cs="Arial"/>
      <w:sz w:val="20"/>
      <w:szCs w:val="20"/>
      <w:lang w:val="en-GB"/>
    </w:rPr>
  </w:style>
  <w:style w:type="character" w:customStyle="1" w:styleId="BodyTextChar">
    <w:name w:val="Body Text Char"/>
    <w:basedOn w:val="DefaultParagraphFont"/>
    <w:link w:val="BodyText"/>
    <w:uiPriority w:val="99"/>
    <w:rsid w:val="0042053F"/>
    <w:rPr>
      <w:rFonts w:ascii="Arial" w:eastAsia="Times New Roman" w:hAnsi="Arial" w:cs="Arial"/>
      <w:sz w:val="20"/>
      <w:szCs w:val="20"/>
      <w:lang w:val="en-GB"/>
    </w:rPr>
  </w:style>
  <w:style w:type="paragraph" w:customStyle="1" w:styleId="bullet">
    <w:name w:val="bullet"/>
    <w:basedOn w:val="Normal"/>
    <w:next w:val="Normal"/>
    <w:uiPriority w:val="99"/>
    <w:rsid w:val="00B85D03"/>
    <w:pPr>
      <w:numPr>
        <w:numId w:val="31"/>
      </w:numPr>
      <w:tabs>
        <w:tab w:val="left" w:pos="0"/>
        <w:tab w:val="left" w:pos="1080"/>
      </w:tabs>
      <w:spacing w:after="158" w:line="240" w:lineRule="auto"/>
      <w:jc w:val="both"/>
    </w:pPr>
    <w:rPr>
      <w:rFonts w:ascii="Arial" w:eastAsia="Times New Roman" w:hAnsi="Arial" w:cs="Times New Roman"/>
      <w:sz w:val="24"/>
      <w:szCs w:val="20"/>
    </w:rPr>
  </w:style>
  <w:style w:type="paragraph" w:customStyle="1" w:styleId="BayerBodytext">
    <w:name w:val="Bayer Body text"/>
    <w:basedOn w:val="Normal"/>
    <w:uiPriority w:val="99"/>
    <w:rsid w:val="00B85D03"/>
    <w:pPr>
      <w:widowControl w:val="0"/>
      <w:suppressAutoHyphens/>
      <w:adjustRightInd w:val="0"/>
      <w:spacing w:after="240" w:line="360" w:lineRule="auto"/>
      <w:ind w:left="907"/>
      <w:jc w:val="both"/>
      <w:textAlignment w:val="baseline"/>
    </w:pPr>
    <w:rPr>
      <w:rFonts w:ascii="Times New Roman" w:eastAsia="PMingLiU" w:hAnsi="Times New Roman" w:cs="Times New Roman"/>
      <w:sz w:val="24"/>
      <w:szCs w:val="20"/>
      <w:lang w:eastAsia="ar-SA"/>
    </w:rPr>
  </w:style>
  <w:style w:type="paragraph" w:styleId="Header">
    <w:name w:val="header"/>
    <w:basedOn w:val="Normal"/>
    <w:link w:val="HeaderChar"/>
    <w:uiPriority w:val="99"/>
    <w:unhideWhenUsed/>
    <w:rsid w:val="003D60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60CE"/>
  </w:style>
  <w:style w:type="paragraph" w:styleId="Footer">
    <w:name w:val="footer"/>
    <w:basedOn w:val="Normal"/>
    <w:link w:val="FooterChar"/>
    <w:uiPriority w:val="99"/>
    <w:unhideWhenUsed/>
    <w:rsid w:val="003D60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60CE"/>
  </w:style>
  <w:style w:type="paragraph" w:styleId="NormalWeb">
    <w:name w:val="Normal (Web)"/>
    <w:basedOn w:val="Normal"/>
    <w:uiPriority w:val="99"/>
    <w:rsid w:val="00A2750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0">
    <w:name w:val="Style0"/>
    <w:rsid w:val="00415250"/>
    <w:pPr>
      <w:autoSpaceDE w:val="0"/>
      <w:autoSpaceDN w:val="0"/>
      <w:adjustRightInd w:val="0"/>
      <w:spacing w:after="0" w:line="240" w:lineRule="auto"/>
    </w:pPr>
    <w:rPr>
      <w:rFonts w:ascii="Arial" w:eastAsia="Times New Roman" w:hAnsi="Arial" w:cs="Times New Roman"/>
      <w:sz w:val="24"/>
      <w:szCs w:val="24"/>
    </w:rPr>
  </w:style>
  <w:style w:type="character" w:customStyle="1" w:styleId="Heading2Char">
    <w:name w:val="Heading 2 Char"/>
    <w:basedOn w:val="DefaultParagraphFont"/>
    <w:link w:val="Heading2"/>
    <w:uiPriority w:val="9"/>
    <w:semiHidden/>
    <w:rsid w:val="001634B9"/>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mailto:rschina@emory.edu" TargetMode="External"/><Relationship Id="rId18" Type="http://schemas.openxmlformats.org/officeDocument/2006/relationships/hyperlink" Target="mailto:shk3@cdc.gov" TargetMode="External"/><Relationship Id="rId26" Type="http://schemas.openxmlformats.org/officeDocument/2006/relationships/hyperlink" Target="http://en.wikipedia.org/wiki/Shida_Kartli" TargetMode="External"/><Relationship Id="rId39"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hyperlink" Target="http://en.wikipedia.org/wiki/Kvemo_Kartli"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jtm7@cdc.gov" TargetMode="External"/><Relationship Id="rId17" Type="http://schemas.openxmlformats.org/officeDocument/2006/relationships/hyperlink" Target="mailto:pweiss2@sph.emory.edu" TargetMode="External"/><Relationship Id="rId25" Type="http://schemas.openxmlformats.org/officeDocument/2006/relationships/hyperlink" Target="http://en.wikipedia.org/wiki/Samtskhe-Javakheti" TargetMode="External"/><Relationship Id="rId33" Type="http://schemas.openxmlformats.org/officeDocument/2006/relationships/image" Target="media/image4.gif"/><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pweiss2@sph.emory.edu" TargetMode="External"/><Relationship Id="rId20" Type="http://schemas.openxmlformats.org/officeDocument/2006/relationships/hyperlink" Target="http://en.wikipedia.org/wiki/Kakheti"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delrio@emory.edu" TargetMode="External"/><Relationship Id="rId24" Type="http://schemas.openxmlformats.org/officeDocument/2006/relationships/hyperlink" Target="http://en.wikipedia.org/wiki/Samegrelo-Zemo_Svaneti" TargetMode="External"/><Relationship Id="rId32" Type="http://schemas.openxmlformats.org/officeDocument/2006/relationships/hyperlink" Target="http://www.cdc.gov/hepatitis/HCV/PatientEduHCV.htm" TargetMode="External"/><Relationship Id="rId5" Type="http://schemas.openxmlformats.org/officeDocument/2006/relationships/webSettings" Target="webSettings.xml"/><Relationship Id="rId15" Type="http://schemas.openxmlformats.org/officeDocument/2006/relationships/hyperlink" Target="mailto:kwalk04@emory.edu" TargetMode="External"/><Relationship Id="rId23" Type="http://schemas.openxmlformats.org/officeDocument/2006/relationships/hyperlink" Target="http://en.wikipedia.org/wiki/Racha-Lechkhumi_and_Kvemo_Svaneti" TargetMode="External"/><Relationship Id="rId28" Type="http://schemas.openxmlformats.org/officeDocument/2006/relationships/hyperlink" Target="http://www.who.int/mediacentre/factsheets/fs164/en/" TargetMode="External"/><Relationship Id="rId36" Type="http://schemas.openxmlformats.org/officeDocument/2006/relationships/theme" Target="theme/theme1.xml"/><Relationship Id="rId10" Type="http://schemas.openxmlformats.org/officeDocument/2006/relationships/hyperlink" Target="mailto:faverhoff@cdc.gov" TargetMode="External"/><Relationship Id="rId19" Type="http://schemas.openxmlformats.org/officeDocument/2006/relationships/hyperlink" Target="http://en.wikipedia.org/wiki/Imereti" TargetMode="External"/><Relationship Id="rId31" Type="http://schemas.openxmlformats.org/officeDocument/2006/relationships/hyperlink" Target="mailto:pimnadze@yahoo.com" TargetMode="External"/><Relationship Id="rId4" Type="http://schemas.openxmlformats.org/officeDocument/2006/relationships/settings" Target="settings.xml"/><Relationship Id="rId9" Type="http://schemas.openxmlformats.org/officeDocument/2006/relationships/hyperlink" Target="mailto:pimnadze@yahoo.com" TargetMode="External"/><Relationship Id="rId14" Type="http://schemas.openxmlformats.org/officeDocument/2006/relationships/hyperlink" Target="mailto:skamili@cdc.gov" TargetMode="External"/><Relationship Id="rId22" Type="http://schemas.openxmlformats.org/officeDocument/2006/relationships/hyperlink" Target="http://en.wikipedia.org/wiki/Mtskheta-Mtianeti" TargetMode="External"/><Relationship Id="rId27" Type="http://schemas.openxmlformats.org/officeDocument/2006/relationships/hyperlink" Target="http://en.wikipedia.org/wiki/Abkhazia" TargetMode="External"/><Relationship Id="rId30" Type="http://schemas.openxmlformats.org/officeDocument/2006/relationships/image" Target="media/image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96253C-0B9B-4565-B19A-CC854370D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4</Pages>
  <Words>10590</Words>
  <Characters>60363</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708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tte Morgan</dc:creator>
  <cp:lastModifiedBy>User</cp:lastModifiedBy>
  <cp:revision>3</cp:revision>
  <cp:lastPrinted>2014-01-06T19:27:00Z</cp:lastPrinted>
  <dcterms:created xsi:type="dcterms:W3CDTF">2014-03-24T01:39:00Z</dcterms:created>
  <dcterms:modified xsi:type="dcterms:W3CDTF">2014-04-02T09:26:00Z</dcterms:modified>
</cp:coreProperties>
</file>